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36A26" w14:textId="77777777" w:rsidR="003D0B00" w:rsidRPr="00D756FE" w:rsidRDefault="003D0B00" w:rsidP="004B6932">
      <w:pPr>
        <w:adjustRightInd w:val="0"/>
        <w:snapToGrid w:val="0"/>
        <w:spacing w:after="0" w:line="360" w:lineRule="auto"/>
        <w:jc w:val="both"/>
        <w:outlineLvl w:val="0"/>
        <w:rPr>
          <w:rFonts w:ascii="Book Antiqua" w:hAnsi="Book Antiqua"/>
          <w:b/>
          <w:i/>
          <w:sz w:val="24"/>
          <w:szCs w:val="24"/>
          <w:lang w:val="en-US"/>
        </w:rPr>
      </w:pPr>
      <w:r w:rsidRPr="00D756FE">
        <w:rPr>
          <w:rFonts w:ascii="Book Antiqua" w:hAnsi="Book Antiqua"/>
          <w:b/>
          <w:sz w:val="24"/>
          <w:szCs w:val="24"/>
          <w:lang w:val="en-US"/>
        </w:rPr>
        <w:t xml:space="preserve">Name of Journal: </w:t>
      </w:r>
      <w:r w:rsidRPr="00D756FE">
        <w:rPr>
          <w:rFonts w:ascii="Book Antiqua" w:hAnsi="Book Antiqua"/>
          <w:b/>
          <w:i/>
          <w:sz w:val="24"/>
          <w:szCs w:val="24"/>
          <w:lang w:val="en-US"/>
        </w:rPr>
        <w:t>World Journal of Gastroenterology</w:t>
      </w:r>
    </w:p>
    <w:p w14:paraId="28213F93" w14:textId="1E90C358" w:rsidR="00934972" w:rsidRPr="00D756FE" w:rsidRDefault="003D0B00" w:rsidP="004B6932">
      <w:pPr>
        <w:adjustRightInd w:val="0"/>
        <w:snapToGrid w:val="0"/>
        <w:spacing w:after="0" w:line="360" w:lineRule="auto"/>
        <w:jc w:val="both"/>
        <w:outlineLvl w:val="0"/>
        <w:rPr>
          <w:rFonts w:ascii="Book Antiqua" w:hAnsi="Book Antiqua"/>
          <w:b/>
          <w:sz w:val="24"/>
          <w:szCs w:val="24"/>
          <w:lang w:val="en-US"/>
        </w:rPr>
      </w:pPr>
      <w:r w:rsidRPr="00D756FE">
        <w:rPr>
          <w:rFonts w:ascii="Book Antiqua" w:hAnsi="Book Antiqua"/>
          <w:b/>
          <w:sz w:val="24"/>
          <w:szCs w:val="24"/>
          <w:lang w:val="en-US"/>
        </w:rPr>
        <w:t>Manuscript NO: 42375</w:t>
      </w:r>
    </w:p>
    <w:p w14:paraId="17CCD371" w14:textId="13BF9F1F" w:rsidR="00F662E1" w:rsidRPr="00D756FE" w:rsidRDefault="000166F8" w:rsidP="004B6932">
      <w:pPr>
        <w:adjustRightInd w:val="0"/>
        <w:snapToGrid w:val="0"/>
        <w:spacing w:after="0" w:line="360" w:lineRule="auto"/>
        <w:jc w:val="both"/>
        <w:outlineLvl w:val="0"/>
        <w:rPr>
          <w:rFonts w:ascii="Book Antiqua" w:hAnsi="Book Antiqua"/>
          <w:b/>
          <w:sz w:val="24"/>
          <w:szCs w:val="24"/>
          <w:lang w:val="en-US"/>
        </w:rPr>
      </w:pPr>
      <w:r w:rsidRPr="00D756FE">
        <w:rPr>
          <w:rFonts w:ascii="Book Antiqua" w:hAnsi="Book Antiqua"/>
          <w:b/>
          <w:sz w:val="24"/>
          <w:szCs w:val="24"/>
          <w:lang w:val="en-US"/>
        </w:rPr>
        <w:t xml:space="preserve">Manuscript Type: </w:t>
      </w:r>
      <w:r w:rsidR="00D756FE" w:rsidRPr="00D756FE">
        <w:rPr>
          <w:rFonts w:ascii="Book Antiqua" w:hAnsi="Book Antiqua"/>
          <w:b/>
          <w:sz w:val="24"/>
          <w:szCs w:val="24"/>
          <w:lang w:val="en-US"/>
        </w:rPr>
        <w:t>SYSTEMATIC REVIEWS</w:t>
      </w:r>
    </w:p>
    <w:p w14:paraId="7F30EDA9" w14:textId="77777777" w:rsidR="000166F8" w:rsidRPr="000166F8" w:rsidRDefault="000166F8" w:rsidP="000166F8">
      <w:pPr>
        <w:adjustRightInd w:val="0"/>
        <w:snapToGrid w:val="0"/>
        <w:spacing w:after="0" w:line="360" w:lineRule="auto"/>
        <w:jc w:val="both"/>
        <w:rPr>
          <w:rFonts w:ascii="Book Antiqua" w:hAnsi="Book Antiqua"/>
          <w:b/>
          <w:sz w:val="24"/>
          <w:szCs w:val="24"/>
          <w:lang w:val="en-US"/>
        </w:rPr>
      </w:pPr>
    </w:p>
    <w:p w14:paraId="406A8DA0" w14:textId="5DF424EE" w:rsidR="00A22B55" w:rsidRPr="000166F8" w:rsidRDefault="00934972" w:rsidP="004B6932">
      <w:pPr>
        <w:adjustRightInd w:val="0"/>
        <w:snapToGrid w:val="0"/>
        <w:spacing w:after="0" w:line="360" w:lineRule="auto"/>
        <w:jc w:val="both"/>
        <w:outlineLvl w:val="0"/>
        <w:rPr>
          <w:rFonts w:ascii="Book Antiqua" w:hAnsi="Book Antiqua"/>
          <w:b/>
          <w:sz w:val="24"/>
          <w:szCs w:val="24"/>
          <w:lang w:val="en-US"/>
        </w:rPr>
      </w:pPr>
      <w:bookmarkStart w:id="0" w:name="_GoBack"/>
      <w:r w:rsidRPr="000166F8">
        <w:rPr>
          <w:rFonts w:ascii="Book Antiqua" w:hAnsi="Book Antiqua"/>
          <w:b/>
          <w:sz w:val="24"/>
          <w:szCs w:val="24"/>
          <w:lang w:val="en-US"/>
        </w:rPr>
        <w:t>Fatigue in children and adolescents with inflammatory bowel diseas</w:t>
      </w:r>
      <w:r w:rsidR="00A22B55" w:rsidRPr="000166F8">
        <w:rPr>
          <w:rFonts w:ascii="Book Antiqua" w:hAnsi="Book Antiqua"/>
          <w:b/>
          <w:sz w:val="24"/>
          <w:szCs w:val="24"/>
          <w:lang w:val="en-US"/>
        </w:rPr>
        <w:t>e</w:t>
      </w:r>
    </w:p>
    <w:bookmarkEnd w:id="0"/>
    <w:p w14:paraId="0FC825CF" w14:textId="77777777" w:rsidR="00A22B55" w:rsidRPr="000166F8" w:rsidRDefault="00A22B55" w:rsidP="000166F8">
      <w:pPr>
        <w:adjustRightInd w:val="0"/>
        <w:snapToGrid w:val="0"/>
        <w:spacing w:after="0" w:line="360" w:lineRule="auto"/>
        <w:jc w:val="both"/>
        <w:rPr>
          <w:rFonts w:ascii="Book Antiqua" w:hAnsi="Book Antiqua"/>
          <w:b/>
          <w:sz w:val="24"/>
          <w:szCs w:val="24"/>
          <w:u w:val="single"/>
          <w:lang w:val="en-US"/>
        </w:rPr>
      </w:pPr>
    </w:p>
    <w:p w14:paraId="1116C44B" w14:textId="39482328" w:rsidR="003D0B00" w:rsidRPr="00D756FE" w:rsidRDefault="00934972" w:rsidP="004B6932">
      <w:pPr>
        <w:adjustRightInd w:val="0"/>
        <w:snapToGrid w:val="0"/>
        <w:spacing w:after="0" w:line="360" w:lineRule="auto"/>
        <w:jc w:val="both"/>
        <w:outlineLvl w:val="0"/>
        <w:rPr>
          <w:rFonts w:ascii="Book Antiqua" w:hAnsi="Book Antiqua"/>
          <w:sz w:val="24"/>
          <w:szCs w:val="24"/>
          <w:lang w:val="en-US"/>
        </w:rPr>
      </w:pPr>
      <w:r w:rsidRPr="00D756FE">
        <w:rPr>
          <w:rFonts w:ascii="Book Antiqua" w:hAnsi="Book Antiqua"/>
          <w:sz w:val="24"/>
          <w:szCs w:val="24"/>
          <w:lang w:val="en-US"/>
        </w:rPr>
        <w:t xml:space="preserve">Van de </w:t>
      </w:r>
      <w:proofErr w:type="spellStart"/>
      <w:r w:rsidRPr="00D756FE">
        <w:rPr>
          <w:rFonts w:ascii="Book Antiqua" w:hAnsi="Book Antiqua"/>
          <w:sz w:val="24"/>
          <w:szCs w:val="24"/>
          <w:lang w:val="en-US"/>
        </w:rPr>
        <w:t>Vijver</w:t>
      </w:r>
      <w:proofErr w:type="spellEnd"/>
      <w:r w:rsidRPr="00D756FE">
        <w:rPr>
          <w:rFonts w:ascii="Book Antiqua" w:hAnsi="Book Antiqua"/>
          <w:sz w:val="24"/>
          <w:szCs w:val="24"/>
          <w:lang w:val="en-US"/>
        </w:rPr>
        <w:t xml:space="preserve"> E </w:t>
      </w:r>
      <w:r w:rsidRPr="00D756FE">
        <w:rPr>
          <w:rFonts w:ascii="Book Antiqua" w:hAnsi="Book Antiqua"/>
          <w:i/>
          <w:sz w:val="24"/>
          <w:szCs w:val="24"/>
          <w:lang w:val="en-US"/>
        </w:rPr>
        <w:t>et al</w:t>
      </w:r>
      <w:r w:rsidR="00D756FE" w:rsidRPr="00D756FE">
        <w:rPr>
          <w:rFonts w:ascii="Book Antiqua" w:hAnsi="Book Antiqua"/>
          <w:i/>
          <w:sz w:val="24"/>
          <w:szCs w:val="24"/>
          <w:lang w:val="en-US"/>
        </w:rPr>
        <w:t>.</w:t>
      </w:r>
      <w:r w:rsidRPr="00D756FE">
        <w:rPr>
          <w:rFonts w:ascii="Book Antiqua" w:hAnsi="Book Antiqua"/>
          <w:i/>
          <w:sz w:val="24"/>
          <w:szCs w:val="24"/>
          <w:lang w:val="en-US"/>
        </w:rPr>
        <w:t xml:space="preserve"> </w:t>
      </w:r>
      <w:r w:rsidR="00FA70E5" w:rsidRPr="00D756FE">
        <w:rPr>
          <w:rFonts w:ascii="Book Antiqua" w:hAnsi="Book Antiqua"/>
          <w:sz w:val="24"/>
          <w:szCs w:val="24"/>
          <w:lang w:val="en-US"/>
        </w:rPr>
        <w:t>F</w:t>
      </w:r>
      <w:r w:rsidRPr="00D756FE">
        <w:rPr>
          <w:rFonts w:ascii="Book Antiqua" w:hAnsi="Book Antiqua"/>
          <w:sz w:val="24"/>
          <w:szCs w:val="24"/>
          <w:lang w:val="en-US"/>
        </w:rPr>
        <w:t>atigue in pediatric IBD</w:t>
      </w:r>
    </w:p>
    <w:p w14:paraId="4CFC6B24" w14:textId="77777777" w:rsidR="003D0B00" w:rsidRPr="000166F8" w:rsidRDefault="003D0B00" w:rsidP="000166F8">
      <w:pPr>
        <w:adjustRightInd w:val="0"/>
        <w:snapToGrid w:val="0"/>
        <w:spacing w:after="0" w:line="360" w:lineRule="auto"/>
        <w:jc w:val="both"/>
        <w:rPr>
          <w:rFonts w:ascii="Book Antiqua" w:hAnsi="Book Antiqua"/>
          <w:b/>
          <w:sz w:val="24"/>
          <w:szCs w:val="24"/>
          <w:lang w:val="en-US"/>
        </w:rPr>
      </w:pPr>
    </w:p>
    <w:p w14:paraId="0AA723B1" w14:textId="3E94D54A" w:rsidR="003D0B00" w:rsidRDefault="003D0B00" w:rsidP="000166F8">
      <w:pPr>
        <w:adjustRightInd w:val="0"/>
        <w:snapToGrid w:val="0"/>
        <w:spacing w:after="0" w:line="360" w:lineRule="auto"/>
        <w:jc w:val="both"/>
        <w:rPr>
          <w:rFonts w:ascii="Book Antiqua" w:hAnsi="Book Antiqua"/>
          <w:sz w:val="24"/>
          <w:szCs w:val="24"/>
          <w:lang w:val="en-US"/>
        </w:rPr>
      </w:pPr>
      <w:r w:rsidRPr="00D756FE">
        <w:rPr>
          <w:rFonts w:ascii="Book Antiqua" w:hAnsi="Book Antiqua"/>
          <w:sz w:val="24"/>
          <w:szCs w:val="24"/>
          <w:lang w:val="en-US"/>
        </w:rPr>
        <w:t xml:space="preserve">Els Van de </w:t>
      </w:r>
      <w:proofErr w:type="spellStart"/>
      <w:r w:rsidRPr="00D756FE">
        <w:rPr>
          <w:rFonts w:ascii="Book Antiqua" w:hAnsi="Book Antiqua"/>
          <w:sz w:val="24"/>
          <w:szCs w:val="24"/>
          <w:lang w:val="en-US"/>
        </w:rPr>
        <w:t>Vijver</w:t>
      </w:r>
      <w:proofErr w:type="spellEnd"/>
      <w:r w:rsidRPr="00D756FE">
        <w:rPr>
          <w:rFonts w:ascii="Book Antiqua" w:hAnsi="Book Antiqua"/>
          <w:sz w:val="24"/>
          <w:szCs w:val="24"/>
          <w:lang w:val="en-US"/>
        </w:rPr>
        <w:t xml:space="preserve">, Ann Van Gils, Laura </w:t>
      </w:r>
      <w:proofErr w:type="spellStart"/>
      <w:r w:rsidRPr="00D756FE">
        <w:rPr>
          <w:rFonts w:ascii="Book Antiqua" w:hAnsi="Book Antiqua"/>
          <w:sz w:val="24"/>
          <w:szCs w:val="24"/>
          <w:lang w:val="en-US"/>
        </w:rPr>
        <w:t>Beckers</w:t>
      </w:r>
      <w:proofErr w:type="spellEnd"/>
      <w:r w:rsidRPr="00D756FE">
        <w:rPr>
          <w:rFonts w:ascii="Book Antiqua" w:hAnsi="Book Antiqua"/>
          <w:sz w:val="24"/>
          <w:szCs w:val="24"/>
          <w:lang w:val="en-US"/>
        </w:rPr>
        <w:t xml:space="preserve">, Yannick Van </w:t>
      </w:r>
      <w:proofErr w:type="spellStart"/>
      <w:r w:rsidRPr="00D756FE">
        <w:rPr>
          <w:rFonts w:ascii="Book Antiqua" w:hAnsi="Book Antiqua"/>
          <w:sz w:val="24"/>
          <w:szCs w:val="24"/>
          <w:lang w:val="en-US"/>
        </w:rPr>
        <w:t>Driessche</w:t>
      </w:r>
      <w:proofErr w:type="spellEnd"/>
      <w:r w:rsidRPr="00D756FE">
        <w:rPr>
          <w:rFonts w:ascii="Book Antiqua" w:hAnsi="Book Antiqua"/>
          <w:sz w:val="24"/>
          <w:szCs w:val="24"/>
          <w:lang w:val="en-US"/>
        </w:rPr>
        <w:t xml:space="preserve">, Nicolette </w:t>
      </w:r>
      <w:proofErr w:type="spellStart"/>
      <w:r w:rsidRPr="00D756FE">
        <w:rPr>
          <w:rFonts w:ascii="Book Antiqua" w:hAnsi="Book Antiqua"/>
          <w:sz w:val="24"/>
          <w:szCs w:val="24"/>
          <w:lang w:val="en-US"/>
        </w:rPr>
        <w:t>Dorien</w:t>
      </w:r>
      <w:proofErr w:type="spellEnd"/>
      <w:r w:rsidRPr="00D756FE">
        <w:rPr>
          <w:rFonts w:ascii="Book Antiqua" w:hAnsi="Book Antiqua"/>
          <w:sz w:val="24"/>
          <w:szCs w:val="24"/>
          <w:lang w:val="en-US"/>
        </w:rPr>
        <w:t xml:space="preserve"> </w:t>
      </w:r>
      <w:proofErr w:type="spellStart"/>
      <w:r w:rsidRPr="00D756FE">
        <w:rPr>
          <w:rFonts w:ascii="Book Antiqua" w:hAnsi="Book Antiqua"/>
          <w:sz w:val="24"/>
          <w:szCs w:val="24"/>
          <w:lang w:val="en-US"/>
        </w:rPr>
        <w:t>M</w:t>
      </w:r>
      <w:r w:rsidR="00D756FE" w:rsidRPr="00D756FE">
        <w:rPr>
          <w:rFonts w:ascii="Book Antiqua" w:hAnsi="Book Antiqua"/>
          <w:sz w:val="24"/>
          <w:szCs w:val="24"/>
          <w:lang w:val="en-US"/>
        </w:rPr>
        <w:t>oes</w:t>
      </w:r>
      <w:proofErr w:type="spellEnd"/>
      <w:r w:rsidR="00D756FE" w:rsidRPr="00D756FE">
        <w:rPr>
          <w:rFonts w:ascii="Book Antiqua" w:hAnsi="Book Antiqua"/>
          <w:sz w:val="24"/>
          <w:szCs w:val="24"/>
          <w:lang w:val="en-US"/>
        </w:rPr>
        <w:t xml:space="preserve">, </w:t>
      </w:r>
      <w:bookmarkStart w:id="1" w:name="OLE_LINK11"/>
      <w:r w:rsidR="00D756FE" w:rsidRPr="00D756FE">
        <w:rPr>
          <w:rFonts w:ascii="Book Antiqua" w:hAnsi="Book Antiqua"/>
          <w:sz w:val="24"/>
          <w:szCs w:val="24"/>
          <w:lang w:val="en-US"/>
        </w:rPr>
        <w:t xml:space="preserve">Patrick Ferry van </w:t>
      </w:r>
      <w:proofErr w:type="spellStart"/>
      <w:r w:rsidR="00D756FE" w:rsidRPr="00D756FE">
        <w:rPr>
          <w:rFonts w:ascii="Book Antiqua" w:hAnsi="Book Antiqua"/>
          <w:sz w:val="24"/>
          <w:szCs w:val="24"/>
          <w:lang w:val="en-US"/>
        </w:rPr>
        <w:t>Rheenen</w:t>
      </w:r>
      <w:bookmarkEnd w:id="1"/>
      <w:proofErr w:type="spellEnd"/>
    </w:p>
    <w:p w14:paraId="442318CD" w14:textId="77777777" w:rsidR="00D756FE" w:rsidRPr="00D756FE" w:rsidRDefault="00D756FE" w:rsidP="000166F8">
      <w:pPr>
        <w:adjustRightInd w:val="0"/>
        <w:snapToGrid w:val="0"/>
        <w:spacing w:after="0" w:line="360" w:lineRule="auto"/>
        <w:jc w:val="both"/>
        <w:rPr>
          <w:rFonts w:ascii="Book Antiqua" w:hAnsi="Book Antiqua"/>
          <w:sz w:val="24"/>
          <w:szCs w:val="24"/>
          <w:lang w:val="en-US"/>
        </w:rPr>
      </w:pPr>
    </w:p>
    <w:p w14:paraId="4910E816" w14:textId="4300BC2F" w:rsidR="003D0B00" w:rsidRDefault="003D0B00"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 xml:space="preserve">Els Van de </w:t>
      </w:r>
      <w:proofErr w:type="spellStart"/>
      <w:r w:rsidRPr="000166F8">
        <w:rPr>
          <w:rFonts w:ascii="Book Antiqua" w:hAnsi="Book Antiqua"/>
          <w:b/>
          <w:sz w:val="24"/>
          <w:szCs w:val="24"/>
          <w:lang w:val="en-US"/>
        </w:rPr>
        <w:t>Vijver</w:t>
      </w:r>
      <w:proofErr w:type="spellEnd"/>
      <w:r w:rsidRPr="000166F8">
        <w:rPr>
          <w:rFonts w:ascii="Book Antiqua" w:hAnsi="Book Antiqua"/>
          <w:b/>
          <w:sz w:val="24"/>
          <w:szCs w:val="24"/>
          <w:lang w:val="en-US"/>
        </w:rPr>
        <w:t xml:space="preserve">, </w:t>
      </w:r>
      <w:r w:rsidR="00D756FE" w:rsidRPr="000166F8">
        <w:rPr>
          <w:rFonts w:ascii="Book Antiqua" w:hAnsi="Book Antiqua"/>
          <w:b/>
          <w:sz w:val="24"/>
          <w:szCs w:val="24"/>
          <w:lang w:val="en-US"/>
        </w:rPr>
        <w:t>Ann Van Gils,</w:t>
      </w:r>
      <w:r w:rsidRPr="000166F8">
        <w:rPr>
          <w:rFonts w:ascii="Book Antiqua" w:hAnsi="Book Antiqua"/>
          <w:b/>
          <w:sz w:val="24"/>
          <w:szCs w:val="24"/>
          <w:lang w:val="en-US"/>
        </w:rPr>
        <w:t xml:space="preserve"> </w:t>
      </w:r>
      <w:r w:rsidR="00D756FE" w:rsidRPr="000166F8">
        <w:rPr>
          <w:rFonts w:ascii="Book Antiqua" w:hAnsi="Book Antiqua"/>
          <w:b/>
          <w:sz w:val="24"/>
          <w:szCs w:val="24"/>
          <w:lang w:val="en-US"/>
        </w:rPr>
        <w:t xml:space="preserve">Nicolette </w:t>
      </w:r>
      <w:proofErr w:type="spellStart"/>
      <w:r w:rsidR="00D756FE" w:rsidRPr="000166F8">
        <w:rPr>
          <w:rFonts w:ascii="Book Antiqua" w:hAnsi="Book Antiqua"/>
          <w:b/>
          <w:sz w:val="24"/>
          <w:szCs w:val="24"/>
          <w:lang w:val="en-US"/>
        </w:rPr>
        <w:t>Dorien</w:t>
      </w:r>
      <w:proofErr w:type="spellEnd"/>
      <w:r w:rsidR="00D756FE" w:rsidRPr="000166F8">
        <w:rPr>
          <w:rFonts w:ascii="Book Antiqua" w:hAnsi="Book Antiqua"/>
          <w:b/>
          <w:sz w:val="24"/>
          <w:szCs w:val="24"/>
          <w:lang w:val="en-US"/>
        </w:rPr>
        <w:t xml:space="preserve"> </w:t>
      </w:r>
      <w:proofErr w:type="spellStart"/>
      <w:r w:rsidR="00D756FE" w:rsidRPr="000166F8">
        <w:rPr>
          <w:rFonts w:ascii="Book Antiqua" w:hAnsi="Book Antiqua"/>
          <w:b/>
          <w:sz w:val="24"/>
          <w:szCs w:val="24"/>
          <w:lang w:val="en-US"/>
        </w:rPr>
        <w:t>Moes</w:t>
      </w:r>
      <w:proofErr w:type="spellEnd"/>
      <w:r w:rsidR="00D756FE" w:rsidRPr="000166F8">
        <w:rPr>
          <w:rFonts w:ascii="Book Antiqua" w:hAnsi="Book Antiqua"/>
          <w:b/>
          <w:sz w:val="24"/>
          <w:szCs w:val="24"/>
          <w:lang w:val="en-US"/>
        </w:rPr>
        <w:t>,</w:t>
      </w:r>
      <w:r w:rsidR="00D756FE">
        <w:rPr>
          <w:rFonts w:ascii="Book Antiqua" w:hAnsi="Book Antiqua"/>
          <w:b/>
          <w:sz w:val="24"/>
          <w:szCs w:val="24"/>
          <w:lang w:val="en-US"/>
        </w:rPr>
        <w:t xml:space="preserve"> </w:t>
      </w:r>
      <w:r w:rsidRPr="00D756FE">
        <w:rPr>
          <w:rFonts w:ascii="Book Antiqua" w:hAnsi="Book Antiqua"/>
          <w:sz w:val="24"/>
          <w:szCs w:val="24"/>
          <w:lang w:val="en-US"/>
        </w:rPr>
        <w:t>Dep</w:t>
      </w:r>
      <w:r w:rsidR="00D756FE" w:rsidRPr="00D756FE">
        <w:rPr>
          <w:rFonts w:ascii="Book Antiqua" w:hAnsi="Book Antiqua"/>
          <w:sz w:val="24"/>
          <w:szCs w:val="24"/>
          <w:lang w:val="en-US"/>
        </w:rPr>
        <w:t>ar</w:t>
      </w:r>
      <w:r w:rsidRPr="00D756FE">
        <w:rPr>
          <w:rFonts w:ascii="Book Antiqua" w:hAnsi="Book Antiqua"/>
          <w:sz w:val="24"/>
          <w:szCs w:val="24"/>
          <w:lang w:val="en-US"/>
        </w:rPr>
        <w:t>t</w:t>
      </w:r>
      <w:r w:rsidR="00D756FE" w:rsidRPr="00D756FE">
        <w:rPr>
          <w:rFonts w:ascii="Book Antiqua" w:hAnsi="Book Antiqua"/>
          <w:sz w:val="24"/>
          <w:szCs w:val="24"/>
          <w:lang w:val="en-US"/>
        </w:rPr>
        <w:t>ment</w:t>
      </w:r>
      <w:r w:rsidRPr="00D756FE">
        <w:rPr>
          <w:rFonts w:ascii="Book Antiqua" w:hAnsi="Book Antiqua"/>
          <w:sz w:val="24"/>
          <w:szCs w:val="24"/>
          <w:lang w:val="en-US"/>
        </w:rPr>
        <w:t xml:space="preserve"> of </w:t>
      </w:r>
      <w:proofErr w:type="spellStart"/>
      <w:r w:rsidRPr="00D756FE">
        <w:rPr>
          <w:rFonts w:ascii="Book Antiqua" w:hAnsi="Book Antiqua"/>
          <w:sz w:val="24"/>
          <w:szCs w:val="24"/>
          <w:lang w:val="en-US"/>
        </w:rPr>
        <w:t>Paediatric</w:t>
      </w:r>
      <w:proofErr w:type="spellEnd"/>
      <w:r w:rsidRPr="00D756FE">
        <w:rPr>
          <w:rFonts w:ascii="Book Antiqua" w:hAnsi="Book Antiqua"/>
          <w:sz w:val="24"/>
          <w:szCs w:val="24"/>
          <w:lang w:val="en-US"/>
        </w:rPr>
        <w:t xml:space="preserve"> Gastroenterology, Hepatology and Nutrition, Antwerp University Hospital, </w:t>
      </w:r>
      <w:proofErr w:type="spellStart"/>
      <w:r w:rsidR="00D756FE" w:rsidRPr="00D756FE">
        <w:rPr>
          <w:rFonts w:ascii="Book Antiqua" w:hAnsi="Book Antiqua"/>
          <w:sz w:val="24"/>
          <w:szCs w:val="24"/>
          <w:lang w:val="en-US"/>
        </w:rPr>
        <w:t>Edegem</w:t>
      </w:r>
      <w:proofErr w:type="spellEnd"/>
      <w:r w:rsidR="00D756FE" w:rsidRPr="00D756FE">
        <w:rPr>
          <w:rFonts w:ascii="Book Antiqua" w:hAnsi="Book Antiqua"/>
          <w:sz w:val="24"/>
          <w:szCs w:val="24"/>
          <w:lang w:val="en-US"/>
        </w:rPr>
        <w:t xml:space="preserve"> B-2650, Belgium</w:t>
      </w:r>
    </w:p>
    <w:p w14:paraId="4079422C" w14:textId="77777777" w:rsidR="00D756FE" w:rsidRPr="000166F8" w:rsidRDefault="00D756FE" w:rsidP="000166F8">
      <w:pPr>
        <w:adjustRightInd w:val="0"/>
        <w:snapToGrid w:val="0"/>
        <w:spacing w:after="0" w:line="360" w:lineRule="auto"/>
        <w:jc w:val="both"/>
        <w:rPr>
          <w:rFonts w:ascii="Book Antiqua" w:hAnsi="Book Antiqua"/>
          <w:b/>
          <w:sz w:val="24"/>
          <w:szCs w:val="24"/>
          <w:lang w:val="en-US"/>
        </w:rPr>
      </w:pPr>
    </w:p>
    <w:p w14:paraId="457588CE" w14:textId="16C97168" w:rsidR="003D0B00" w:rsidRDefault="003D0B00"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 xml:space="preserve">Laura </w:t>
      </w:r>
      <w:proofErr w:type="spellStart"/>
      <w:r w:rsidRPr="000166F8">
        <w:rPr>
          <w:rFonts w:ascii="Book Antiqua" w:hAnsi="Book Antiqua"/>
          <w:b/>
          <w:sz w:val="24"/>
          <w:szCs w:val="24"/>
          <w:lang w:val="en-US"/>
        </w:rPr>
        <w:t>Beckers</w:t>
      </w:r>
      <w:proofErr w:type="spellEnd"/>
      <w:r w:rsidRPr="000166F8">
        <w:rPr>
          <w:rFonts w:ascii="Book Antiqua" w:hAnsi="Book Antiqua"/>
          <w:b/>
          <w:sz w:val="24"/>
          <w:szCs w:val="24"/>
          <w:lang w:val="en-US"/>
        </w:rPr>
        <w:t xml:space="preserve">, </w:t>
      </w:r>
      <w:r w:rsidR="00D756FE" w:rsidRPr="00D756FE">
        <w:rPr>
          <w:rFonts w:ascii="Book Antiqua" w:hAnsi="Book Antiqua"/>
          <w:sz w:val="24"/>
          <w:szCs w:val="24"/>
          <w:lang w:val="en-US"/>
        </w:rPr>
        <w:t>Department</w:t>
      </w:r>
      <w:r w:rsidRPr="00D756FE">
        <w:rPr>
          <w:rFonts w:ascii="Book Antiqua" w:hAnsi="Book Antiqua"/>
          <w:sz w:val="24"/>
          <w:szCs w:val="24"/>
          <w:lang w:val="en-US"/>
        </w:rPr>
        <w:t xml:space="preserve"> of Anesthesiology, Antwerp University Hospital, </w:t>
      </w:r>
      <w:proofErr w:type="spellStart"/>
      <w:r w:rsidRPr="00D756FE">
        <w:rPr>
          <w:rFonts w:ascii="Book Antiqua" w:hAnsi="Book Antiqua"/>
          <w:sz w:val="24"/>
          <w:szCs w:val="24"/>
          <w:lang w:val="en-US"/>
        </w:rPr>
        <w:t>Edegem</w:t>
      </w:r>
      <w:proofErr w:type="spellEnd"/>
      <w:r w:rsidR="00D756FE" w:rsidRPr="00D756FE">
        <w:rPr>
          <w:rFonts w:ascii="Book Antiqua" w:hAnsi="Book Antiqua"/>
          <w:sz w:val="24"/>
          <w:szCs w:val="24"/>
          <w:lang w:val="en-US"/>
        </w:rPr>
        <w:t xml:space="preserve"> B-2650, Belgium</w:t>
      </w:r>
    </w:p>
    <w:p w14:paraId="491053C9" w14:textId="77777777" w:rsidR="00D756FE" w:rsidRPr="000166F8" w:rsidRDefault="00D756FE" w:rsidP="000166F8">
      <w:pPr>
        <w:adjustRightInd w:val="0"/>
        <w:snapToGrid w:val="0"/>
        <w:spacing w:after="0" w:line="360" w:lineRule="auto"/>
        <w:jc w:val="both"/>
        <w:rPr>
          <w:rFonts w:ascii="Book Antiqua" w:hAnsi="Book Antiqua"/>
          <w:b/>
          <w:sz w:val="24"/>
          <w:szCs w:val="24"/>
          <w:lang w:val="en-US"/>
        </w:rPr>
      </w:pPr>
    </w:p>
    <w:p w14:paraId="490E0FF7" w14:textId="595DEC8B" w:rsidR="003D0B00" w:rsidRPr="000166F8" w:rsidRDefault="003D0B00" w:rsidP="004B6932">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 xml:space="preserve">Yannick Van </w:t>
      </w:r>
      <w:proofErr w:type="spellStart"/>
      <w:r w:rsidRPr="000166F8">
        <w:rPr>
          <w:rFonts w:ascii="Book Antiqua" w:hAnsi="Book Antiqua"/>
          <w:b/>
          <w:sz w:val="24"/>
          <w:szCs w:val="24"/>
          <w:lang w:val="en-US"/>
        </w:rPr>
        <w:t>Driessche</w:t>
      </w:r>
      <w:proofErr w:type="spellEnd"/>
      <w:r w:rsidRPr="000166F8">
        <w:rPr>
          <w:rFonts w:ascii="Book Antiqua" w:hAnsi="Book Antiqua"/>
          <w:b/>
          <w:sz w:val="24"/>
          <w:szCs w:val="24"/>
          <w:lang w:val="en-US"/>
        </w:rPr>
        <w:t xml:space="preserve">, </w:t>
      </w:r>
      <w:r w:rsidRPr="00D756FE">
        <w:rPr>
          <w:rFonts w:ascii="Book Antiqua" w:hAnsi="Book Antiqua"/>
          <w:sz w:val="24"/>
          <w:szCs w:val="24"/>
          <w:lang w:val="en-US"/>
        </w:rPr>
        <w:t>Family Medicine, Deurne</w:t>
      </w:r>
      <w:r w:rsidR="00D756FE" w:rsidRPr="00D756FE">
        <w:rPr>
          <w:rFonts w:ascii="Book Antiqua" w:hAnsi="Book Antiqua"/>
          <w:sz w:val="24"/>
          <w:szCs w:val="24"/>
          <w:lang w:val="en-US"/>
        </w:rPr>
        <w:t xml:space="preserve"> B-2100, Belgium</w:t>
      </w:r>
    </w:p>
    <w:p w14:paraId="0E403C61" w14:textId="77777777" w:rsidR="00D756FE" w:rsidRDefault="00D756FE" w:rsidP="000166F8">
      <w:pPr>
        <w:adjustRightInd w:val="0"/>
        <w:snapToGrid w:val="0"/>
        <w:spacing w:after="0" w:line="360" w:lineRule="auto"/>
        <w:jc w:val="both"/>
        <w:rPr>
          <w:rFonts w:ascii="Book Antiqua" w:hAnsi="Book Antiqua"/>
          <w:b/>
          <w:sz w:val="24"/>
          <w:szCs w:val="24"/>
          <w:lang w:val="en-US"/>
        </w:rPr>
      </w:pPr>
    </w:p>
    <w:p w14:paraId="07B98972" w14:textId="015AE26F" w:rsidR="009362EE" w:rsidRPr="000166F8" w:rsidRDefault="003D0B00"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 xml:space="preserve">Patrick Ferry van </w:t>
      </w:r>
      <w:proofErr w:type="spellStart"/>
      <w:r w:rsidRPr="000166F8">
        <w:rPr>
          <w:rFonts w:ascii="Book Antiqua" w:hAnsi="Book Antiqua"/>
          <w:b/>
          <w:sz w:val="24"/>
          <w:szCs w:val="24"/>
          <w:lang w:val="en-US"/>
        </w:rPr>
        <w:t>Rheenen</w:t>
      </w:r>
      <w:proofErr w:type="spellEnd"/>
      <w:r w:rsidRPr="000166F8">
        <w:rPr>
          <w:rFonts w:ascii="Book Antiqua" w:hAnsi="Book Antiqua"/>
          <w:b/>
          <w:sz w:val="24"/>
          <w:szCs w:val="24"/>
          <w:lang w:val="en-US"/>
        </w:rPr>
        <w:t xml:space="preserve">, </w:t>
      </w:r>
      <w:r w:rsidRPr="00D756FE">
        <w:rPr>
          <w:rFonts w:ascii="Book Antiqua" w:hAnsi="Book Antiqua"/>
          <w:sz w:val="24"/>
          <w:szCs w:val="24"/>
          <w:lang w:val="en-US"/>
        </w:rPr>
        <w:t>Dep</w:t>
      </w:r>
      <w:r w:rsidR="00D756FE" w:rsidRPr="00D756FE">
        <w:rPr>
          <w:rFonts w:ascii="Book Antiqua" w:hAnsi="Book Antiqua"/>
          <w:sz w:val="24"/>
          <w:szCs w:val="24"/>
          <w:lang w:val="en-US"/>
        </w:rPr>
        <w:t>ar</w:t>
      </w:r>
      <w:r w:rsidRPr="00D756FE">
        <w:rPr>
          <w:rFonts w:ascii="Book Antiqua" w:hAnsi="Book Antiqua"/>
          <w:sz w:val="24"/>
          <w:szCs w:val="24"/>
          <w:lang w:val="en-US"/>
        </w:rPr>
        <w:t>t</w:t>
      </w:r>
      <w:r w:rsidR="00D756FE" w:rsidRPr="00D756FE">
        <w:rPr>
          <w:rFonts w:ascii="Book Antiqua" w:hAnsi="Book Antiqua"/>
          <w:sz w:val="24"/>
          <w:szCs w:val="24"/>
          <w:lang w:val="en-US"/>
        </w:rPr>
        <w:t>ment</w:t>
      </w:r>
      <w:r w:rsidRPr="00D756FE">
        <w:rPr>
          <w:rFonts w:ascii="Book Antiqua" w:hAnsi="Book Antiqua"/>
          <w:sz w:val="24"/>
          <w:szCs w:val="24"/>
          <w:lang w:val="en-US"/>
        </w:rPr>
        <w:t xml:space="preserve"> of </w:t>
      </w:r>
      <w:proofErr w:type="spellStart"/>
      <w:r w:rsidRPr="00D756FE">
        <w:rPr>
          <w:rFonts w:ascii="Book Antiqua" w:hAnsi="Book Antiqua"/>
          <w:sz w:val="24"/>
          <w:szCs w:val="24"/>
          <w:lang w:val="en-US"/>
        </w:rPr>
        <w:t>Paediatric</w:t>
      </w:r>
      <w:proofErr w:type="spellEnd"/>
      <w:r w:rsidRPr="00D756FE">
        <w:rPr>
          <w:rFonts w:ascii="Book Antiqua" w:hAnsi="Book Antiqua"/>
          <w:sz w:val="24"/>
          <w:szCs w:val="24"/>
          <w:lang w:val="en-US"/>
        </w:rPr>
        <w:t xml:space="preserve"> Gastroenterology, Hepatology and Nutrition, University Medical Center Groningen, Groningen</w:t>
      </w:r>
      <w:r w:rsidR="00D756FE" w:rsidRPr="00D756FE">
        <w:rPr>
          <w:rFonts w:ascii="Book Antiqua" w:hAnsi="Book Antiqua"/>
          <w:sz w:val="24"/>
          <w:szCs w:val="24"/>
          <w:lang w:val="en-US"/>
        </w:rPr>
        <w:t xml:space="preserve"> 9713 GZ</w:t>
      </w:r>
      <w:r w:rsidR="00D756FE">
        <w:rPr>
          <w:rFonts w:ascii="Book Antiqua" w:hAnsi="Book Antiqua"/>
          <w:sz w:val="24"/>
          <w:szCs w:val="24"/>
          <w:lang w:val="en-US"/>
        </w:rPr>
        <w:t xml:space="preserve">, </w:t>
      </w:r>
      <w:bookmarkStart w:id="2" w:name="OLE_LINK1"/>
      <w:bookmarkStart w:id="3" w:name="OLE_LINK2"/>
      <w:r w:rsidR="00AE08F9">
        <w:rPr>
          <w:rFonts w:ascii="Book Antiqua" w:hAnsi="Book Antiqua"/>
          <w:sz w:val="24"/>
          <w:szCs w:val="24"/>
          <w:lang w:val="en-US"/>
        </w:rPr>
        <w:t xml:space="preserve">The </w:t>
      </w:r>
      <w:r w:rsidR="00D756FE" w:rsidRPr="00D756FE">
        <w:rPr>
          <w:rFonts w:ascii="Book Antiqua" w:hAnsi="Book Antiqua"/>
          <w:sz w:val="24"/>
          <w:szCs w:val="24"/>
          <w:lang w:val="en-US"/>
        </w:rPr>
        <w:t>Netherlands</w:t>
      </w:r>
      <w:bookmarkEnd w:id="2"/>
      <w:bookmarkEnd w:id="3"/>
    </w:p>
    <w:p w14:paraId="74958C9B" w14:textId="77777777" w:rsidR="00D756FE" w:rsidRDefault="00D756FE" w:rsidP="000166F8">
      <w:pPr>
        <w:adjustRightInd w:val="0"/>
        <w:snapToGrid w:val="0"/>
        <w:spacing w:after="0" w:line="360" w:lineRule="auto"/>
        <w:jc w:val="both"/>
        <w:rPr>
          <w:rFonts w:ascii="Book Antiqua" w:hAnsi="Book Antiqua"/>
          <w:sz w:val="24"/>
          <w:szCs w:val="24"/>
          <w:lang w:val="en-US"/>
        </w:rPr>
      </w:pPr>
    </w:p>
    <w:p w14:paraId="3A5BB8E3" w14:textId="2C583705" w:rsidR="003D0B00" w:rsidRPr="000166F8" w:rsidRDefault="00D756FE" w:rsidP="000166F8">
      <w:pPr>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t>ORCID number:</w:t>
      </w:r>
      <w:r w:rsidR="003D0B00" w:rsidRPr="000166F8">
        <w:rPr>
          <w:rFonts w:ascii="Book Antiqua" w:hAnsi="Book Antiqua"/>
          <w:b/>
          <w:sz w:val="24"/>
          <w:szCs w:val="24"/>
          <w:lang w:val="en-US"/>
        </w:rPr>
        <w:t xml:space="preserve"> </w:t>
      </w:r>
      <w:r>
        <w:rPr>
          <w:rFonts w:ascii="Book Antiqua" w:hAnsi="Book Antiqua"/>
          <w:sz w:val="24"/>
          <w:szCs w:val="24"/>
          <w:lang w:val="en-US"/>
        </w:rPr>
        <w:t xml:space="preserve">Els Van de </w:t>
      </w:r>
      <w:proofErr w:type="spellStart"/>
      <w:r>
        <w:rPr>
          <w:rFonts w:ascii="Book Antiqua" w:hAnsi="Book Antiqua"/>
          <w:sz w:val="24"/>
          <w:szCs w:val="24"/>
          <w:lang w:val="en-US"/>
        </w:rPr>
        <w:t>Vijver</w:t>
      </w:r>
      <w:proofErr w:type="spellEnd"/>
      <w:r>
        <w:rPr>
          <w:rFonts w:ascii="Book Antiqua" w:hAnsi="Book Antiqua"/>
          <w:sz w:val="24"/>
          <w:szCs w:val="24"/>
          <w:lang w:val="en-US"/>
        </w:rPr>
        <w:t xml:space="preserve"> (</w:t>
      </w:r>
      <w:r w:rsidR="003D0B00" w:rsidRPr="000166F8">
        <w:rPr>
          <w:rFonts w:ascii="Book Antiqua" w:hAnsi="Book Antiqua"/>
          <w:sz w:val="24"/>
          <w:szCs w:val="24"/>
          <w:lang w:val="en-US"/>
        </w:rPr>
        <w:t>0000-0003-2644-4710</w:t>
      </w:r>
      <w:r>
        <w:rPr>
          <w:rFonts w:ascii="Book Antiqua" w:hAnsi="Book Antiqua"/>
          <w:sz w:val="24"/>
          <w:szCs w:val="24"/>
          <w:lang w:val="en-US"/>
        </w:rPr>
        <w:t>); Ann Van Gils (</w:t>
      </w:r>
      <w:r w:rsidR="003D0B00" w:rsidRPr="000166F8">
        <w:rPr>
          <w:rFonts w:ascii="Book Antiqua" w:hAnsi="Book Antiqua"/>
          <w:sz w:val="24"/>
          <w:szCs w:val="24"/>
          <w:lang w:val="en-US"/>
        </w:rPr>
        <w:t>0000-0002-6329-9172</w:t>
      </w:r>
      <w:r>
        <w:rPr>
          <w:rFonts w:ascii="Book Antiqua" w:hAnsi="Book Antiqua"/>
          <w:sz w:val="24"/>
          <w:szCs w:val="24"/>
          <w:lang w:val="en-US"/>
        </w:rPr>
        <w:t xml:space="preserve">); Laura </w:t>
      </w:r>
      <w:proofErr w:type="spellStart"/>
      <w:r>
        <w:rPr>
          <w:rFonts w:ascii="Book Antiqua" w:hAnsi="Book Antiqua"/>
          <w:sz w:val="24"/>
          <w:szCs w:val="24"/>
          <w:lang w:val="en-US"/>
        </w:rPr>
        <w:t>Beckers</w:t>
      </w:r>
      <w:proofErr w:type="spellEnd"/>
      <w:r>
        <w:rPr>
          <w:rFonts w:ascii="Book Antiqua" w:hAnsi="Book Antiqua"/>
          <w:sz w:val="24"/>
          <w:szCs w:val="24"/>
          <w:lang w:val="en-US"/>
        </w:rPr>
        <w:t xml:space="preserve"> (</w:t>
      </w:r>
      <w:r w:rsidR="003D0B00" w:rsidRPr="000166F8">
        <w:rPr>
          <w:rFonts w:ascii="Book Antiqua" w:hAnsi="Book Antiqua"/>
          <w:sz w:val="24"/>
          <w:szCs w:val="24"/>
          <w:lang w:val="en-US"/>
        </w:rPr>
        <w:t>0000-0001-9082-6559</w:t>
      </w:r>
      <w:r>
        <w:rPr>
          <w:rFonts w:ascii="Book Antiqua" w:hAnsi="Book Antiqua"/>
          <w:sz w:val="24"/>
          <w:szCs w:val="24"/>
          <w:lang w:val="en-US"/>
        </w:rPr>
        <w:t xml:space="preserve">); Yannick Van </w:t>
      </w:r>
      <w:proofErr w:type="spellStart"/>
      <w:r>
        <w:rPr>
          <w:rFonts w:ascii="Book Antiqua" w:hAnsi="Book Antiqua"/>
          <w:sz w:val="24"/>
          <w:szCs w:val="24"/>
          <w:lang w:val="en-US"/>
        </w:rPr>
        <w:t>Driessche</w:t>
      </w:r>
      <w:proofErr w:type="spellEnd"/>
      <w:r>
        <w:rPr>
          <w:rFonts w:ascii="Book Antiqua" w:hAnsi="Book Antiqua"/>
          <w:sz w:val="24"/>
          <w:szCs w:val="24"/>
          <w:lang w:val="en-US"/>
        </w:rPr>
        <w:t xml:space="preserve"> (</w:t>
      </w:r>
      <w:r w:rsidR="003D0B00" w:rsidRPr="000166F8">
        <w:rPr>
          <w:rFonts w:ascii="Book Antiqua" w:hAnsi="Book Antiqua"/>
          <w:sz w:val="24"/>
          <w:szCs w:val="24"/>
          <w:lang w:val="en-US"/>
        </w:rPr>
        <w:t>0000-0002-1618-9595</w:t>
      </w:r>
      <w:r>
        <w:rPr>
          <w:rFonts w:ascii="Book Antiqua" w:hAnsi="Book Antiqua"/>
          <w:sz w:val="24"/>
          <w:szCs w:val="24"/>
          <w:lang w:val="en-US"/>
        </w:rPr>
        <w:t xml:space="preserve">); Nicolette </w:t>
      </w:r>
      <w:proofErr w:type="spellStart"/>
      <w:r>
        <w:rPr>
          <w:rFonts w:ascii="Book Antiqua" w:hAnsi="Book Antiqua"/>
          <w:sz w:val="24"/>
          <w:szCs w:val="24"/>
          <w:lang w:val="en-US"/>
        </w:rPr>
        <w:t>Moes</w:t>
      </w:r>
      <w:proofErr w:type="spellEnd"/>
      <w:r>
        <w:rPr>
          <w:rFonts w:ascii="Book Antiqua" w:hAnsi="Book Antiqua"/>
          <w:sz w:val="24"/>
          <w:szCs w:val="24"/>
          <w:lang w:val="en-US"/>
        </w:rPr>
        <w:t xml:space="preserve"> (</w:t>
      </w:r>
      <w:r w:rsidR="003D0B00" w:rsidRPr="000166F8">
        <w:rPr>
          <w:rFonts w:ascii="Book Antiqua" w:hAnsi="Book Antiqua"/>
          <w:sz w:val="24"/>
          <w:szCs w:val="24"/>
          <w:lang w:val="en-US"/>
        </w:rPr>
        <w:t>0000-0001-9567-7839</w:t>
      </w:r>
      <w:r>
        <w:rPr>
          <w:rFonts w:ascii="Book Antiqua" w:hAnsi="Book Antiqua"/>
          <w:sz w:val="24"/>
          <w:szCs w:val="24"/>
          <w:lang w:val="en-US"/>
        </w:rPr>
        <w:t xml:space="preserve">); </w:t>
      </w:r>
      <w:r w:rsidRPr="00D756FE">
        <w:rPr>
          <w:rFonts w:ascii="Book Antiqua" w:hAnsi="Book Antiqua"/>
          <w:sz w:val="24"/>
          <w:szCs w:val="24"/>
          <w:lang w:val="en-US"/>
        </w:rPr>
        <w:t xml:space="preserve">Patrick Ferry van </w:t>
      </w:r>
      <w:proofErr w:type="spellStart"/>
      <w:r w:rsidRPr="00D756FE">
        <w:rPr>
          <w:rFonts w:ascii="Book Antiqua" w:hAnsi="Book Antiqua"/>
          <w:sz w:val="24"/>
          <w:szCs w:val="24"/>
          <w:lang w:val="en-US"/>
        </w:rPr>
        <w:t>Rheenen</w:t>
      </w:r>
      <w:proofErr w:type="spellEnd"/>
      <w:r>
        <w:rPr>
          <w:rFonts w:ascii="Book Antiqua" w:hAnsi="Book Antiqua"/>
          <w:sz w:val="24"/>
          <w:szCs w:val="24"/>
          <w:lang w:val="en-US"/>
        </w:rPr>
        <w:t xml:space="preserve"> (</w:t>
      </w:r>
      <w:r w:rsidR="003D0B00" w:rsidRPr="000166F8">
        <w:rPr>
          <w:rFonts w:ascii="Book Antiqua" w:hAnsi="Book Antiqua"/>
          <w:sz w:val="24"/>
          <w:szCs w:val="24"/>
          <w:lang w:val="en-US"/>
        </w:rPr>
        <w:t>0000-0003-3867-2665</w:t>
      </w:r>
      <w:r>
        <w:rPr>
          <w:rFonts w:ascii="Book Antiqua" w:hAnsi="Book Antiqua"/>
          <w:sz w:val="24"/>
          <w:szCs w:val="24"/>
          <w:lang w:val="en-US"/>
        </w:rPr>
        <w:t>).</w:t>
      </w:r>
    </w:p>
    <w:p w14:paraId="75B57038" w14:textId="77777777" w:rsidR="002464F4" w:rsidRPr="000166F8" w:rsidRDefault="002464F4" w:rsidP="000166F8">
      <w:pPr>
        <w:adjustRightInd w:val="0"/>
        <w:snapToGrid w:val="0"/>
        <w:spacing w:after="0" w:line="360" w:lineRule="auto"/>
        <w:jc w:val="both"/>
        <w:rPr>
          <w:rFonts w:ascii="Book Antiqua" w:hAnsi="Book Antiqua"/>
          <w:b/>
          <w:sz w:val="24"/>
          <w:szCs w:val="24"/>
          <w:lang w:val="en-US"/>
        </w:rPr>
      </w:pPr>
    </w:p>
    <w:p w14:paraId="5582C31D" w14:textId="7D2BCA84" w:rsidR="003D0B00" w:rsidRPr="000166F8" w:rsidRDefault="003D0B00" w:rsidP="000166F8">
      <w:pPr>
        <w:adjustRightInd w:val="0"/>
        <w:snapToGrid w:val="0"/>
        <w:spacing w:after="0" w:line="360" w:lineRule="auto"/>
        <w:jc w:val="both"/>
        <w:rPr>
          <w:rFonts w:ascii="Book Antiqua" w:hAnsi="Book Antiqua"/>
          <w:b/>
          <w:sz w:val="24"/>
          <w:szCs w:val="24"/>
          <w:lang w:val="en-US"/>
        </w:rPr>
      </w:pPr>
      <w:r w:rsidRPr="000166F8">
        <w:rPr>
          <w:rFonts w:ascii="Book Antiqua" w:hAnsi="Book Antiqua"/>
          <w:b/>
          <w:sz w:val="24"/>
          <w:szCs w:val="24"/>
          <w:lang w:val="en-US"/>
        </w:rPr>
        <w:t xml:space="preserve">Author contributions: </w:t>
      </w:r>
      <w:r w:rsidR="00D756FE">
        <w:rPr>
          <w:rFonts w:ascii="Book Antiqua" w:hAnsi="Book Antiqua"/>
          <w:sz w:val="24"/>
          <w:szCs w:val="24"/>
          <w:lang w:val="en-US"/>
        </w:rPr>
        <w:t xml:space="preserve">Van de </w:t>
      </w:r>
      <w:proofErr w:type="spellStart"/>
      <w:r w:rsidR="00D756FE">
        <w:rPr>
          <w:rFonts w:ascii="Book Antiqua" w:hAnsi="Book Antiqua"/>
          <w:sz w:val="24"/>
          <w:szCs w:val="24"/>
          <w:lang w:val="en-US"/>
        </w:rPr>
        <w:t>Vijver</w:t>
      </w:r>
      <w:proofErr w:type="spellEnd"/>
      <w:r w:rsidR="00D756FE">
        <w:rPr>
          <w:rFonts w:ascii="Book Antiqua" w:hAnsi="Book Antiqua"/>
          <w:sz w:val="24"/>
          <w:szCs w:val="24"/>
          <w:lang w:val="en-US"/>
        </w:rPr>
        <w:t xml:space="preserve"> E</w:t>
      </w:r>
      <w:r w:rsidRPr="000166F8">
        <w:rPr>
          <w:rFonts w:ascii="Book Antiqua" w:hAnsi="Book Antiqua"/>
          <w:sz w:val="24"/>
          <w:szCs w:val="24"/>
          <w:lang w:val="en-US"/>
        </w:rPr>
        <w:t xml:space="preserve"> designed research; </w:t>
      </w:r>
      <w:bookmarkStart w:id="4" w:name="OLE_LINK12"/>
      <w:bookmarkStart w:id="5" w:name="OLE_LINK13"/>
      <w:r w:rsidRPr="000166F8">
        <w:rPr>
          <w:rFonts w:ascii="Book Antiqua" w:hAnsi="Book Antiqua"/>
          <w:sz w:val="24"/>
          <w:szCs w:val="24"/>
          <w:lang w:val="en-US"/>
        </w:rPr>
        <w:t xml:space="preserve">Van de </w:t>
      </w:r>
      <w:proofErr w:type="spellStart"/>
      <w:r w:rsidRPr="000166F8">
        <w:rPr>
          <w:rFonts w:ascii="Book Antiqua" w:hAnsi="Book Antiqua"/>
          <w:sz w:val="24"/>
          <w:szCs w:val="24"/>
          <w:lang w:val="en-US"/>
        </w:rPr>
        <w:t>Vijver</w:t>
      </w:r>
      <w:proofErr w:type="spellEnd"/>
      <w:r w:rsidRPr="000166F8">
        <w:rPr>
          <w:rFonts w:ascii="Book Antiqua" w:hAnsi="Book Antiqua"/>
          <w:sz w:val="24"/>
          <w:szCs w:val="24"/>
          <w:lang w:val="en-US"/>
        </w:rPr>
        <w:t xml:space="preserve"> E, Van Gils A</w:t>
      </w:r>
      <w:bookmarkEnd w:id="4"/>
      <w:bookmarkEnd w:id="5"/>
      <w:r w:rsidRPr="000166F8">
        <w:rPr>
          <w:rFonts w:ascii="Book Antiqua" w:hAnsi="Book Antiqua"/>
          <w:sz w:val="24"/>
          <w:szCs w:val="24"/>
          <w:lang w:val="en-US"/>
        </w:rPr>
        <w:t xml:space="preserve">, </w:t>
      </w:r>
      <w:proofErr w:type="spellStart"/>
      <w:r w:rsidRPr="000166F8">
        <w:rPr>
          <w:rFonts w:ascii="Book Antiqua" w:hAnsi="Book Antiqua"/>
          <w:sz w:val="24"/>
          <w:szCs w:val="24"/>
          <w:lang w:val="en-US"/>
        </w:rPr>
        <w:t>Beckers</w:t>
      </w:r>
      <w:proofErr w:type="spellEnd"/>
      <w:r w:rsidRPr="000166F8">
        <w:rPr>
          <w:rFonts w:ascii="Book Antiqua" w:hAnsi="Book Antiqua"/>
          <w:sz w:val="24"/>
          <w:szCs w:val="24"/>
          <w:lang w:val="en-US"/>
        </w:rPr>
        <w:t xml:space="preserve"> L and Van </w:t>
      </w:r>
      <w:proofErr w:type="spellStart"/>
      <w:r w:rsidRPr="000166F8">
        <w:rPr>
          <w:rFonts w:ascii="Book Antiqua" w:hAnsi="Book Antiqua"/>
          <w:sz w:val="24"/>
          <w:szCs w:val="24"/>
          <w:lang w:val="en-US"/>
        </w:rPr>
        <w:t>Driess</w:t>
      </w:r>
      <w:r w:rsidR="00D756FE">
        <w:rPr>
          <w:rFonts w:ascii="Book Antiqua" w:hAnsi="Book Antiqua"/>
          <w:sz w:val="24"/>
          <w:szCs w:val="24"/>
          <w:lang w:val="en-US"/>
        </w:rPr>
        <w:t>che</w:t>
      </w:r>
      <w:proofErr w:type="spellEnd"/>
      <w:r w:rsidR="00D756FE">
        <w:rPr>
          <w:rFonts w:ascii="Book Antiqua" w:hAnsi="Book Antiqua"/>
          <w:sz w:val="24"/>
          <w:szCs w:val="24"/>
          <w:lang w:val="en-US"/>
        </w:rPr>
        <w:t xml:space="preserve"> Y performed research; </w:t>
      </w:r>
      <w:proofErr w:type="spellStart"/>
      <w:r w:rsidR="00D756FE">
        <w:rPr>
          <w:rFonts w:ascii="Book Antiqua" w:hAnsi="Book Antiqua"/>
          <w:sz w:val="24"/>
          <w:szCs w:val="24"/>
          <w:lang w:val="en-US"/>
        </w:rPr>
        <w:t>Moes</w:t>
      </w:r>
      <w:proofErr w:type="spellEnd"/>
      <w:r w:rsidR="00D756FE">
        <w:rPr>
          <w:rFonts w:ascii="Book Antiqua" w:hAnsi="Book Antiqua"/>
          <w:sz w:val="24"/>
          <w:szCs w:val="24"/>
          <w:lang w:val="en-US"/>
        </w:rPr>
        <w:t xml:space="preserve"> ND </w:t>
      </w:r>
      <w:r w:rsidRPr="000166F8">
        <w:rPr>
          <w:rFonts w:ascii="Book Antiqua" w:hAnsi="Book Antiqua"/>
          <w:sz w:val="24"/>
          <w:szCs w:val="24"/>
          <w:lang w:val="en-US"/>
        </w:rPr>
        <w:lastRenderedPageBreak/>
        <w:t xml:space="preserve">contributed new reagents or analytic tools; Van de </w:t>
      </w:r>
      <w:proofErr w:type="spellStart"/>
      <w:r w:rsidRPr="000166F8">
        <w:rPr>
          <w:rFonts w:ascii="Book Antiqua" w:hAnsi="Book Antiqua"/>
          <w:sz w:val="24"/>
          <w:szCs w:val="24"/>
          <w:lang w:val="en-US"/>
        </w:rPr>
        <w:t>Vijver</w:t>
      </w:r>
      <w:proofErr w:type="spellEnd"/>
      <w:r w:rsidRPr="000166F8">
        <w:rPr>
          <w:rFonts w:ascii="Book Antiqua" w:hAnsi="Book Antiqua"/>
          <w:sz w:val="24"/>
          <w:szCs w:val="24"/>
          <w:lang w:val="en-US"/>
        </w:rPr>
        <w:t xml:space="preserve"> E and Van Gils A analyzed data; Va</w:t>
      </w:r>
      <w:r w:rsidR="00D756FE">
        <w:rPr>
          <w:rFonts w:ascii="Book Antiqua" w:hAnsi="Book Antiqua"/>
          <w:sz w:val="24"/>
          <w:szCs w:val="24"/>
          <w:lang w:val="en-US"/>
        </w:rPr>
        <w:t xml:space="preserve">n de </w:t>
      </w:r>
      <w:proofErr w:type="spellStart"/>
      <w:r w:rsidR="00D756FE">
        <w:rPr>
          <w:rFonts w:ascii="Book Antiqua" w:hAnsi="Book Antiqua"/>
          <w:sz w:val="24"/>
          <w:szCs w:val="24"/>
          <w:lang w:val="en-US"/>
        </w:rPr>
        <w:t>Vijver</w:t>
      </w:r>
      <w:proofErr w:type="spellEnd"/>
      <w:r w:rsidR="00D756FE">
        <w:rPr>
          <w:rFonts w:ascii="Book Antiqua" w:hAnsi="Book Antiqua"/>
          <w:sz w:val="24"/>
          <w:szCs w:val="24"/>
          <w:lang w:val="en-US"/>
        </w:rPr>
        <w:t xml:space="preserve"> E and van </w:t>
      </w:r>
      <w:proofErr w:type="spellStart"/>
      <w:r w:rsidR="00D756FE">
        <w:rPr>
          <w:rFonts w:ascii="Book Antiqua" w:hAnsi="Book Antiqua"/>
          <w:sz w:val="24"/>
          <w:szCs w:val="24"/>
          <w:lang w:val="en-US"/>
        </w:rPr>
        <w:t>Rheenen</w:t>
      </w:r>
      <w:proofErr w:type="spellEnd"/>
      <w:r w:rsidR="00D756FE">
        <w:rPr>
          <w:rFonts w:ascii="Book Antiqua" w:hAnsi="Book Antiqua"/>
          <w:sz w:val="24"/>
          <w:szCs w:val="24"/>
          <w:lang w:val="en-US"/>
        </w:rPr>
        <w:t xml:space="preserve"> </w:t>
      </w:r>
      <w:r w:rsidRPr="000166F8">
        <w:rPr>
          <w:rFonts w:ascii="Book Antiqua" w:hAnsi="Book Antiqua"/>
          <w:sz w:val="24"/>
          <w:szCs w:val="24"/>
          <w:lang w:val="en-US"/>
        </w:rPr>
        <w:t>P</w:t>
      </w:r>
      <w:r w:rsidR="00D756FE">
        <w:rPr>
          <w:rFonts w:ascii="Book Antiqua" w:hAnsi="Book Antiqua"/>
          <w:sz w:val="24"/>
          <w:szCs w:val="24"/>
          <w:lang w:val="en-US"/>
        </w:rPr>
        <w:t>F</w:t>
      </w:r>
      <w:r w:rsidRPr="000166F8">
        <w:rPr>
          <w:rFonts w:ascii="Book Antiqua" w:hAnsi="Book Antiqua"/>
          <w:sz w:val="24"/>
          <w:szCs w:val="24"/>
          <w:lang w:val="en-US"/>
        </w:rPr>
        <w:t xml:space="preserve"> wrote the paper. </w:t>
      </w:r>
    </w:p>
    <w:p w14:paraId="14841178" w14:textId="77777777" w:rsidR="003D0B00" w:rsidRPr="000166F8" w:rsidRDefault="003D0B00" w:rsidP="000166F8">
      <w:pPr>
        <w:adjustRightInd w:val="0"/>
        <w:snapToGrid w:val="0"/>
        <w:spacing w:after="0" w:line="360" w:lineRule="auto"/>
        <w:jc w:val="both"/>
        <w:rPr>
          <w:rFonts w:ascii="Book Antiqua" w:hAnsi="Book Antiqua"/>
          <w:b/>
          <w:sz w:val="24"/>
          <w:szCs w:val="24"/>
          <w:lang w:val="en-US"/>
        </w:rPr>
      </w:pPr>
    </w:p>
    <w:p w14:paraId="299EEB95" w14:textId="77777777" w:rsidR="003D0B00" w:rsidRPr="000166F8" w:rsidRDefault="003D0B00"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sz w:val="24"/>
          <w:szCs w:val="24"/>
          <w:lang w:val="en-US"/>
        </w:rPr>
        <w:t xml:space="preserve">Conflict-of-interest statement: </w:t>
      </w:r>
      <w:r w:rsidRPr="000166F8">
        <w:rPr>
          <w:rFonts w:ascii="Book Antiqua" w:hAnsi="Book Antiqua"/>
          <w:sz w:val="24"/>
          <w:szCs w:val="24"/>
          <w:lang w:val="en-US"/>
        </w:rPr>
        <w:t xml:space="preserve">All authors have no conflict of interest. </w:t>
      </w:r>
    </w:p>
    <w:p w14:paraId="50C07571" w14:textId="77777777" w:rsidR="003D0B00" w:rsidRPr="000166F8" w:rsidRDefault="003D0B00" w:rsidP="000166F8">
      <w:pPr>
        <w:adjustRightInd w:val="0"/>
        <w:snapToGrid w:val="0"/>
        <w:spacing w:after="0" w:line="360" w:lineRule="auto"/>
        <w:jc w:val="both"/>
        <w:rPr>
          <w:rFonts w:ascii="Book Antiqua" w:hAnsi="Book Antiqua"/>
          <w:b/>
          <w:sz w:val="24"/>
          <w:szCs w:val="24"/>
          <w:lang w:val="en-US"/>
        </w:rPr>
      </w:pPr>
    </w:p>
    <w:p w14:paraId="02664061" w14:textId="2D1031AA" w:rsidR="003D0B00" w:rsidRPr="000166F8" w:rsidRDefault="003D0B00"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 xml:space="preserve">PRISMA 2009 Checklist statement: </w:t>
      </w:r>
      <w:r w:rsidRPr="000166F8">
        <w:rPr>
          <w:rFonts w:ascii="Book Antiqua" w:hAnsi="Book Antiqua"/>
          <w:sz w:val="24"/>
          <w:szCs w:val="24"/>
          <w:lang w:val="en-US"/>
        </w:rPr>
        <w:t xml:space="preserve">The guidelines of the PRISMA 2009 statement </w:t>
      </w:r>
      <w:r w:rsidR="00A22B55" w:rsidRPr="000166F8">
        <w:rPr>
          <w:rFonts w:ascii="Book Antiqua" w:hAnsi="Book Antiqua"/>
          <w:sz w:val="24"/>
          <w:szCs w:val="24"/>
          <w:lang w:val="en-US"/>
        </w:rPr>
        <w:t>were</w:t>
      </w:r>
      <w:r w:rsidRPr="000166F8">
        <w:rPr>
          <w:rFonts w:ascii="Book Antiqua" w:hAnsi="Book Antiqua"/>
          <w:sz w:val="24"/>
          <w:szCs w:val="24"/>
          <w:lang w:val="en-US"/>
        </w:rPr>
        <w:t xml:space="preserve"> adopted.</w:t>
      </w:r>
    </w:p>
    <w:p w14:paraId="27C071ED" w14:textId="77777777" w:rsidR="003D0B00" w:rsidRPr="00D756FE" w:rsidRDefault="003D0B00" w:rsidP="00D756FE">
      <w:pPr>
        <w:adjustRightInd w:val="0"/>
        <w:snapToGrid w:val="0"/>
        <w:spacing w:after="0" w:line="360" w:lineRule="auto"/>
        <w:jc w:val="both"/>
        <w:rPr>
          <w:rFonts w:ascii="Book Antiqua" w:hAnsi="Book Antiqua"/>
          <w:b/>
          <w:sz w:val="24"/>
          <w:szCs w:val="24"/>
          <w:lang w:val="en-US"/>
        </w:rPr>
      </w:pPr>
    </w:p>
    <w:p w14:paraId="55B90C1A" w14:textId="77777777" w:rsidR="00D756FE" w:rsidRPr="00D756FE" w:rsidRDefault="00D756FE" w:rsidP="00D756FE">
      <w:pPr>
        <w:adjustRightInd w:val="0"/>
        <w:snapToGrid w:val="0"/>
        <w:spacing w:after="0" w:line="360" w:lineRule="auto"/>
        <w:jc w:val="both"/>
        <w:rPr>
          <w:rFonts w:ascii="Book Antiqua" w:hAnsi="Book Antiqua"/>
          <w:sz w:val="24"/>
          <w:szCs w:val="24"/>
        </w:rPr>
      </w:pPr>
      <w:bookmarkStart w:id="6" w:name="OLE_LINK25"/>
      <w:bookmarkStart w:id="7" w:name="OLE_LINK26"/>
      <w:bookmarkStart w:id="8" w:name="OLE_LINK375"/>
      <w:bookmarkStart w:id="9" w:name="OLE_LINK32"/>
      <w:bookmarkStart w:id="10" w:name="OLE_LINK381"/>
      <w:bookmarkStart w:id="11" w:name="OLE_LINK413"/>
      <w:r w:rsidRPr="00D756FE">
        <w:rPr>
          <w:rFonts w:ascii="Book Antiqua" w:hAnsi="Book Antiqua"/>
          <w:b/>
          <w:color w:val="000000"/>
          <w:sz w:val="24"/>
          <w:szCs w:val="24"/>
        </w:rPr>
        <w:t xml:space="preserve">Open-Access: </w:t>
      </w:r>
      <w:r w:rsidRPr="005D5E27">
        <w:rPr>
          <w:rFonts w:ascii="Book Antiqua" w:hAnsi="Book Antiqua"/>
          <w:color w:val="000000"/>
          <w:sz w:val="24"/>
          <w:szCs w:val="24"/>
        </w:rPr>
        <w:t xml:space="preserve">This is an </w:t>
      </w:r>
      <w:r w:rsidRPr="005D5E27">
        <w:rPr>
          <w:rFonts w:ascii="Book Antiqua" w:hAnsi="Book Antiqua" w:cs="SimSun"/>
          <w:sz w:val="24"/>
          <w:szCs w:val="24"/>
        </w:rPr>
        <w:t xml:space="preserve">open-access article that was </w:t>
      </w:r>
      <w:r w:rsidRPr="005D5E27">
        <w:rPr>
          <w:rFonts w:ascii="Book Antiqua" w:hAnsi="Book Antiqua"/>
          <w:sz w:val="24"/>
          <w:szCs w:val="24"/>
        </w:rPr>
        <w:t xml:space="preserve">selected by an in-house editor and fully peer-reviewed by external reviewers. It is </w:t>
      </w:r>
      <w:r w:rsidRPr="005D5E27">
        <w:rPr>
          <w:rFonts w:ascii="Book Antiqua" w:hAnsi="Book Antiqua" w:cs="SimSun"/>
          <w:sz w:val="24"/>
          <w:szCs w:val="24"/>
        </w:rPr>
        <w:t xml:space="preserve">distributed in accordance with </w:t>
      </w:r>
      <w:r w:rsidRPr="005D5E2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5D5E27">
          <w:rPr>
            <w:rStyle w:val="Hyperlink"/>
            <w:rFonts w:ascii="Book Antiqua" w:hAnsi="Book Antiqua"/>
            <w:sz w:val="24"/>
            <w:szCs w:val="24"/>
          </w:rPr>
          <w:t>http://creativecommons.org/licenses/by-nc/4.0/</w:t>
        </w:r>
      </w:hyperlink>
    </w:p>
    <w:p w14:paraId="371223C1" w14:textId="77777777" w:rsidR="00D756FE" w:rsidRPr="00D756FE" w:rsidRDefault="00D756FE" w:rsidP="00D756FE">
      <w:pPr>
        <w:adjustRightInd w:val="0"/>
        <w:snapToGrid w:val="0"/>
        <w:spacing w:after="0" w:line="360" w:lineRule="auto"/>
        <w:jc w:val="both"/>
        <w:rPr>
          <w:rFonts w:ascii="Book Antiqua" w:hAnsi="Book Antiqua"/>
          <w:sz w:val="24"/>
          <w:szCs w:val="24"/>
        </w:rPr>
      </w:pPr>
    </w:p>
    <w:p w14:paraId="2F57628F" w14:textId="4DF26294" w:rsidR="00D756FE" w:rsidRDefault="00D756FE" w:rsidP="004B6932">
      <w:pPr>
        <w:adjustRightInd w:val="0"/>
        <w:snapToGrid w:val="0"/>
        <w:spacing w:after="0" w:line="360" w:lineRule="auto"/>
        <w:jc w:val="both"/>
        <w:outlineLvl w:val="0"/>
        <w:rPr>
          <w:rFonts w:ascii="Book Antiqua" w:hAnsi="Book Antiqua" w:cs="Times New Roman"/>
          <w:bCs/>
          <w:sz w:val="24"/>
          <w:szCs w:val="24"/>
          <w:lang w:val="en-US"/>
        </w:rPr>
      </w:pPr>
      <w:r w:rsidRPr="00D756FE">
        <w:rPr>
          <w:rFonts w:ascii="Book Antiqua" w:hAnsi="Book Antiqua" w:cs="Times New Roman"/>
          <w:b/>
          <w:bCs/>
          <w:sz w:val="24"/>
          <w:szCs w:val="24"/>
          <w:highlight w:val="white"/>
          <w:lang w:val="en-US"/>
        </w:rPr>
        <w:t>Manuscript source:</w:t>
      </w:r>
      <w:r w:rsidRPr="00D756FE">
        <w:rPr>
          <w:rFonts w:ascii="Book Antiqua" w:hAnsi="Book Antiqua" w:cs="Times New Roman" w:hint="eastAsia"/>
          <w:b/>
          <w:bCs/>
          <w:sz w:val="24"/>
          <w:szCs w:val="24"/>
          <w:highlight w:val="white"/>
          <w:lang w:val="en-US" w:eastAsia="zh-CN"/>
        </w:rPr>
        <w:t xml:space="preserve"> </w:t>
      </w:r>
      <w:r w:rsidRPr="00D756FE">
        <w:rPr>
          <w:rFonts w:ascii="Book Antiqua" w:hAnsi="Book Antiqua" w:cs="Times New Roman"/>
          <w:bCs/>
          <w:sz w:val="24"/>
          <w:szCs w:val="24"/>
          <w:highlight w:val="white"/>
          <w:lang w:val="en-US"/>
        </w:rPr>
        <w:t>Unsolicited manuscript</w:t>
      </w:r>
      <w:bookmarkEnd w:id="6"/>
      <w:bookmarkEnd w:id="7"/>
      <w:bookmarkEnd w:id="8"/>
      <w:bookmarkEnd w:id="9"/>
      <w:bookmarkEnd w:id="10"/>
      <w:bookmarkEnd w:id="11"/>
    </w:p>
    <w:p w14:paraId="327FFE1B" w14:textId="77777777" w:rsidR="00D756FE" w:rsidRPr="00D756FE" w:rsidRDefault="00D756FE" w:rsidP="00D756FE">
      <w:pPr>
        <w:adjustRightInd w:val="0"/>
        <w:snapToGrid w:val="0"/>
        <w:spacing w:after="0" w:line="360" w:lineRule="auto"/>
        <w:jc w:val="both"/>
        <w:rPr>
          <w:rFonts w:ascii="Book Antiqua" w:hAnsi="Book Antiqua"/>
          <w:b/>
          <w:sz w:val="24"/>
          <w:szCs w:val="24"/>
          <w:lang w:val="en-US"/>
        </w:rPr>
      </w:pPr>
    </w:p>
    <w:p w14:paraId="24FF9866" w14:textId="7A454C2E" w:rsidR="003D0B00" w:rsidRPr="00D756FE" w:rsidRDefault="003D0B00" w:rsidP="000166F8">
      <w:pPr>
        <w:adjustRightInd w:val="0"/>
        <w:snapToGrid w:val="0"/>
        <w:spacing w:after="0" w:line="360" w:lineRule="auto"/>
        <w:jc w:val="both"/>
        <w:rPr>
          <w:rFonts w:ascii="Book Antiqua" w:hAnsi="Book Antiqua"/>
          <w:b/>
          <w:sz w:val="24"/>
          <w:szCs w:val="24"/>
          <w:lang w:val="en-US"/>
        </w:rPr>
      </w:pPr>
      <w:r w:rsidRPr="000166F8">
        <w:rPr>
          <w:rFonts w:ascii="Book Antiqua" w:hAnsi="Book Antiqua"/>
          <w:b/>
          <w:sz w:val="24"/>
          <w:szCs w:val="24"/>
          <w:lang w:val="en-US"/>
        </w:rPr>
        <w:t>Correspond</w:t>
      </w:r>
      <w:r w:rsidR="00D756FE">
        <w:rPr>
          <w:rFonts w:ascii="Book Antiqua" w:hAnsi="Book Antiqua"/>
          <w:b/>
          <w:sz w:val="24"/>
          <w:szCs w:val="24"/>
          <w:lang w:val="en-US"/>
        </w:rPr>
        <w:t>ing author to:</w:t>
      </w:r>
      <w:r w:rsidRPr="000166F8">
        <w:rPr>
          <w:rFonts w:ascii="Book Antiqua" w:hAnsi="Book Antiqua"/>
          <w:b/>
          <w:sz w:val="24"/>
          <w:szCs w:val="24"/>
          <w:lang w:val="en-US"/>
        </w:rPr>
        <w:t xml:space="preserve"> </w:t>
      </w:r>
      <w:r w:rsidRPr="005D5E27">
        <w:rPr>
          <w:rFonts w:ascii="Book Antiqua" w:hAnsi="Book Antiqua"/>
          <w:b/>
          <w:sz w:val="24"/>
          <w:szCs w:val="24"/>
          <w:lang w:val="en-US"/>
        </w:rPr>
        <w:t xml:space="preserve">Els Van de </w:t>
      </w:r>
      <w:proofErr w:type="spellStart"/>
      <w:r w:rsidRPr="005D5E27">
        <w:rPr>
          <w:rFonts w:ascii="Book Antiqua" w:hAnsi="Book Antiqua"/>
          <w:b/>
          <w:sz w:val="24"/>
          <w:szCs w:val="24"/>
          <w:lang w:val="en-US"/>
        </w:rPr>
        <w:t>Vijver</w:t>
      </w:r>
      <w:proofErr w:type="spellEnd"/>
      <w:r w:rsidRPr="005D5E27">
        <w:rPr>
          <w:rFonts w:ascii="Book Antiqua" w:hAnsi="Book Antiqua"/>
          <w:b/>
          <w:sz w:val="24"/>
          <w:szCs w:val="24"/>
          <w:lang w:val="en-US"/>
        </w:rPr>
        <w:t>, MD</w:t>
      </w:r>
      <w:r w:rsidR="00D756FE" w:rsidRPr="005D5E27">
        <w:rPr>
          <w:rFonts w:ascii="Book Antiqua" w:hAnsi="Book Antiqua"/>
          <w:b/>
          <w:sz w:val="24"/>
          <w:szCs w:val="24"/>
          <w:lang w:val="en-US"/>
        </w:rPr>
        <w:t xml:space="preserve">, Attending Doctor, </w:t>
      </w:r>
      <w:r w:rsidR="00D756FE" w:rsidRPr="00D756FE">
        <w:rPr>
          <w:rFonts w:ascii="Book Antiqua" w:hAnsi="Book Antiqua"/>
          <w:sz w:val="24"/>
          <w:szCs w:val="24"/>
          <w:lang w:val="en-US"/>
        </w:rPr>
        <w:t xml:space="preserve">Department of </w:t>
      </w:r>
      <w:proofErr w:type="spellStart"/>
      <w:r w:rsidR="00D756FE" w:rsidRPr="00D756FE">
        <w:rPr>
          <w:rFonts w:ascii="Book Antiqua" w:hAnsi="Book Antiqua"/>
          <w:sz w:val="24"/>
          <w:szCs w:val="24"/>
          <w:lang w:val="en-US"/>
        </w:rPr>
        <w:t>Paediatric</w:t>
      </w:r>
      <w:proofErr w:type="spellEnd"/>
      <w:r w:rsidR="00D756FE" w:rsidRPr="00D756FE">
        <w:rPr>
          <w:rFonts w:ascii="Book Antiqua" w:hAnsi="Book Antiqua"/>
          <w:sz w:val="24"/>
          <w:szCs w:val="24"/>
          <w:lang w:val="en-US"/>
        </w:rPr>
        <w:t xml:space="preserve"> Gastroenterology, Hepatology and Nutrition, Antwerp University Hospital,</w:t>
      </w:r>
      <w:r w:rsidR="00D756FE">
        <w:rPr>
          <w:rFonts w:ascii="Book Antiqua" w:hAnsi="Book Antiqua"/>
          <w:b/>
          <w:sz w:val="24"/>
          <w:szCs w:val="24"/>
          <w:lang w:val="en-US"/>
        </w:rPr>
        <w:t xml:space="preserve"> </w:t>
      </w:r>
      <w:proofErr w:type="spellStart"/>
      <w:r w:rsidRPr="000166F8">
        <w:rPr>
          <w:rFonts w:ascii="Book Antiqua" w:hAnsi="Book Antiqua"/>
          <w:sz w:val="24"/>
          <w:szCs w:val="24"/>
          <w:lang w:val="en-US"/>
        </w:rPr>
        <w:t>Wilrijkstraat</w:t>
      </w:r>
      <w:proofErr w:type="spellEnd"/>
      <w:r w:rsidRPr="000166F8">
        <w:rPr>
          <w:rFonts w:ascii="Book Antiqua" w:hAnsi="Book Antiqua"/>
          <w:sz w:val="24"/>
          <w:szCs w:val="24"/>
          <w:lang w:val="en-US"/>
        </w:rPr>
        <w:t xml:space="preserve"> 10</w:t>
      </w:r>
      <w:r w:rsidR="00D756FE">
        <w:rPr>
          <w:rFonts w:ascii="Book Antiqua" w:hAnsi="Book Antiqua"/>
          <w:sz w:val="24"/>
          <w:szCs w:val="24"/>
          <w:lang w:val="en-US"/>
        </w:rPr>
        <w:t xml:space="preserve">, </w:t>
      </w:r>
      <w:proofErr w:type="spellStart"/>
      <w:r w:rsidRPr="000166F8">
        <w:rPr>
          <w:rFonts w:ascii="Book Antiqua" w:hAnsi="Book Antiqua"/>
          <w:sz w:val="24"/>
          <w:szCs w:val="24"/>
          <w:lang w:val="en-US"/>
        </w:rPr>
        <w:t>Edegem</w:t>
      </w:r>
      <w:proofErr w:type="spellEnd"/>
      <w:r w:rsidR="00D756FE">
        <w:rPr>
          <w:rFonts w:ascii="Book Antiqua" w:hAnsi="Book Antiqua"/>
          <w:sz w:val="24"/>
          <w:szCs w:val="24"/>
          <w:lang w:val="en-US"/>
        </w:rPr>
        <w:t xml:space="preserve"> </w:t>
      </w:r>
      <w:r w:rsidR="00D756FE" w:rsidRPr="000166F8">
        <w:rPr>
          <w:rFonts w:ascii="Book Antiqua" w:hAnsi="Book Antiqua"/>
          <w:sz w:val="24"/>
          <w:szCs w:val="24"/>
          <w:lang w:val="en-US"/>
        </w:rPr>
        <w:t>B-2650</w:t>
      </w:r>
      <w:r w:rsidRPr="000166F8">
        <w:rPr>
          <w:rFonts w:ascii="Book Antiqua" w:hAnsi="Book Antiqua"/>
          <w:sz w:val="24"/>
          <w:szCs w:val="24"/>
          <w:lang w:val="en-US"/>
        </w:rPr>
        <w:t>, Belgium</w:t>
      </w:r>
      <w:r w:rsidR="00D756FE">
        <w:rPr>
          <w:rFonts w:ascii="Book Antiqua" w:hAnsi="Book Antiqua"/>
          <w:sz w:val="24"/>
          <w:szCs w:val="24"/>
          <w:lang w:val="en-US"/>
        </w:rPr>
        <w:t xml:space="preserve">. </w:t>
      </w:r>
      <w:r w:rsidR="00D756FE" w:rsidRPr="000166F8">
        <w:rPr>
          <w:rFonts w:ascii="Book Antiqua" w:hAnsi="Book Antiqua"/>
          <w:sz w:val="24"/>
          <w:szCs w:val="24"/>
          <w:lang w:val="en-US"/>
        </w:rPr>
        <w:t>els.vandevijver@uza.be</w:t>
      </w:r>
    </w:p>
    <w:p w14:paraId="7D7EF299" w14:textId="77777777" w:rsidR="00D756FE" w:rsidRDefault="00D756FE" w:rsidP="000166F8">
      <w:pPr>
        <w:adjustRightInd w:val="0"/>
        <w:snapToGrid w:val="0"/>
        <w:spacing w:after="0" w:line="360" w:lineRule="auto"/>
        <w:jc w:val="both"/>
        <w:rPr>
          <w:rFonts w:ascii="Book Antiqua" w:hAnsi="Book Antiqua"/>
          <w:sz w:val="24"/>
          <w:szCs w:val="24"/>
          <w:lang w:val="en-US"/>
        </w:rPr>
      </w:pPr>
      <w:r w:rsidRPr="00D756FE">
        <w:rPr>
          <w:rFonts w:ascii="Book Antiqua" w:hAnsi="Book Antiqua"/>
          <w:b/>
          <w:sz w:val="24"/>
          <w:szCs w:val="24"/>
          <w:lang w:val="en-US"/>
        </w:rPr>
        <w:t xml:space="preserve">Telephone: </w:t>
      </w:r>
      <w:r>
        <w:rPr>
          <w:rFonts w:ascii="Book Antiqua" w:hAnsi="Book Antiqua"/>
          <w:sz w:val="24"/>
          <w:szCs w:val="24"/>
          <w:lang w:val="en-US"/>
        </w:rPr>
        <w:t>+32-3-8215524</w:t>
      </w:r>
    </w:p>
    <w:p w14:paraId="7C865A24" w14:textId="0A14C422" w:rsidR="003D0B00" w:rsidRPr="000166F8" w:rsidRDefault="00D756FE" w:rsidP="000166F8">
      <w:pPr>
        <w:adjustRightInd w:val="0"/>
        <w:snapToGrid w:val="0"/>
        <w:spacing w:after="0" w:line="360" w:lineRule="auto"/>
        <w:jc w:val="both"/>
        <w:rPr>
          <w:rFonts w:ascii="Book Antiqua" w:hAnsi="Book Antiqua"/>
          <w:sz w:val="24"/>
          <w:szCs w:val="24"/>
          <w:lang w:val="en-US"/>
        </w:rPr>
      </w:pPr>
      <w:r w:rsidRPr="00D756FE">
        <w:rPr>
          <w:rFonts w:ascii="Book Antiqua" w:hAnsi="Book Antiqua"/>
          <w:b/>
          <w:sz w:val="24"/>
          <w:szCs w:val="24"/>
          <w:lang w:val="en-US"/>
        </w:rPr>
        <w:t>Fax:</w:t>
      </w:r>
      <w:r>
        <w:rPr>
          <w:rFonts w:ascii="Book Antiqua" w:hAnsi="Book Antiqua"/>
          <w:sz w:val="24"/>
          <w:szCs w:val="24"/>
          <w:lang w:val="en-US"/>
        </w:rPr>
        <w:t xml:space="preserve"> +32-3-82911</w:t>
      </w:r>
      <w:r w:rsidR="003D0B00" w:rsidRPr="000166F8">
        <w:rPr>
          <w:rFonts w:ascii="Book Antiqua" w:hAnsi="Book Antiqua"/>
          <w:sz w:val="24"/>
          <w:szCs w:val="24"/>
          <w:lang w:val="en-US"/>
        </w:rPr>
        <w:t>94</w:t>
      </w:r>
    </w:p>
    <w:p w14:paraId="4787D8C5" w14:textId="6288F859" w:rsidR="003D0B00" w:rsidRPr="00D756FE" w:rsidRDefault="003D0B00" w:rsidP="00D756FE">
      <w:pPr>
        <w:adjustRightInd w:val="0"/>
        <w:snapToGrid w:val="0"/>
        <w:spacing w:after="0" w:line="360" w:lineRule="auto"/>
        <w:jc w:val="both"/>
        <w:rPr>
          <w:rFonts w:ascii="Book Antiqua" w:hAnsi="Book Antiqua"/>
          <w:b/>
          <w:sz w:val="24"/>
          <w:szCs w:val="24"/>
          <w:lang w:val="en-US"/>
        </w:rPr>
      </w:pPr>
    </w:p>
    <w:p w14:paraId="52A99110" w14:textId="34146D99" w:rsidR="00D756FE" w:rsidRPr="00D756FE" w:rsidRDefault="00D756FE" w:rsidP="004B6932">
      <w:pPr>
        <w:adjustRightInd w:val="0"/>
        <w:snapToGrid w:val="0"/>
        <w:spacing w:after="0" w:line="360" w:lineRule="auto"/>
        <w:jc w:val="both"/>
        <w:outlineLvl w:val="0"/>
        <w:rPr>
          <w:rFonts w:ascii="Book Antiqua" w:hAnsi="Book Antiqua"/>
          <w:b/>
          <w:sz w:val="24"/>
          <w:szCs w:val="24"/>
        </w:rPr>
      </w:pPr>
      <w:bookmarkStart w:id="12" w:name="OLE_LINK14"/>
      <w:bookmarkStart w:id="13" w:name="OLE_LINK16"/>
      <w:bookmarkStart w:id="14" w:name="OLE_LINK51"/>
      <w:bookmarkStart w:id="15" w:name="OLE_LINK27"/>
      <w:bookmarkStart w:id="16" w:name="OLE_LINK382"/>
      <w:r w:rsidRPr="00D756FE">
        <w:rPr>
          <w:rFonts w:ascii="Book Antiqua" w:hAnsi="Book Antiqua"/>
          <w:b/>
          <w:sz w:val="24"/>
          <w:szCs w:val="24"/>
        </w:rPr>
        <w:t xml:space="preserve">Received: </w:t>
      </w:r>
      <w:r w:rsidR="004B6932">
        <w:rPr>
          <w:rFonts w:ascii="Book Antiqua" w:hAnsi="Book Antiqua"/>
          <w:sz w:val="24"/>
          <w:szCs w:val="24"/>
        </w:rPr>
        <w:t>October</w:t>
      </w:r>
      <w:r w:rsidR="004B6932">
        <w:rPr>
          <w:rFonts w:ascii="Book Antiqua" w:eastAsia="DengXian" w:hAnsi="Book Antiqua"/>
          <w:sz w:val="24"/>
          <w:szCs w:val="24"/>
        </w:rPr>
        <w:t xml:space="preserve"> 2</w:t>
      </w:r>
      <w:r w:rsidRPr="00D756FE">
        <w:rPr>
          <w:rFonts w:ascii="Book Antiqua" w:eastAsia="DengXian" w:hAnsi="Book Antiqua"/>
          <w:sz w:val="24"/>
          <w:szCs w:val="24"/>
        </w:rPr>
        <w:t>, 2018</w:t>
      </w:r>
    </w:p>
    <w:p w14:paraId="4E2EE742" w14:textId="3C7772B6" w:rsidR="00D756FE" w:rsidRPr="00D756FE" w:rsidRDefault="00D756FE" w:rsidP="004B6932">
      <w:pPr>
        <w:adjustRightInd w:val="0"/>
        <w:snapToGrid w:val="0"/>
        <w:spacing w:after="0" w:line="360" w:lineRule="auto"/>
        <w:jc w:val="both"/>
        <w:outlineLvl w:val="0"/>
        <w:rPr>
          <w:rFonts w:ascii="Book Antiqua" w:eastAsia="DengXian" w:hAnsi="Book Antiqua"/>
          <w:b/>
          <w:sz w:val="24"/>
          <w:szCs w:val="24"/>
        </w:rPr>
      </w:pPr>
      <w:r w:rsidRPr="00D756FE">
        <w:rPr>
          <w:rFonts w:ascii="Book Antiqua" w:hAnsi="Book Antiqua"/>
          <w:b/>
          <w:sz w:val="24"/>
          <w:szCs w:val="24"/>
        </w:rPr>
        <w:t>Peer-review started:</w:t>
      </w:r>
      <w:r w:rsidRPr="00D756FE">
        <w:rPr>
          <w:rFonts w:ascii="Book Antiqua" w:eastAsia="DengXian" w:hAnsi="Book Antiqua"/>
          <w:b/>
          <w:sz w:val="24"/>
          <w:szCs w:val="24"/>
        </w:rPr>
        <w:t xml:space="preserve"> </w:t>
      </w:r>
      <w:r w:rsidR="004B6932">
        <w:rPr>
          <w:rFonts w:ascii="Book Antiqua" w:hAnsi="Book Antiqua"/>
          <w:sz w:val="24"/>
          <w:szCs w:val="24"/>
        </w:rPr>
        <w:t>October</w:t>
      </w:r>
      <w:r w:rsidR="004B6932">
        <w:rPr>
          <w:rFonts w:ascii="Book Antiqua" w:eastAsia="DengXian" w:hAnsi="Book Antiqua"/>
          <w:sz w:val="24"/>
          <w:szCs w:val="24"/>
        </w:rPr>
        <w:t xml:space="preserve"> 2</w:t>
      </w:r>
      <w:r w:rsidRPr="00D756FE">
        <w:rPr>
          <w:rFonts w:ascii="Book Antiqua" w:eastAsia="DengXian" w:hAnsi="Book Antiqua"/>
          <w:sz w:val="24"/>
          <w:szCs w:val="24"/>
        </w:rPr>
        <w:t>, 2018</w:t>
      </w:r>
    </w:p>
    <w:p w14:paraId="786A9DA6" w14:textId="2F8A55AF" w:rsidR="00D756FE" w:rsidRPr="00D756FE" w:rsidRDefault="00D756FE" w:rsidP="004B6932">
      <w:pPr>
        <w:adjustRightInd w:val="0"/>
        <w:snapToGrid w:val="0"/>
        <w:spacing w:after="0" w:line="360" w:lineRule="auto"/>
        <w:jc w:val="both"/>
        <w:outlineLvl w:val="0"/>
        <w:rPr>
          <w:rFonts w:ascii="Book Antiqua" w:eastAsia="DengXian" w:hAnsi="Book Antiqua"/>
          <w:b/>
          <w:sz w:val="24"/>
          <w:szCs w:val="24"/>
        </w:rPr>
      </w:pPr>
      <w:r w:rsidRPr="00D756FE">
        <w:rPr>
          <w:rFonts w:ascii="Book Antiqua" w:hAnsi="Book Antiqua"/>
          <w:b/>
          <w:sz w:val="24"/>
          <w:szCs w:val="24"/>
        </w:rPr>
        <w:t>First decision:</w:t>
      </w:r>
      <w:r w:rsidRPr="00D756FE">
        <w:rPr>
          <w:rFonts w:ascii="Book Antiqua" w:eastAsia="DengXian" w:hAnsi="Book Antiqua"/>
          <w:b/>
          <w:sz w:val="24"/>
          <w:szCs w:val="24"/>
        </w:rPr>
        <w:t xml:space="preserve"> </w:t>
      </w:r>
      <w:r w:rsidR="004B6932">
        <w:rPr>
          <w:rFonts w:ascii="Book Antiqua" w:hAnsi="Book Antiqua"/>
          <w:sz w:val="24"/>
          <w:szCs w:val="24"/>
        </w:rPr>
        <w:t>November</w:t>
      </w:r>
      <w:r w:rsidR="004B6932">
        <w:rPr>
          <w:rFonts w:ascii="Book Antiqua" w:eastAsia="DengXian" w:hAnsi="Book Antiqua"/>
          <w:sz w:val="24"/>
          <w:szCs w:val="24"/>
        </w:rPr>
        <w:t xml:space="preserve"> 7</w:t>
      </w:r>
      <w:r w:rsidRPr="00D756FE">
        <w:rPr>
          <w:rFonts w:ascii="Book Antiqua" w:eastAsia="DengXian" w:hAnsi="Book Antiqua"/>
          <w:sz w:val="24"/>
          <w:szCs w:val="24"/>
        </w:rPr>
        <w:t>, 2018</w:t>
      </w:r>
    </w:p>
    <w:p w14:paraId="2D2EDEDE" w14:textId="6CF2AEDB" w:rsidR="00D756FE" w:rsidRPr="00D756FE" w:rsidRDefault="00D756FE" w:rsidP="00D756FE">
      <w:pPr>
        <w:adjustRightInd w:val="0"/>
        <w:snapToGrid w:val="0"/>
        <w:spacing w:after="0" w:line="360" w:lineRule="auto"/>
        <w:jc w:val="both"/>
        <w:rPr>
          <w:rFonts w:ascii="Book Antiqua" w:hAnsi="Book Antiqua"/>
          <w:b/>
          <w:sz w:val="24"/>
          <w:szCs w:val="24"/>
        </w:rPr>
      </w:pPr>
      <w:r w:rsidRPr="00D756FE">
        <w:rPr>
          <w:rFonts w:ascii="Book Antiqua" w:hAnsi="Book Antiqua"/>
          <w:b/>
          <w:sz w:val="24"/>
          <w:szCs w:val="24"/>
        </w:rPr>
        <w:t xml:space="preserve">Revised: </w:t>
      </w:r>
      <w:r w:rsidR="004B6932">
        <w:rPr>
          <w:rFonts w:ascii="Book Antiqua" w:hAnsi="Book Antiqua"/>
          <w:sz w:val="24"/>
          <w:szCs w:val="24"/>
        </w:rPr>
        <w:t>December 16</w:t>
      </w:r>
      <w:r w:rsidRPr="00D756FE">
        <w:rPr>
          <w:rFonts w:ascii="Book Antiqua" w:hAnsi="Book Antiqua"/>
          <w:sz w:val="24"/>
          <w:szCs w:val="24"/>
        </w:rPr>
        <w:t xml:space="preserve">, 2018 </w:t>
      </w:r>
    </w:p>
    <w:p w14:paraId="7A28C456" w14:textId="0E11D0C2" w:rsidR="00D756FE" w:rsidRPr="00D756FE" w:rsidRDefault="00D756FE" w:rsidP="004B6932">
      <w:pPr>
        <w:adjustRightInd w:val="0"/>
        <w:snapToGrid w:val="0"/>
        <w:spacing w:after="0" w:line="360" w:lineRule="auto"/>
        <w:jc w:val="both"/>
        <w:outlineLvl w:val="0"/>
        <w:rPr>
          <w:rFonts w:ascii="Book Antiqua" w:hAnsi="Book Antiqua"/>
          <w:b/>
          <w:sz w:val="24"/>
          <w:szCs w:val="24"/>
        </w:rPr>
      </w:pPr>
      <w:r w:rsidRPr="00D756FE">
        <w:rPr>
          <w:rFonts w:ascii="Book Antiqua" w:hAnsi="Book Antiqua"/>
          <w:b/>
          <w:sz w:val="24"/>
          <w:szCs w:val="24"/>
        </w:rPr>
        <w:t>Accepted:</w:t>
      </w:r>
      <w:r w:rsidR="00AE08F9" w:rsidRPr="00AE08F9">
        <w:t xml:space="preserve"> </w:t>
      </w:r>
      <w:r w:rsidR="00AE08F9" w:rsidRPr="00AE08F9">
        <w:rPr>
          <w:rFonts w:ascii="Book Antiqua" w:hAnsi="Book Antiqua"/>
          <w:sz w:val="24"/>
          <w:szCs w:val="24"/>
        </w:rPr>
        <w:t>December 19, 2018</w:t>
      </w:r>
      <w:r w:rsidRPr="00D756FE">
        <w:rPr>
          <w:rFonts w:ascii="Book Antiqua" w:hAnsi="Book Antiqua"/>
          <w:b/>
          <w:sz w:val="24"/>
          <w:szCs w:val="24"/>
        </w:rPr>
        <w:t xml:space="preserve"> </w:t>
      </w:r>
    </w:p>
    <w:p w14:paraId="09010158" w14:textId="77777777" w:rsidR="00D756FE" w:rsidRPr="00D756FE" w:rsidRDefault="00D756FE" w:rsidP="004B6932">
      <w:pPr>
        <w:adjustRightInd w:val="0"/>
        <w:snapToGrid w:val="0"/>
        <w:spacing w:after="0" w:line="360" w:lineRule="auto"/>
        <w:jc w:val="both"/>
        <w:outlineLvl w:val="0"/>
        <w:rPr>
          <w:rFonts w:ascii="Book Antiqua" w:hAnsi="Book Antiqua"/>
          <w:b/>
          <w:sz w:val="24"/>
          <w:szCs w:val="24"/>
        </w:rPr>
      </w:pPr>
      <w:r w:rsidRPr="00D756FE">
        <w:rPr>
          <w:rFonts w:ascii="Book Antiqua" w:hAnsi="Book Antiqua"/>
          <w:b/>
          <w:sz w:val="24"/>
          <w:szCs w:val="24"/>
        </w:rPr>
        <w:t>Article in press:</w:t>
      </w:r>
    </w:p>
    <w:p w14:paraId="59B5121C" w14:textId="069D483E" w:rsidR="00D756FE" w:rsidRPr="00D756FE" w:rsidRDefault="00D756FE" w:rsidP="004B6932">
      <w:pPr>
        <w:adjustRightInd w:val="0"/>
        <w:snapToGrid w:val="0"/>
        <w:spacing w:after="0" w:line="360" w:lineRule="auto"/>
        <w:jc w:val="both"/>
        <w:outlineLvl w:val="0"/>
        <w:rPr>
          <w:rFonts w:ascii="Book Antiqua" w:hAnsi="Book Antiqua"/>
          <w:b/>
          <w:sz w:val="24"/>
          <w:szCs w:val="24"/>
          <w:lang w:val="en-US"/>
        </w:rPr>
      </w:pPr>
      <w:r w:rsidRPr="00D756FE">
        <w:rPr>
          <w:rFonts w:ascii="Book Antiqua" w:hAnsi="Book Antiqua"/>
          <w:b/>
          <w:sz w:val="24"/>
          <w:szCs w:val="24"/>
        </w:rPr>
        <w:lastRenderedPageBreak/>
        <w:t>Published online:</w:t>
      </w:r>
      <w:bookmarkEnd w:id="12"/>
      <w:bookmarkEnd w:id="13"/>
      <w:bookmarkEnd w:id="14"/>
      <w:bookmarkEnd w:id="15"/>
      <w:bookmarkEnd w:id="16"/>
    </w:p>
    <w:p w14:paraId="3AD8F109" w14:textId="77777777" w:rsidR="00554551" w:rsidRDefault="00554551" w:rsidP="004B6932">
      <w:pPr>
        <w:adjustRightInd w:val="0"/>
        <w:snapToGrid w:val="0"/>
        <w:spacing w:after="0" w:line="360" w:lineRule="auto"/>
        <w:jc w:val="both"/>
        <w:outlineLvl w:val="0"/>
        <w:rPr>
          <w:rFonts w:ascii="Book Antiqua" w:hAnsi="Book Antiqua"/>
          <w:b/>
          <w:sz w:val="24"/>
          <w:szCs w:val="24"/>
          <w:lang w:val="en-US" w:eastAsia="zh-CN"/>
        </w:rPr>
      </w:pPr>
    </w:p>
    <w:p w14:paraId="6A7E982A" w14:textId="2A1E4CA3" w:rsidR="009362EE" w:rsidRPr="000166F8" w:rsidRDefault="00912895"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sz w:val="24"/>
          <w:szCs w:val="24"/>
          <w:lang w:val="en-US"/>
        </w:rPr>
        <w:t>Abstract</w:t>
      </w:r>
    </w:p>
    <w:p w14:paraId="4E7999B9" w14:textId="77777777" w:rsidR="004B6932" w:rsidRDefault="00912895"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i/>
          <w:sz w:val="24"/>
          <w:szCs w:val="24"/>
          <w:lang w:val="en-US"/>
        </w:rPr>
        <w:t>AIM</w:t>
      </w:r>
    </w:p>
    <w:p w14:paraId="15A0626B" w14:textId="2A0B3F5A" w:rsidR="009362EE"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To identify factors other than active disease and anemia that contribute to fatigue in pediatric inflammatory bowel disease (IBD).</w:t>
      </w:r>
    </w:p>
    <w:p w14:paraId="0C8A1DD0" w14:textId="77777777" w:rsidR="004B6932" w:rsidRPr="000166F8" w:rsidRDefault="004B6932" w:rsidP="000166F8">
      <w:pPr>
        <w:adjustRightInd w:val="0"/>
        <w:snapToGrid w:val="0"/>
        <w:spacing w:after="0" w:line="360" w:lineRule="auto"/>
        <w:jc w:val="both"/>
        <w:rPr>
          <w:rFonts w:ascii="Book Antiqua" w:hAnsi="Book Antiqua"/>
          <w:sz w:val="24"/>
          <w:szCs w:val="24"/>
          <w:lang w:val="en-US"/>
        </w:rPr>
      </w:pPr>
    </w:p>
    <w:p w14:paraId="7347D2E4" w14:textId="77777777" w:rsidR="004B6932" w:rsidRDefault="00912895"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i/>
          <w:sz w:val="24"/>
          <w:szCs w:val="24"/>
          <w:lang w:val="en-US"/>
        </w:rPr>
        <w:t>METHODS</w:t>
      </w:r>
    </w:p>
    <w:p w14:paraId="44EC7092" w14:textId="3BEAE132" w:rsidR="009362EE"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performed an electronic search in Medline and EMBASE from their inception to May 2017 using the search term “fatigue” or the related ke</w:t>
      </w:r>
      <w:r w:rsidR="004B6932">
        <w:rPr>
          <w:rFonts w:ascii="Book Antiqua" w:hAnsi="Book Antiqua"/>
          <w:sz w:val="24"/>
          <w:szCs w:val="24"/>
          <w:lang w:val="en-US"/>
        </w:rPr>
        <w:t>ywords “physical impairment” and</w:t>
      </w:r>
      <w:r w:rsidRPr="000166F8">
        <w:rPr>
          <w:rFonts w:ascii="Book Antiqua" w:hAnsi="Book Antiqua"/>
          <w:sz w:val="24"/>
          <w:szCs w:val="24"/>
          <w:lang w:val="en-US"/>
        </w:rPr>
        <w:t xml:space="preserve"> “inflammatory bowel disease” with the filter “child” (age 0-18 years). Cross-sectional and case-control studies were included. We restricted our search to studies published in English. We used the PRISMA checklist and flow diagram. Duplicate articles were manually deleted in End Note.</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To identify further relevant studies, we checked the reference lists of the selected articles.</w:t>
      </w:r>
    </w:p>
    <w:p w14:paraId="3CCE1142" w14:textId="77777777" w:rsidR="004B6932" w:rsidRPr="000166F8" w:rsidRDefault="004B6932" w:rsidP="000166F8">
      <w:pPr>
        <w:adjustRightInd w:val="0"/>
        <w:snapToGrid w:val="0"/>
        <w:spacing w:after="0" w:line="360" w:lineRule="auto"/>
        <w:jc w:val="both"/>
        <w:rPr>
          <w:rFonts w:ascii="Book Antiqua" w:hAnsi="Book Antiqua"/>
          <w:sz w:val="24"/>
          <w:szCs w:val="24"/>
          <w:lang w:val="en-US"/>
        </w:rPr>
      </w:pPr>
    </w:p>
    <w:p w14:paraId="3D87C27B" w14:textId="77777777" w:rsidR="004B6932" w:rsidRDefault="00912895"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i/>
          <w:sz w:val="24"/>
          <w:szCs w:val="24"/>
          <w:lang w:val="en-US"/>
        </w:rPr>
        <w:t>RESULTS</w:t>
      </w:r>
    </w:p>
    <w:p w14:paraId="2BF11A4F" w14:textId="387B5D9F" w:rsidR="009362EE"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identified 149 papers</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of which 19 were retrieved for full text review. Eleven </w:t>
      </w:r>
      <w:r w:rsidRPr="000166F8">
        <w:rPr>
          <w:rFonts w:ascii="Book Antiqua" w:eastAsia="Calibri" w:hAnsi="Book Antiqua" w:cs="Times New Roman"/>
          <w:sz w:val="24"/>
          <w:szCs w:val="24"/>
          <w:lang w:val="en-US"/>
        </w:rPr>
        <w:t xml:space="preserve">studies </w:t>
      </w:r>
      <w:r w:rsidRPr="000166F8">
        <w:rPr>
          <w:rFonts w:ascii="Book Antiqua" w:hAnsi="Book Antiqua"/>
          <w:sz w:val="24"/>
          <w:szCs w:val="24"/>
          <w:lang w:val="en-US"/>
        </w:rPr>
        <w:t>were subsequently excluded</w:t>
      </w:r>
      <w:r w:rsidRPr="000166F8">
        <w:rPr>
          <w:rFonts w:ascii="Book Antiqua" w:eastAsia="Calibri" w:hAnsi="Book Antiqua" w:cs="Times New Roman"/>
          <w:sz w:val="24"/>
          <w:szCs w:val="24"/>
          <w:lang w:val="en-US"/>
        </w:rPr>
        <w:t xml:space="preserve"> because</w:t>
      </w:r>
      <w:r w:rsidRPr="000166F8">
        <w:rPr>
          <w:rFonts w:ascii="Book Antiqua" w:hAnsi="Book Antiqua"/>
          <w:sz w:val="24"/>
          <w:szCs w:val="24"/>
          <w:lang w:val="en-US"/>
        </w:rPr>
        <w:t xml:space="preserve"> fatigue was not evaluated as </w:t>
      </w:r>
      <w:r w:rsidRPr="000166F8">
        <w:rPr>
          <w:rFonts w:ascii="Book Antiqua" w:eastAsia="Calibri" w:hAnsi="Book Antiqua" w:cs="Times New Roman"/>
          <w:sz w:val="24"/>
          <w:szCs w:val="24"/>
          <w:lang w:val="en-US"/>
        </w:rPr>
        <w:t xml:space="preserve">an </w:t>
      </w:r>
      <w:r w:rsidRPr="000166F8">
        <w:rPr>
          <w:rFonts w:ascii="Book Antiqua" w:hAnsi="Book Antiqua"/>
          <w:sz w:val="24"/>
          <w:szCs w:val="24"/>
          <w:lang w:val="en-US"/>
        </w:rPr>
        <w:t>outcome measure.</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Eight papers focused on the desired topic and were discussed in the final analysis.</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A lack of uniformity of outcome measures made the pooling of data impossible. In all but one stud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questionnaires were used to evaluate fatigue. In the remaining stud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 accelerometer was used to measure daily activities, sleeping time and their </w:t>
      </w:r>
      <w:r w:rsidRPr="000166F8">
        <w:rPr>
          <w:rFonts w:ascii="Book Antiqua" w:eastAsia="Calibri" w:hAnsi="Book Antiqua" w:cs="Times New Roman"/>
          <w:sz w:val="24"/>
          <w:szCs w:val="24"/>
          <w:lang w:val="en-US"/>
        </w:rPr>
        <w:t>relationships</w:t>
      </w:r>
      <w:r w:rsidRPr="000166F8">
        <w:rPr>
          <w:rFonts w:ascii="Book Antiqua" w:hAnsi="Book Antiqua"/>
          <w:sz w:val="24"/>
          <w:szCs w:val="24"/>
          <w:lang w:val="en-US"/>
        </w:rPr>
        <w:t xml:space="preserve"> with fatigue in a more quantifiable manner.</w:t>
      </w:r>
      <w:r w:rsidR="004B6932">
        <w:rPr>
          <w:rFonts w:ascii="Book Antiqua" w:hAnsi="Book Antiqua"/>
          <w:sz w:val="24"/>
          <w:szCs w:val="24"/>
          <w:lang w:val="en-US"/>
        </w:rPr>
        <w:t xml:space="preserve"> </w:t>
      </w:r>
      <w:r w:rsidRPr="000166F8">
        <w:rPr>
          <w:rFonts w:ascii="Book Antiqua" w:hAnsi="Book Antiqua"/>
          <w:sz w:val="24"/>
          <w:szCs w:val="24"/>
          <w:lang w:val="en-US"/>
        </w:rPr>
        <w:t>Adolescents with IBD</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 xml:space="preserve">are significantly more fatigued than healthy controls. </w:t>
      </w:r>
      <w:r w:rsidRPr="000166F8">
        <w:rPr>
          <w:rFonts w:ascii="Book Antiqua" w:eastAsia="Calibri" w:hAnsi="Book Antiqua" w:cs="Times New Roman"/>
          <w:sz w:val="24"/>
          <w:szCs w:val="24"/>
          <w:lang w:val="en-US"/>
        </w:rPr>
        <w:t>In addition</w:t>
      </w:r>
      <w:r w:rsidRPr="000166F8">
        <w:rPr>
          <w:rFonts w:ascii="Book Antiqua" w:hAnsi="Book Antiqua"/>
          <w:sz w:val="24"/>
          <w:szCs w:val="24"/>
          <w:lang w:val="en-US"/>
        </w:rPr>
        <w:t xml:space="preserve"> to active disease, increased anxiety or depression and disturbed family relationships were frequently reported predictors of fatigue. Quantitative measurement of physical activity in patients with Crohn’s </w:t>
      </w:r>
      <w:r w:rsidRPr="000166F8">
        <w:rPr>
          <w:rFonts w:ascii="Book Antiqua" w:eastAsia="Calibri" w:hAnsi="Book Antiqua" w:cs="Times New Roman"/>
          <w:sz w:val="24"/>
          <w:szCs w:val="24"/>
          <w:lang w:val="en-US"/>
        </w:rPr>
        <w:t>disease</w:t>
      </w:r>
      <w:r w:rsidRPr="000166F8">
        <w:rPr>
          <w:rFonts w:ascii="Book Antiqua" w:hAnsi="Book Antiqua"/>
          <w:sz w:val="24"/>
          <w:szCs w:val="24"/>
          <w:lang w:val="en-US"/>
        </w:rPr>
        <w:t xml:space="preserve"> showed</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 xml:space="preserve">a reduction in the </w:t>
      </w:r>
      <w:r w:rsidRPr="000166F8">
        <w:rPr>
          <w:rFonts w:ascii="Book Antiqua" w:hAnsi="Book Antiqua"/>
          <w:sz w:val="24"/>
          <w:szCs w:val="24"/>
          <w:lang w:val="en-US"/>
        </w:rPr>
        <w:lastRenderedPageBreak/>
        <w:t>number of steps</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per da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patients with</w:t>
      </w:r>
      <w:r w:rsidRPr="000166F8">
        <w:rPr>
          <w:rFonts w:ascii="Book Antiqua" w:eastAsia="Calibri" w:hAnsi="Book Antiqua" w:cs="Times New Roman"/>
          <w:sz w:val="24"/>
          <w:szCs w:val="24"/>
          <w:lang w:val="en-US"/>
        </w:rPr>
        <w:t xml:space="preserve"> ulcerative colitis </w:t>
      </w:r>
      <w:r w:rsidRPr="000166F8">
        <w:rPr>
          <w:rFonts w:ascii="Book Antiqua" w:hAnsi="Book Antiqua"/>
          <w:sz w:val="24"/>
          <w:szCs w:val="24"/>
          <w:lang w:val="en-US"/>
        </w:rPr>
        <w:t>had a shorter duration of physical activity during the day.</w:t>
      </w:r>
    </w:p>
    <w:p w14:paraId="6FC36F55" w14:textId="77777777" w:rsidR="004B6932" w:rsidRPr="000166F8" w:rsidRDefault="004B6932" w:rsidP="000166F8">
      <w:pPr>
        <w:adjustRightInd w:val="0"/>
        <w:snapToGrid w:val="0"/>
        <w:spacing w:after="0" w:line="360" w:lineRule="auto"/>
        <w:jc w:val="both"/>
        <w:rPr>
          <w:rFonts w:ascii="Book Antiqua" w:hAnsi="Book Antiqua"/>
          <w:sz w:val="24"/>
          <w:szCs w:val="24"/>
          <w:lang w:val="en-US"/>
        </w:rPr>
      </w:pPr>
    </w:p>
    <w:p w14:paraId="72AD58CF" w14:textId="77777777" w:rsidR="004B6932" w:rsidRDefault="00912895" w:rsidP="004B6932">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i/>
          <w:sz w:val="24"/>
          <w:szCs w:val="24"/>
          <w:lang w:val="en-US"/>
        </w:rPr>
        <w:t>CON</w:t>
      </w:r>
      <w:r w:rsidR="00CB2BC0" w:rsidRPr="000166F8">
        <w:rPr>
          <w:rFonts w:ascii="Book Antiqua" w:hAnsi="Book Antiqua"/>
          <w:b/>
          <w:i/>
          <w:sz w:val="24"/>
          <w:szCs w:val="24"/>
          <w:lang w:val="en-US"/>
        </w:rPr>
        <w:t>C</w:t>
      </w:r>
      <w:r w:rsidRPr="000166F8">
        <w:rPr>
          <w:rFonts w:ascii="Book Antiqua" w:hAnsi="Book Antiqua"/>
          <w:b/>
          <w:i/>
          <w:sz w:val="24"/>
          <w:szCs w:val="24"/>
          <w:lang w:val="en-US"/>
        </w:rPr>
        <w:t>LUSION</w:t>
      </w:r>
    </w:p>
    <w:p w14:paraId="00DEBAA8" w14:textId="7F34E785"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 xml:space="preserve">Fatigue in </w:t>
      </w:r>
      <w:r w:rsidRPr="000166F8">
        <w:rPr>
          <w:rFonts w:ascii="Book Antiqua" w:eastAsia="Calibri" w:hAnsi="Book Antiqua" w:cs="Times New Roman"/>
          <w:sz w:val="24"/>
          <w:szCs w:val="24"/>
          <w:lang w:val="en-US"/>
        </w:rPr>
        <w:t>pediatric</w:t>
      </w:r>
      <w:r w:rsidRPr="000166F8">
        <w:rPr>
          <w:rFonts w:ascii="Book Antiqua" w:hAnsi="Book Antiqua"/>
          <w:sz w:val="24"/>
          <w:szCs w:val="24"/>
          <w:lang w:val="en-US"/>
        </w:rPr>
        <w:t xml:space="preserve"> IBD is related to a combination of biological, functional and behavioral factors, which should all be taken into account when managing fatigue.</w:t>
      </w:r>
    </w:p>
    <w:p w14:paraId="7BAB7CFE" w14:textId="7EDDBF5B"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29FA49BE" w14:textId="5CD1F8D8" w:rsidR="002464F4" w:rsidRPr="000166F8" w:rsidRDefault="002464F4"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Key words</w:t>
      </w:r>
      <w:r w:rsidRPr="000166F8">
        <w:rPr>
          <w:rFonts w:ascii="Book Antiqua" w:hAnsi="Book Antiqua"/>
          <w:sz w:val="24"/>
          <w:szCs w:val="24"/>
          <w:lang w:val="en-US"/>
        </w:rPr>
        <w:t xml:space="preserve">: </w:t>
      </w:r>
      <w:r w:rsidR="004B6932">
        <w:rPr>
          <w:rFonts w:ascii="Book Antiqua" w:hAnsi="Book Antiqua"/>
          <w:sz w:val="24"/>
          <w:szCs w:val="24"/>
          <w:lang w:val="en-US"/>
        </w:rPr>
        <w:t>Adolescents; Children; Fatigue; I</w:t>
      </w:r>
      <w:r w:rsidRPr="000166F8">
        <w:rPr>
          <w:rFonts w:ascii="Book Antiqua" w:hAnsi="Book Antiqua"/>
          <w:sz w:val="24"/>
          <w:szCs w:val="24"/>
          <w:lang w:val="en-US"/>
        </w:rPr>
        <w:t>nflammatory</w:t>
      </w:r>
      <w:r w:rsidR="004B6932">
        <w:rPr>
          <w:rFonts w:ascii="Book Antiqua" w:hAnsi="Book Antiqua"/>
          <w:sz w:val="24"/>
          <w:szCs w:val="24"/>
          <w:lang w:val="en-US"/>
        </w:rPr>
        <w:t xml:space="preserve"> bowel disease; P</w:t>
      </w:r>
      <w:r w:rsidR="00922015" w:rsidRPr="000166F8">
        <w:rPr>
          <w:rFonts w:ascii="Book Antiqua" w:hAnsi="Book Antiqua"/>
          <w:sz w:val="24"/>
          <w:szCs w:val="24"/>
          <w:lang w:val="en-US"/>
        </w:rPr>
        <w:t>hy</w:t>
      </w:r>
      <w:r w:rsidR="004B6932">
        <w:rPr>
          <w:rFonts w:ascii="Book Antiqua" w:hAnsi="Book Antiqua"/>
          <w:sz w:val="24"/>
          <w:szCs w:val="24"/>
          <w:lang w:val="en-US"/>
        </w:rPr>
        <w:t>sical impairment; S</w:t>
      </w:r>
      <w:r w:rsidR="00922015" w:rsidRPr="000166F8">
        <w:rPr>
          <w:rFonts w:ascii="Book Antiqua" w:hAnsi="Book Antiqua"/>
          <w:sz w:val="24"/>
          <w:szCs w:val="24"/>
          <w:lang w:val="en-US"/>
        </w:rPr>
        <w:t>leep</w:t>
      </w:r>
    </w:p>
    <w:p w14:paraId="0BFABF76" w14:textId="77777777" w:rsidR="00922015" w:rsidRPr="004B6932" w:rsidRDefault="00922015" w:rsidP="004B6932">
      <w:pPr>
        <w:adjustRightInd w:val="0"/>
        <w:snapToGrid w:val="0"/>
        <w:spacing w:after="0" w:line="360" w:lineRule="auto"/>
        <w:jc w:val="both"/>
        <w:rPr>
          <w:rFonts w:ascii="Book Antiqua" w:hAnsi="Book Antiqua"/>
          <w:sz w:val="24"/>
          <w:szCs w:val="24"/>
          <w:lang w:val="en-US"/>
        </w:rPr>
      </w:pPr>
    </w:p>
    <w:p w14:paraId="7E4451F4" w14:textId="0C2C0133" w:rsidR="004B6932" w:rsidRPr="004B6932" w:rsidRDefault="004B6932" w:rsidP="004B6932">
      <w:pPr>
        <w:adjustRightInd w:val="0"/>
        <w:snapToGrid w:val="0"/>
        <w:spacing w:after="0" w:line="360" w:lineRule="auto"/>
        <w:jc w:val="both"/>
        <w:rPr>
          <w:rFonts w:ascii="Book Antiqua" w:hAnsi="Book Antiqua"/>
          <w:sz w:val="24"/>
          <w:szCs w:val="24"/>
          <w:lang w:val="en-US"/>
        </w:rPr>
      </w:pPr>
      <w:bookmarkStart w:id="17" w:name="OLE_LINK44"/>
      <w:r w:rsidRPr="004B6932">
        <w:rPr>
          <w:rFonts w:ascii="Book Antiqua" w:hAnsi="Book Antiqua"/>
          <w:b/>
          <w:sz w:val="24"/>
          <w:szCs w:val="24"/>
        </w:rPr>
        <w:t xml:space="preserve">© The Author(s) 2018. </w:t>
      </w:r>
      <w:r w:rsidRPr="004B6932">
        <w:rPr>
          <w:rFonts w:ascii="Book Antiqua" w:hAnsi="Book Antiqua"/>
          <w:sz w:val="24"/>
          <w:szCs w:val="24"/>
        </w:rPr>
        <w:t xml:space="preserve">Published by </w:t>
      </w:r>
      <w:proofErr w:type="spellStart"/>
      <w:r w:rsidRPr="004B6932">
        <w:rPr>
          <w:rFonts w:ascii="Book Antiqua" w:hAnsi="Book Antiqua"/>
          <w:sz w:val="24"/>
          <w:szCs w:val="24"/>
        </w:rPr>
        <w:t>Baishideng</w:t>
      </w:r>
      <w:proofErr w:type="spellEnd"/>
      <w:r w:rsidRPr="004B6932">
        <w:rPr>
          <w:rFonts w:ascii="Book Antiqua" w:hAnsi="Book Antiqua"/>
          <w:sz w:val="24"/>
          <w:szCs w:val="24"/>
        </w:rPr>
        <w:t xml:space="preserve"> Publishing Group Inc. All rights reserved.</w:t>
      </w:r>
      <w:bookmarkEnd w:id="17"/>
    </w:p>
    <w:p w14:paraId="3DDF095A" w14:textId="77777777" w:rsidR="004B6932" w:rsidRDefault="004B6932" w:rsidP="000166F8">
      <w:pPr>
        <w:adjustRightInd w:val="0"/>
        <w:snapToGrid w:val="0"/>
        <w:spacing w:after="0" w:line="360" w:lineRule="auto"/>
        <w:jc w:val="both"/>
        <w:rPr>
          <w:rFonts w:ascii="Book Antiqua" w:hAnsi="Book Antiqua"/>
          <w:b/>
          <w:sz w:val="24"/>
          <w:szCs w:val="24"/>
          <w:lang w:val="en-US"/>
        </w:rPr>
      </w:pPr>
    </w:p>
    <w:p w14:paraId="1BA3AF87" w14:textId="426EC9F1"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b/>
          <w:sz w:val="24"/>
          <w:szCs w:val="24"/>
          <w:lang w:val="en-US"/>
        </w:rPr>
        <w:t>Core tip</w:t>
      </w:r>
      <w:r w:rsidRPr="000166F8">
        <w:rPr>
          <w:rFonts w:ascii="Book Antiqua" w:hAnsi="Book Antiqua"/>
          <w:sz w:val="24"/>
          <w:szCs w:val="24"/>
          <w:lang w:val="en-US"/>
        </w:rPr>
        <w:t>:</w:t>
      </w:r>
      <w:r w:rsidR="004B6932">
        <w:rPr>
          <w:rFonts w:ascii="Book Antiqua" w:hAnsi="Book Antiqua"/>
          <w:sz w:val="24"/>
          <w:szCs w:val="24"/>
          <w:lang w:val="en-US"/>
        </w:rPr>
        <w:t xml:space="preserve"> </w:t>
      </w:r>
      <w:r w:rsidRPr="000166F8">
        <w:rPr>
          <w:rFonts w:ascii="Book Antiqua" w:hAnsi="Book Antiqua"/>
          <w:sz w:val="24"/>
          <w:szCs w:val="24"/>
          <w:lang w:val="en-US"/>
        </w:rPr>
        <w:t>Children and adolescents with inflammatory bowel disease</w:t>
      </w:r>
      <w:r w:rsidR="004B6932">
        <w:rPr>
          <w:rFonts w:ascii="Book Antiqua" w:hAnsi="Book Antiqua"/>
          <w:sz w:val="24"/>
          <w:szCs w:val="24"/>
          <w:lang w:val="en-US"/>
        </w:rPr>
        <w:t xml:space="preserve"> (IBD)</w:t>
      </w:r>
      <w:r w:rsidRPr="000166F8">
        <w:rPr>
          <w:rFonts w:ascii="Book Antiqua" w:hAnsi="Book Antiqua"/>
          <w:sz w:val="24"/>
          <w:szCs w:val="24"/>
          <w:lang w:val="en-US"/>
        </w:rPr>
        <w:t xml:space="preserve"> often report fatigue as their most severe and distressing symptom. Fatigue is often attributed to active disease and anemia. We systematically reviewed the literature to identify additional factors that contribute to fatigue in pediatric </w:t>
      </w:r>
      <w:r w:rsidR="004B6932">
        <w:rPr>
          <w:rFonts w:ascii="Book Antiqua" w:hAnsi="Book Antiqua"/>
          <w:sz w:val="24"/>
          <w:szCs w:val="24"/>
          <w:lang w:val="en-US"/>
        </w:rPr>
        <w:t>IBD</w:t>
      </w:r>
      <w:r w:rsidRPr="000166F8">
        <w:rPr>
          <w:rFonts w:ascii="Book Antiqua" w:hAnsi="Book Antiqua"/>
          <w:sz w:val="24"/>
          <w:szCs w:val="24"/>
          <w:lang w:val="en-US"/>
        </w:rPr>
        <w:t>. After a strict selection process</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eight studies </w:t>
      </w:r>
      <w:r w:rsidRPr="000166F8">
        <w:rPr>
          <w:rFonts w:ascii="Book Antiqua" w:eastAsia="Calibri" w:hAnsi="Book Antiqua" w:cs="Times New Roman"/>
          <w:sz w:val="24"/>
          <w:szCs w:val="24"/>
          <w:lang w:val="en-US"/>
        </w:rPr>
        <w:t xml:space="preserve">were </w:t>
      </w:r>
      <w:r w:rsidRPr="000166F8">
        <w:rPr>
          <w:rFonts w:ascii="Book Antiqua" w:hAnsi="Book Antiqua"/>
          <w:sz w:val="24"/>
          <w:szCs w:val="24"/>
          <w:lang w:val="en-US"/>
        </w:rPr>
        <w:t xml:space="preserve">suitable for detailed data extraction. Increased anxiety or depression and disturbed family relations were frequently reported predictors of fatigue. This systematic review demonstrates the importance of evaluating biological, functional, </w:t>
      </w:r>
      <w:r w:rsidRPr="000166F8">
        <w:rPr>
          <w:rFonts w:ascii="Book Antiqua" w:eastAsia="Calibri" w:hAnsi="Book Antiqua" w:cs="Times New Roman"/>
          <w:sz w:val="24"/>
          <w:szCs w:val="24"/>
          <w:lang w:val="en-US"/>
        </w:rPr>
        <w:t>and</w:t>
      </w:r>
      <w:r w:rsidRPr="000166F8">
        <w:rPr>
          <w:rFonts w:ascii="Book Antiqua" w:hAnsi="Book Antiqua"/>
          <w:sz w:val="24"/>
          <w:szCs w:val="24"/>
          <w:lang w:val="en-US"/>
        </w:rPr>
        <w:t xml:space="preserve"> </w:t>
      </w:r>
      <w:proofErr w:type="spellStart"/>
      <w:r w:rsidRPr="000166F8">
        <w:rPr>
          <w:rFonts w:ascii="Book Antiqua" w:hAnsi="Book Antiqua"/>
          <w:sz w:val="24"/>
          <w:szCs w:val="24"/>
          <w:lang w:val="en-US"/>
        </w:rPr>
        <w:t>psychobehavioral</w:t>
      </w:r>
      <w:proofErr w:type="spellEnd"/>
      <w:r w:rsidRPr="000166F8">
        <w:rPr>
          <w:rFonts w:ascii="Book Antiqua" w:hAnsi="Book Antiqua"/>
          <w:sz w:val="24"/>
          <w:szCs w:val="24"/>
          <w:lang w:val="en-US"/>
        </w:rPr>
        <w:t xml:space="preserve"> factors to facilitate the optimal management of fatigue.</w:t>
      </w:r>
    </w:p>
    <w:p w14:paraId="71918B55"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16F59F0E" w14:textId="10E66218" w:rsidR="004B6932" w:rsidRDefault="0092201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 xml:space="preserve">Van de </w:t>
      </w:r>
      <w:proofErr w:type="spellStart"/>
      <w:r w:rsidRPr="000166F8">
        <w:rPr>
          <w:rFonts w:ascii="Book Antiqua" w:hAnsi="Book Antiqua"/>
          <w:sz w:val="24"/>
          <w:szCs w:val="24"/>
          <w:lang w:val="en-US"/>
        </w:rPr>
        <w:t>Vijver</w:t>
      </w:r>
      <w:proofErr w:type="spellEnd"/>
      <w:r w:rsidRPr="000166F8">
        <w:rPr>
          <w:rFonts w:ascii="Book Antiqua" w:hAnsi="Book Antiqua"/>
          <w:sz w:val="24"/>
          <w:szCs w:val="24"/>
          <w:lang w:val="en-US"/>
        </w:rPr>
        <w:t xml:space="preserve"> E, Van Gils A, </w:t>
      </w:r>
      <w:proofErr w:type="spellStart"/>
      <w:r w:rsidRPr="000166F8">
        <w:rPr>
          <w:rFonts w:ascii="Book Antiqua" w:hAnsi="Book Antiqua"/>
          <w:sz w:val="24"/>
          <w:szCs w:val="24"/>
          <w:lang w:val="en-US"/>
        </w:rPr>
        <w:t>Beckers</w:t>
      </w:r>
      <w:proofErr w:type="spellEnd"/>
      <w:r w:rsidRPr="000166F8">
        <w:rPr>
          <w:rFonts w:ascii="Book Antiqua" w:hAnsi="Book Antiqua"/>
          <w:sz w:val="24"/>
          <w:szCs w:val="24"/>
          <w:lang w:val="en-US"/>
        </w:rPr>
        <w:t xml:space="preserve"> L, Van </w:t>
      </w:r>
      <w:proofErr w:type="spellStart"/>
      <w:r w:rsidRPr="000166F8">
        <w:rPr>
          <w:rFonts w:ascii="Book Antiqua" w:hAnsi="Book Antiqua"/>
          <w:sz w:val="24"/>
          <w:szCs w:val="24"/>
          <w:lang w:val="en-US"/>
        </w:rPr>
        <w:t>Dries</w:t>
      </w:r>
      <w:r w:rsidR="004B6932">
        <w:rPr>
          <w:rFonts w:ascii="Book Antiqua" w:hAnsi="Book Antiqua"/>
          <w:sz w:val="24"/>
          <w:szCs w:val="24"/>
          <w:lang w:val="en-US"/>
        </w:rPr>
        <w:t>sche</w:t>
      </w:r>
      <w:proofErr w:type="spellEnd"/>
      <w:r w:rsidR="004B6932">
        <w:rPr>
          <w:rFonts w:ascii="Book Antiqua" w:hAnsi="Book Antiqua"/>
          <w:sz w:val="24"/>
          <w:szCs w:val="24"/>
          <w:lang w:val="en-US"/>
        </w:rPr>
        <w:t xml:space="preserve"> Y, </w:t>
      </w:r>
      <w:proofErr w:type="spellStart"/>
      <w:r w:rsidR="004B6932">
        <w:rPr>
          <w:rFonts w:ascii="Book Antiqua" w:hAnsi="Book Antiqua"/>
          <w:sz w:val="24"/>
          <w:szCs w:val="24"/>
          <w:lang w:val="en-US"/>
        </w:rPr>
        <w:t>Moes</w:t>
      </w:r>
      <w:proofErr w:type="spellEnd"/>
      <w:r w:rsidR="004B6932">
        <w:rPr>
          <w:rFonts w:ascii="Book Antiqua" w:hAnsi="Book Antiqua"/>
          <w:sz w:val="24"/>
          <w:szCs w:val="24"/>
          <w:lang w:val="en-US"/>
        </w:rPr>
        <w:t xml:space="preserve"> ND, van </w:t>
      </w:r>
      <w:proofErr w:type="spellStart"/>
      <w:r w:rsidR="004B6932">
        <w:rPr>
          <w:rFonts w:ascii="Book Antiqua" w:hAnsi="Book Antiqua"/>
          <w:sz w:val="24"/>
          <w:szCs w:val="24"/>
          <w:lang w:val="en-US"/>
        </w:rPr>
        <w:t>Rheenen</w:t>
      </w:r>
      <w:proofErr w:type="spellEnd"/>
      <w:r w:rsidR="004B6932">
        <w:rPr>
          <w:rFonts w:ascii="Book Antiqua" w:hAnsi="Book Antiqua"/>
          <w:sz w:val="24"/>
          <w:szCs w:val="24"/>
          <w:lang w:val="en-US"/>
        </w:rPr>
        <w:t xml:space="preserve"> PF.</w:t>
      </w:r>
      <w:r w:rsidRPr="000166F8">
        <w:rPr>
          <w:rFonts w:ascii="Book Antiqua" w:hAnsi="Book Antiqua"/>
          <w:sz w:val="24"/>
          <w:szCs w:val="24"/>
          <w:lang w:val="en-US"/>
        </w:rPr>
        <w:t xml:space="preserve"> Fatigue in children and adolescents with inflammatory bowel disease. </w:t>
      </w:r>
      <w:r w:rsidRPr="004B6932">
        <w:rPr>
          <w:rFonts w:ascii="Book Antiqua" w:hAnsi="Book Antiqua"/>
          <w:i/>
          <w:sz w:val="24"/>
          <w:szCs w:val="24"/>
          <w:lang w:val="en-US"/>
        </w:rPr>
        <w:t xml:space="preserve">World J Gastroenterol </w:t>
      </w:r>
      <w:r w:rsidRPr="000166F8">
        <w:rPr>
          <w:rFonts w:ascii="Book Antiqua" w:hAnsi="Book Antiqua"/>
          <w:sz w:val="24"/>
          <w:szCs w:val="24"/>
          <w:lang w:val="en-US"/>
        </w:rPr>
        <w:t>2018; In press</w:t>
      </w:r>
    </w:p>
    <w:p w14:paraId="714DDB54" w14:textId="77777777" w:rsidR="004B6932" w:rsidRDefault="004B6932">
      <w:pPr>
        <w:rPr>
          <w:rFonts w:ascii="Book Antiqua" w:hAnsi="Book Antiqua"/>
          <w:sz w:val="24"/>
          <w:szCs w:val="24"/>
          <w:lang w:val="en-US"/>
        </w:rPr>
      </w:pPr>
      <w:r>
        <w:rPr>
          <w:rFonts w:ascii="Book Antiqua" w:hAnsi="Book Antiqua"/>
          <w:sz w:val="24"/>
          <w:szCs w:val="24"/>
          <w:lang w:val="en-US"/>
        </w:rPr>
        <w:br w:type="page"/>
      </w:r>
    </w:p>
    <w:p w14:paraId="20F30E62" w14:textId="52E41096" w:rsidR="009362EE" w:rsidRPr="004B6932" w:rsidRDefault="00912895" w:rsidP="004B6932">
      <w:pPr>
        <w:adjustRightInd w:val="0"/>
        <w:snapToGrid w:val="0"/>
        <w:spacing w:after="0" w:line="360" w:lineRule="auto"/>
        <w:jc w:val="both"/>
        <w:outlineLvl w:val="0"/>
        <w:rPr>
          <w:rFonts w:ascii="Book Antiqua" w:hAnsi="Book Antiqua"/>
          <w:b/>
          <w:sz w:val="24"/>
          <w:szCs w:val="24"/>
          <w:lang w:val="en-US"/>
        </w:rPr>
      </w:pPr>
      <w:r w:rsidRPr="004B6932">
        <w:rPr>
          <w:rFonts w:ascii="Book Antiqua" w:hAnsi="Book Antiqua"/>
          <w:b/>
          <w:sz w:val="24"/>
          <w:szCs w:val="24"/>
          <w:lang w:val="en-US"/>
        </w:rPr>
        <w:lastRenderedPageBreak/>
        <w:t>INTRODUCTION</w:t>
      </w:r>
    </w:p>
    <w:p w14:paraId="277B7FF9" w14:textId="0EE2CE91"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 xml:space="preserve">Inflammatory bowel disease (IBD) is a chronic disease of the gastrointestinal tract. The disease is characterized by relapsing periods of inflammation and remission and usually presents with abdominal pain, </w:t>
      </w:r>
      <w:r w:rsidRPr="000166F8">
        <w:rPr>
          <w:rFonts w:ascii="Book Antiqua" w:eastAsia="Calibri" w:hAnsi="Book Antiqua" w:cs="Times New Roman"/>
          <w:sz w:val="24"/>
          <w:szCs w:val="24"/>
          <w:lang w:val="en-US"/>
        </w:rPr>
        <w:t>diarrhea</w:t>
      </w:r>
      <w:r w:rsidRPr="000166F8">
        <w:rPr>
          <w:rFonts w:ascii="Book Antiqua" w:hAnsi="Book Antiqua"/>
          <w:sz w:val="24"/>
          <w:szCs w:val="24"/>
          <w:lang w:val="en-US"/>
        </w:rPr>
        <w:t>, rec</w:t>
      </w:r>
      <w:r w:rsidR="00DA79B0" w:rsidRPr="000166F8">
        <w:rPr>
          <w:rFonts w:ascii="Book Antiqua" w:hAnsi="Book Antiqua"/>
          <w:sz w:val="24"/>
          <w:szCs w:val="24"/>
          <w:lang w:val="en-US"/>
        </w:rPr>
        <w:t>tal bleeding and weight loss</w:t>
      </w:r>
      <w:r w:rsidR="00DF08BF"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Rosen&lt;/Author&gt;&lt;Year&gt;2015&lt;/Year&gt;&lt;IDText&gt;Inflammatory Bowel Disease in Children and Adolescents&lt;/IDText&gt;&lt;DisplayText&gt;&lt;style face="superscript"&gt;[1]&lt;/style&gt;&lt;/DisplayText&gt;&lt;record&gt;&lt;dates&gt;&lt;pub-dates&gt;&lt;date&gt;Nov&lt;/date&gt;&lt;/pub-dates&gt;&lt;year&gt;2015&lt;/year&gt;&lt;/dates&gt;&lt;keywords&gt;&lt;keyword&gt;Adolescent&lt;/keyword&gt;&lt;keyword&gt;Child&lt;/keyword&gt;&lt;keyword&gt;Humans&lt;/keyword&gt;&lt;keyword&gt;Inflammatory Bowel Diseases/*diagnosis/physiopathology/therapy&lt;/keyword&gt;&lt;/keywords&gt;&lt;isbn&gt;2168-6203&lt;/isbn&gt;&lt;custom2&gt;PMC4702263&lt;/custom2&gt;&lt;titles&gt;&lt;title&gt;Inflammatory Bowel Disease in Children and Adolescents&lt;/title&gt;&lt;secondary-title&gt;JAMA Pediatr&lt;/secondary-title&gt;&lt;alt-title&gt;JAMA pediatrics&lt;/alt-title&gt;&lt;/titles&gt;&lt;pages&gt;1053-60&lt;/pages&gt;&lt;number&gt;11&lt;/number&gt;&lt;contributors&gt;&lt;authors&gt;&lt;author&gt;Rosen, M. J.&lt;/author&gt;&lt;author&gt;Dhawan, A.&lt;/author&gt;&lt;author&gt;Saeed, S. A.&lt;/author&gt;&lt;/authors&gt;&lt;/contributors&gt;&lt;edition&gt;2015/09/29&lt;/edition&gt;&lt;language&gt;eng&lt;/language&gt;&lt;added-date format="utc"&gt;1525819379&lt;/added-date&gt;&lt;ref-type name="Journal Article"&gt;17&lt;/ref-type&gt;&lt;auth-address&gt;Schubert-Martin Inflammatory Bowel Disease Center, Cincinnati Children&amp;apos;s Hospital Medical Center, Cincinnati, Ohio2Division of Gastroenterology, Hepatology, and Nutrition, Cincinnati Children&amp;apos;s Hospital Medical Center, Cincinnati, Ohio.&lt;/auth-address&gt;&lt;remote-database-provider&gt;NLM&lt;/remote-database-provider&gt;&lt;rec-number&gt;818&lt;/rec-number&gt;&lt;last-updated-date format="utc"&gt;1525819379&lt;/last-updated-date&gt;&lt;accession-num&gt;26414706&lt;/accession-num&gt;&lt;custom6&gt;NIHMS727007&lt;/custom6&gt;&lt;electronic-resource-num&gt;10.1001/jamapediatrics.2015.1982&lt;/electronic-resource-num&gt;&lt;volume&gt;169&lt;/volume&gt;&lt;/record&gt;&lt;/Cite&gt;&lt;/EndNote&gt;</w:instrText>
      </w:r>
      <w:r w:rsidR="00DF08B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1]</w:t>
      </w:r>
      <w:r w:rsidR="00DF08BF" w:rsidRPr="000166F8">
        <w:rPr>
          <w:rFonts w:ascii="Book Antiqua" w:hAnsi="Book Antiqua"/>
          <w:sz w:val="24"/>
          <w:szCs w:val="24"/>
          <w:lang w:val="en-US"/>
        </w:rPr>
        <w:fldChar w:fldCharType="end"/>
      </w:r>
      <w:r w:rsidRPr="000166F8">
        <w:rPr>
          <w:rFonts w:ascii="Book Antiqua" w:hAnsi="Book Antiqua"/>
          <w:sz w:val="24"/>
          <w:szCs w:val="24"/>
          <w:lang w:val="en-US"/>
        </w:rPr>
        <w:t>. The ultimate goal in IBD treatment is to reach clinical remission as quickly as possible. Fatigue and decreased physical fitness may continue to affect a patient’s daily life despite disease remission. Ten percent of patients with IBD are diagnosed before the age of 19 years</w:t>
      </w:r>
      <w:r w:rsidR="00DF08BF" w:rsidRPr="000166F8">
        <w:rPr>
          <w:rFonts w:ascii="Book Antiqua" w:hAnsi="Book Antiqua"/>
          <w:sz w:val="24"/>
          <w:szCs w:val="24"/>
          <w:lang w:val="en-US"/>
        </w:rPr>
        <w:fldChar w:fldCharType="begin">
          <w:fldData xml:space="preserve">PEVuZE5vdGU+PENpdGU+PEF1dGhvcj5HaGlvbmU8L0F1dGhvcj48WWVhcj4yMDE4PC9ZZWFyPjxJ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HaGlvbmU8L0F1dGhvcj48WWVhcj4yMDE4PC9ZZWFyPjxJ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DF08BF" w:rsidRPr="000166F8">
        <w:rPr>
          <w:rFonts w:ascii="Book Antiqua" w:hAnsi="Book Antiqua"/>
          <w:sz w:val="24"/>
          <w:szCs w:val="24"/>
          <w:lang w:val="en-US"/>
        </w:rPr>
      </w:r>
      <w:r w:rsidR="00DF08B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w:t>
      </w:r>
      <w:r w:rsidR="00DF08BF" w:rsidRPr="000166F8">
        <w:rPr>
          <w:rFonts w:ascii="Book Antiqua" w:hAnsi="Book Antiqua"/>
          <w:sz w:val="24"/>
          <w:szCs w:val="24"/>
          <w:lang w:val="en-US"/>
        </w:rPr>
        <w:fldChar w:fldCharType="end"/>
      </w:r>
      <w:r w:rsidRPr="000166F8">
        <w:rPr>
          <w:rFonts w:ascii="Book Antiqua" w:hAnsi="Book Antiqua"/>
          <w:sz w:val="24"/>
          <w:szCs w:val="24"/>
          <w:lang w:val="en-US"/>
        </w:rPr>
        <w:t>.</w:t>
      </w:r>
    </w:p>
    <w:p w14:paraId="47E93A0A" w14:textId="0BF6B47C" w:rsidR="009362EE" w:rsidRPr="000166F8" w:rsidRDefault="00F720E2"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Fatigue refers to a subjectively overwhelming sense of tiredness, lack of energy, and feeling of exhaustion that decreases one’s capacity for physical and mental activity</w:t>
      </w:r>
      <w:r w:rsidR="00970335"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van Langenberg&lt;/Author&gt;&lt;Year&gt;2010&lt;/Year&gt;&lt;IDText&gt;Systematic review: fatigue in inflammatory bowel disease&lt;/IDText&gt;&lt;DisplayText&gt;&lt;style face="superscript"&gt;[3]&lt;/style&gt;&lt;/DisplayText&gt;&lt;record&gt;&lt;dates&gt;&lt;pub-dates&gt;&lt;date&gt;Jul&lt;/date&gt;&lt;/pub-dates&gt;&lt;year&gt;2010&lt;/year&gt;&lt;/dates&gt;&lt;keywords&gt;&lt;keyword&gt;Chronic Disease&lt;/keyword&gt;&lt;keyword&gt;Fatigue/epidemiology/*etiology&lt;/keyword&gt;&lt;keyword&gt;Humans&lt;/keyword&gt;&lt;keyword&gt;Inflammatory Bowel Diseases/*complications/epidemiology&lt;/keyword&gt;&lt;keyword&gt;Prevalence&lt;/keyword&gt;&lt;/keywords&gt;&lt;isbn&gt;0269-2813&lt;/isbn&gt;&lt;titles&gt;&lt;title&gt;Systematic review: fatigue in inflammatory bowel disease&lt;/title&gt;&lt;secondary-title&gt;Aliment Pharmacol Ther&lt;/secondary-title&gt;&lt;alt-title&gt;Alimentary pharmacology &amp;amp; therapeutics&lt;/alt-title&gt;&lt;/titles&gt;&lt;pages&gt;131-43&lt;/pages&gt;&lt;number&gt;2&lt;/number&gt;&lt;contributors&gt;&lt;authors&gt;&lt;author&gt;van Langenberg, D. R.&lt;/author&gt;&lt;author&gt;Gibson, P. R.&lt;/author&gt;&lt;/authors&gt;&lt;/contributors&gt;&lt;edition&gt;2010/05/12&lt;/edition&gt;&lt;language&gt;eng&lt;/language&gt;&lt;added-date format="utc"&gt;1412181088&lt;/added-date&gt;&lt;ref-type name="Journal Article"&gt;17&lt;/ref-type&gt;&lt;auth-address&gt;Monash University Department of Gastroenterology &amp;amp; Hepatology, Medicine, Box Hill Hospital, Box Hill, Melbourne, Vic., Australia. Daniel.van-Langenberg@med.monash.edu.au&lt;/auth-address&gt;&lt;remote-database-provider&gt;NLM&lt;/remote-database-provider&gt;&lt;rec-number&gt;163&lt;/rec-number&gt;&lt;last-updated-date format="utc"&gt;1478185702&lt;/last-updated-date&gt;&lt;accession-num&gt;20456309&lt;/accession-num&gt;&lt;electronic-resource-num&gt;10.1111/j.1365-2036.2010.04347.x&lt;/electronic-resource-num&gt;&lt;volume&gt;32&lt;/volume&gt;&lt;/record&gt;&lt;/Cite&gt;&lt;/EndNote&gt;</w:instrText>
      </w:r>
      <w:r w:rsidR="00970335"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3]</w:t>
      </w:r>
      <w:r w:rsidR="00970335" w:rsidRPr="000166F8">
        <w:rPr>
          <w:rFonts w:ascii="Book Antiqua" w:hAnsi="Book Antiqua"/>
          <w:sz w:val="24"/>
          <w:szCs w:val="24"/>
          <w:lang w:val="en-US"/>
        </w:rPr>
        <w:fldChar w:fldCharType="end"/>
      </w:r>
      <w:r w:rsidR="00912895" w:rsidRPr="000166F8">
        <w:rPr>
          <w:rFonts w:ascii="Book Antiqua" w:hAnsi="Book Antiqua"/>
          <w:sz w:val="24"/>
          <w:szCs w:val="24"/>
          <w:lang w:val="en-US"/>
        </w:rPr>
        <w:t>. It is a common, independent, and nonspecific symptom identified in numerous chronic health conditions in childhood</w:t>
      </w:r>
      <w:r w:rsidR="00970335" w:rsidRPr="000166F8">
        <w:rPr>
          <w:rFonts w:ascii="Book Antiqua" w:hAnsi="Book Antiqua"/>
          <w:sz w:val="24"/>
          <w:szCs w:val="24"/>
          <w:lang w:val="en-US"/>
        </w:rPr>
        <w:fldChar w:fldCharType="begin">
          <w:fldData xml:space="preserve">PEVuZE5vdGU+PENpdGU+PEF1dGhvcj5DcmljaHRvbjwvQXV0aG9yPjxZZWFyPjIwMTU8L1llYXI+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DcmljaHRvbjwvQXV0aG9yPjxZZWFyPjIwMTU8L1llYXI+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970335" w:rsidRPr="000166F8">
        <w:rPr>
          <w:rFonts w:ascii="Book Antiqua" w:hAnsi="Book Antiqua"/>
          <w:sz w:val="24"/>
          <w:szCs w:val="24"/>
          <w:lang w:val="en-US"/>
        </w:rPr>
      </w:r>
      <w:r w:rsidR="00970335"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4]</w:t>
      </w:r>
      <w:r w:rsidR="00970335" w:rsidRPr="000166F8">
        <w:rPr>
          <w:rFonts w:ascii="Book Antiqua" w:hAnsi="Book Antiqua"/>
          <w:sz w:val="24"/>
          <w:szCs w:val="24"/>
          <w:lang w:val="en-US"/>
        </w:rPr>
        <w:fldChar w:fldCharType="end"/>
      </w:r>
      <w:r w:rsidR="00912895" w:rsidRPr="000166F8">
        <w:rPr>
          <w:rFonts w:ascii="Book Antiqua" w:hAnsi="Book Antiqua"/>
          <w:sz w:val="24"/>
          <w:szCs w:val="24"/>
          <w:lang w:val="en-US"/>
        </w:rPr>
        <w:t>. In adults with chronic disease, fatigue can be a major source of disablement and is often reported as being among the most severe and distressing symptoms</w:t>
      </w:r>
      <w:r w:rsidR="00970335"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Farrell&lt;/Author&gt;&lt;Year&gt;2016&lt;/Year&gt;&lt;IDText&gt;Self-reported Symptom Burden in Individuals with Inflammatory Bowel Disease&lt;/IDText&gt;&lt;DisplayText&gt;&lt;style face="superscript"&gt;[5]&lt;/style&gt;&lt;/DisplayText&gt;&lt;record&gt;&lt;dates&gt;&lt;pub-dates&gt;&lt;date&gt;Mar&lt;/date&gt;&lt;/pub-dates&gt;&lt;year&gt;2016&lt;/year&gt;&lt;/dates&gt;&lt;keywords&gt;&lt;keyword&gt;Adolescent&lt;/keyword&gt;&lt;keyword&gt;Adult&lt;/keyword&gt;&lt;keyword&gt;Aged&lt;/keyword&gt;&lt;keyword&gt;Aged, 80 and over&lt;/keyword&gt;&lt;keyword&gt;*Cost of Illness&lt;/keyword&gt;&lt;keyword&gt;Cross-Sectional Studies&lt;/keyword&gt;&lt;keyword&gt;Female&lt;/keyword&gt;&lt;keyword&gt;Health Surveys&lt;/keyword&gt;&lt;keyword&gt;Humans&lt;/keyword&gt;&lt;keyword&gt;Inflammatory Bowel Diseases/complications/*diagnosis/psychology&lt;/keyword&gt;&lt;keyword&gt;Ireland&lt;/keyword&gt;&lt;keyword&gt;Male&lt;/keyword&gt;&lt;keyword&gt;Middle Aged&lt;/keyword&gt;&lt;keyword&gt;*Self Report&lt;/keyword&gt;&lt;keyword&gt;*Severity of Illness Index&lt;/keyword&gt;&lt;keyword&gt;Young Adult&lt;/keyword&gt;&lt;keyword&gt;Inflammatory bowel disease&lt;/keyword&gt;&lt;keyword&gt;symptom burden&lt;/keyword&gt;&lt;keyword&gt;symptoms&lt;/keyword&gt;&lt;/keywords&gt;&lt;isbn&gt;1873-9946&lt;/isbn&gt;&lt;custom2&gt;PMC4957479&lt;/custom2&gt;&lt;titles&gt;&lt;title&gt;Self-reported Symptom Burden in Individuals with Inflammatory Bowel Disease&lt;/title&gt;&lt;secondary-title&gt;J Crohns Colitis&lt;/secondary-title&gt;&lt;alt-title&gt;Journal of Crohn&amp;apos;s &amp;amp; colitis&lt;/alt-title&gt;&lt;/titles&gt;&lt;pages&gt;315-22&lt;/pages&gt;&lt;number&gt;3&lt;/number&gt;&lt;contributors&gt;&lt;authors&gt;&lt;author&gt;Farrell, D.&lt;/author&gt;&lt;author&gt;McCarthy, G.&lt;/author&gt;&lt;author&gt;Savage, E.&lt;/author&gt;&lt;/authors&gt;&lt;/contributors&gt;&lt;edition&gt;2015/11/26&lt;/edition&gt;&lt;language&gt;eng&lt;/language&gt;&lt;added-date format="utc"&gt;1529626010&lt;/added-date&gt;&lt;ref-type name="Journal Article"&gt;17&lt;/ref-type&gt;&lt;auth-address&gt;School of Nursing and Midwifery, University College Cork, Cork, Ireland d.farrell@ucc.ie.&amp;#xD;School of Nursing and Midwifery, University College Cork, Cork, Ireland.&lt;/auth-address&gt;&lt;remote-database-provider&gt;NLM&lt;/remote-database-provider&gt;&lt;rec-number&gt;855&lt;/rec-number&gt;&lt;last-updated-date format="utc"&gt;1529626010&lt;/last-updated-date&gt;&lt;accession-num&gt;26598526&lt;/accession-num&gt;&lt;electronic-resource-num&gt;10.1093/ecco-jcc/jjv218&lt;/electronic-resource-num&gt;&lt;volume&gt;10&lt;/volume&gt;&lt;/record&gt;&lt;/Cite&gt;&lt;/EndNote&gt;</w:instrText>
      </w:r>
      <w:r w:rsidR="00970335"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5]</w:t>
      </w:r>
      <w:r w:rsidR="00970335"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It affects physical, emotional, cognitive, and social functioning, impacting quality of life. </w:t>
      </w:r>
      <w:r w:rsidR="00912895" w:rsidRPr="000166F8">
        <w:rPr>
          <w:rFonts w:ascii="Book Antiqua" w:eastAsia="Calibri" w:hAnsi="Book Antiqua" w:cs="Times New Roman"/>
          <w:sz w:val="24"/>
          <w:szCs w:val="24"/>
          <w:lang w:val="en-US"/>
        </w:rPr>
        <w:t>Nevertheless</w:t>
      </w:r>
      <w:r w:rsidR="00912895" w:rsidRPr="000166F8">
        <w:rPr>
          <w:rFonts w:ascii="Book Antiqua" w:hAnsi="Book Antiqua"/>
          <w:sz w:val="24"/>
          <w:szCs w:val="24"/>
          <w:lang w:val="en-US"/>
        </w:rPr>
        <w:t>, fatigue has typically been ignored in the assessment of symptom severity or outcome in many diseases in which it is observed</w:t>
      </w:r>
      <w:r w:rsidR="00970335"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Farrell&lt;/Author&gt;&lt;Year&gt;2016&lt;/Year&gt;&lt;IDText&gt;Self-reported Symptom Burden in Individuals with Inflammatory Bowel Disease&lt;/IDText&gt;&lt;DisplayText&gt;&lt;style face="superscript"&gt;[5]&lt;/style&gt;&lt;/DisplayText&gt;&lt;record&gt;&lt;dates&gt;&lt;pub-dates&gt;&lt;date&gt;Mar&lt;/date&gt;&lt;/pub-dates&gt;&lt;year&gt;2016&lt;/year&gt;&lt;/dates&gt;&lt;keywords&gt;&lt;keyword&gt;Adolescent&lt;/keyword&gt;&lt;keyword&gt;Adult&lt;/keyword&gt;&lt;keyword&gt;Aged&lt;/keyword&gt;&lt;keyword&gt;Aged, 80 and over&lt;/keyword&gt;&lt;keyword&gt;*Cost of Illness&lt;/keyword&gt;&lt;keyword&gt;Cross-Sectional Studies&lt;/keyword&gt;&lt;keyword&gt;Female&lt;/keyword&gt;&lt;keyword&gt;Health Surveys&lt;/keyword&gt;&lt;keyword&gt;Humans&lt;/keyword&gt;&lt;keyword&gt;Inflammatory Bowel Diseases/complications/*diagnosis/psychology&lt;/keyword&gt;&lt;keyword&gt;Ireland&lt;/keyword&gt;&lt;keyword&gt;Male&lt;/keyword&gt;&lt;keyword&gt;Middle Aged&lt;/keyword&gt;&lt;keyword&gt;*Self Report&lt;/keyword&gt;&lt;keyword&gt;*Severity of Illness Index&lt;/keyword&gt;&lt;keyword&gt;Young Adult&lt;/keyword&gt;&lt;keyword&gt;Inflammatory bowel disease&lt;/keyword&gt;&lt;keyword&gt;symptom burden&lt;/keyword&gt;&lt;keyword&gt;symptoms&lt;/keyword&gt;&lt;/keywords&gt;&lt;isbn&gt;1873-9946&lt;/isbn&gt;&lt;custom2&gt;PMC4957479&lt;/custom2&gt;&lt;titles&gt;&lt;title&gt;Self-reported Symptom Burden in Individuals with Inflammatory Bowel Disease&lt;/title&gt;&lt;secondary-title&gt;J Crohns Colitis&lt;/secondary-title&gt;&lt;alt-title&gt;Journal of Crohn&amp;apos;s &amp;amp; colitis&lt;/alt-title&gt;&lt;/titles&gt;&lt;pages&gt;315-22&lt;/pages&gt;&lt;number&gt;3&lt;/number&gt;&lt;contributors&gt;&lt;authors&gt;&lt;author&gt;Farrell, D.&lt;/author&gt;&lt;author&gt;McCarthy, G.&lt;/author&gt;&lt;author&gt;Savage, E.&lt;/author&gt;&lt;/authors&gt;&lt;/contributors&gt;&lt;edition&gt;2015/11/26&lt;/edition&gt;&lt;language&gt;eng&lt;/language&gt;&lt;added-date format="utc"&gt;1529626010&lt;/added-date&gt;&lt;ref-type name="Journal Article"&gt;17&lt;/ref-type&gt;&lt;auth-address&gt;School of Nursing and Midwifery, University College Cork, Cork, Ireland d.farrell@ucc.ie.&amp;#xD;School of Nursing and Midwifery, University College Cork, Cork, Ireland.&lt;/auth-address&gt;&lt;remote-database-provider&gt;NLM&lt;/remote-database-provider&gt;&lt;rec-number&gt;855&lt;/rec-number&gt;&lt;last-updated-date format="utc"&gt;1529626010&lt;/last-updated-date&gt;&lt;accession-num&gt;26598526&lt;/accession-num&gt;&lt;electronic-resource-num&gt;10.1093/ecco-jcc/jjv218&lt;/electronic-resource-num&gt;&lt;volume&gt;10&lt;/volume&gt;&lt;/record&gt;&lt;/Cite&gt;&lt;/EndNote&gt;</w:instrText>
      </w:r>
      <w:r w:rsidR="00970335"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5]</w:t>
      </w:r>
      <w:r w:rsidR="00970335"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59646F84" w14:textId="59942572" w:rsidR="009362EE" w:rsidRPr="000166F8" w:rsidRDefault="00F720E2"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The quantification of fa</w:t>
      </w:r>
      <w:r>
        <w:rPr>
          <w:rFonts w:ascii="Book Antiqua" w:hAnsi="Book Antiqua"/>
          <w:sz w:val="24"/>
          <w:szCs w:val="24"/>
          <w:lang w:val="en-US"/>
        </w:rPr>
        <w:t>tigue is challenging due to the</w:t>
      </w:r>
      <w:r w:rsidR="00912895" w:rsidRPr="000166F8">
        <w:rPr>
          <w:rFonts w:ascii="Book Antiqua" w:hAnsi="Book Antiqua"/>
          <w:sz w:val="24"/>
          <w:szCs w:val="24"/>
          <w:lang w:val="en-US"/>
        </w:rPr>
        <w:t xml:space="preserve"> lack of a consensus framework, vague terminology, and the multidimensional nature of symptoms. Subjective methods, such as self-reported or parent-reported surveys</w:t>
      </w:r>
      <w:r w:rsidR="00E75A74" w:rsidRPr="000166F8">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XTwvc3R5bGU+PC9EaXNwbGF5VGV4dD48cmVjb3Jk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XTwvc3R5bGU+PC9EaXNwbGF5VGV4dD48cmVjb3Jk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E75A74" w:rsidRPr="000166F8">
        <w:rPr>
          <w:rFonts w:ascii="Book Antiqua" w:hAnsi="Book Antiqua"/>
          <w:sz w:val="24"/>
          <w:szCs w:val="24"/>
          <w:lang w:val="en-US"/>
        </w:rPr>
      </w:r>
      <w:r w:rsidR="00E75A74" w:rsidRPr="000166F8">
        <w:rPr>
          <w:rFonts w:ascii="Book Antiqua" w:hAnsi="Book Antiqua"/>
          <w:sz w:val="24"/>
          <w:szCs w:val="24"/>
          <w:lang w:val="en-US"/>
        </w:rPr>
        <w:fldChar w:fldCharType="separate"/>
      </w:r>
      <w:r>
        <w:rPr>
          <w:rFonts w:ascii="Book Antiqua" w:hAnsi="Book Antiqua"/>
          <w:sz w:val="24"/>
          <w:szCs w:val="24"/>
          <w:vertAlign w:val="superscript"/>
          <w:lang w:val="en-US"/>
        </w:rPr>
        <w:t>[6,</w:t>
      </w:r>
      <w:r w:rsidR="0020222E" w:rsidRPr="000166F8">
        <w:rPr>
          <w:rFonts w:ascii="Book Antiqua" w:hAnsi="Book Antiqua"/>
          <w:sz w:val="24"/>
          <w:szCs w:val="24"/>
          <w:vertAlign w:val="superscript"/>
          <w:lang w:val="en-US"/>
        </w:rPr>
        <w:t>7]</w:t>
      </w:r>
      <w:r w:rsidR="00E75A74" w:rsidRPr="000166F8">
        <w:rPr>
          <w:rFonts w:ascii="Book Antiqua" w:hAnsi="Book Antiqua"/>
          <w:sz w:val="24"/>
          <w:szCs w:val="24"/>
          <w:lang w:val="en-US"/>
        </w:rPr>
        <w:fldChar w:fldCharType="end"/>
      </w:r>
      <w:r w:rsidR="00912895" w:rsidRPr="000166F8">
        <w:rPr>
          <w:rFonts w:ascii="Book Antiqua" w:hAnsi="Book Antiqua"/>
          <w:sz w:val="24"/>
          <w:szCs w:val="24"/>
          <w:lang w:val="en-US"/>
        </w:rPr>
        <w:t>, are commonly used but can be distorted by response and recall bias. More objective methods, such as polysomnography and performance tests</w:t>
      </w:r>
      <w:r w:rsidR="00E75A74"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0xMF08L3N0eWxlPjwvRGlzcGxheVRleHQ+PHJlY29yZD48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0xMF08L3N0eWxlPjwvRGlzcGxheVRleHQ+PHJlY29yZD48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E75A74" w:rsidRPr="000166F8">
        <w:rPr>
          <w:rFonts w:ascii="Book Antiqua" w:hAnsi="Book Antiqua"/>
          <w:sz w:val="24"/>
          <w:szCs w:val="24"/>
          <w:lang w:val="en-US"/>
        </w:rPr>
      </w:r>
      <w:r w:rsidR="00E75A74"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8-10]</w:t>
      </w:r>
      <w:r w:rsidR="00E75A74"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are expensive and time-consuming. Furthermore, </w:t>
      </w:r>
      <w:r w:rsidR="00912895" w:rsidRPr="000166F8">
        <w:rPr>
          <w:rFonts w:ascii="Book Antiqua" w:eastAsia="Calibri" w:hAnsi="Book Antiqua" w:cs="Times New Roman"/>
          <w:sz w:val="24"/>
          <w:szCs w:val="24"/>
          <w:lang w:val="en-US"/>
        </w:rPr>
        <w:t xml:space="preserve">the </w:t>
      </w:r>
      <w:r w:rsidR="00912895" w:rsidRPr="000166F8">
        <w:rPr>
          <w:rFonts w:ascii="Book Antiqua" w:hAnsi="Book Antiqua"/>
          <w:sz w:val="24"/>
          <w:szCs w:val="24"/>
          <w:lang w:val="en-US"/>
        </w:rPr>
        <w:t xml:space="preserve">prevalence of fatigue varies among healthy pediatric age groups; it is common in infancy, early childhood, and late adolescence and less frequently observed during </w:t>
      </w:r>
      <w:r w:rsidR="00E84068" w:rsidRPr="000166F8">
        <w:rPr>
          <w:rFonts w:ascii="Book Antiqua" w:hAnsi="Book Antiqua"/>
          <w:sz w:val="24"/>
          <w:szCs w:val="24"/>
          <w:lang w:val="en-US"/>
        </w:rPr>
        <w:t>mid-childhood</w:t>
      </w:r>
      <w:r w:rsidR="00912895" w:rsidRPr="000166F8">
        <w:rPr>
          <w:rFonts w:ascii="Book Antiqua" w:hAnsi="Book Antiqua"/>
          <w:sz w:val="24"/>
          <w:szCs w:val="24"/>
          <w:lang w:val="en-US"/>
        </w:rPr>
        <w:t>; it is more common in girls than in boys</w:t>
      </w:r>
      <w:r w:rsidR="00C05445"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Aadland&lt;/Author&gt;&lt;Year&gt;2017&lt;/Year&gt;&lt;IDText&gt;Reproducibility of objectively measured physical activity and sedentary time over two seasons in children; Comparing a day-by-day and a week-by-week approach&lt;/IDText&gt;&lt;DisplayText&gt;&lt;style face="superscript"&gt;[9]&lt;/style&gt;&lt;/DisplayText&gt;&lt;record&gt;&lt;keywords&gt;&lt;keyword&gt;Accelerometry&lt;/keyword&gt;&lt;keyword&gt;Child&lt;/keyword&gt;&lt;keyword&gt;*Exercise&lt;/keyword&gt;&lt;keyword&gt;Female&lt;/keyword&gt;&lt;keyword&gt;Humans&lt;/keyword&gt;&lt;keyword&gt;Male&lt;/keyword&gt;&lt;keyword&gt;Reproducibility of Results&lt;/keyword&gt;&lt;keyword&gt;*Seasons&lt;/keyword&gt;&lt;keyword&gt;*Sedentary Lifestyle&lt;/keyword&gt;&lt;/keywords&gt;&lt;isbn&gt;1932-6203&lt;/isbn&gt;&lt;custom2&gt;PMC5720738&lt;/custom2&gt;&lt;titles&gt;&lt;title&gt;Reproducibility of objectively measured physical activity and sedentary time over two seasons in children; Comparing a day-by-day and a week-by-week approach&lt;/title&gt;&lt;secondary-title&gt;PLoS One&lt;/secondary-title&gt;&lt;alt-title&gt;PloS one&lt;/alt-title&gt;&lt;/titles&gt;&lt;pages&gt;e0189304&lt;/pages&gt;&lt;number&gt;12&lt;/number&gt;&lt;contributors&gt;&lt;authors&gt;&lt;author&gt;Aadland, E.&lt;/author&gt;&lt;author&gt;Andersen, L. B.&lt;/author&gt;&lt;author&gt;Skrede, T.&lt;/author&gt;&lt;author&gt;Ekelund, U.&lt;/author&gt;&lt;author&gt;Anderssen, S. A.&lt;/author&gt;&lt;author&gt;Resaland, G. K.&lt;/author&gt;&lt;/authors&gt;&lt;/contributors&gt;&lt;edition&gt;2017/12/08&lt;/edition&gt;&lt;language&gt;eng&lt;/language&gt;&lt;added-date format="utc"&gt;1525823749&lt;/added-date&gt;&lt;ref-type name="Journal Article"&gt;17&lt;/ref-type&gt;&lt;auth-address&gt;Faculty of Teacher Education and Sports, Campus Sogndal, Western Norway University of Applied Sciences, Norway.&amp;#xD;Department of Sports Medicine, Norwegian School of Sport Sciences, Norway.&amp;#xD;Center for Health Research, Forde Central Hospital, Norway.&lt;/auth-address&gt;&lt;dates&gt;&lt;year&gt;2017&lt;/year&gt;&lt;/dates&gt;&lt;remote-database-provider&gt;NLM&lt;/remote-database-provider&gt;&lt;rec-number&gt;821&lt;/rec-number&gt;&lt;last-updated-date format="utc"&gt;1525823749&lt;/last-updated-date&gt;&lt;accession-num&gt;29216318&lt;/accession-num&gt;&lt;electronic-resource-num&gt;10.1371/journal.pone.0189304&lt;/electronic-resource-num&gt;&lt;volume&gt;12&lt;/volume&gt;&lt;/record&gt;&lt;/Cite&gt;&lt;/EndNote&gt;</w:instrText>
      </w:r>
      <w:r w:rsidR="00C05445"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9]</w:t>
      </w:r>
      <w:r w:rsidR="00C05445"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7D170BA4" w14:textId="236D6AD2" w:rsidR="009362EE" w:rsidRPr="000166F8" w:rsidRDefault="00F720E2"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We aimed to systematically review the literature to identify factors that contribute to fatigue in children and adolescents with IBD.</w:t>
      </w:r>
    </w:p>
    <w:p w14:paraId="782699F8" w14:textId="77777777" w:rsidR="00DA79B0" w:rsidRPr="000166F8" w:rsidRDefault="00DA79B0" w:rsidP="000166F8">
      <w:pPr>
        <w:adjustRightInd w:val="0"/>
        <w:snapToGrid w:val="0"/>
        <w:spacing w:after="0" w:line="360" w:lineRule="auto"/>
        <w:jc w:val="both"/>
        <w:rPr>
          <w:rFonts w:ascii="Book Antiqua" w:hAnsi="Book Antiqua"/>
          <w:sz w:val="24"/>
          <w:szCs w:val="24"/>
          <w:lang w:val="en-US"/>
        </w:rPr>
      </w:pPr>
    </w:p>
    <w:p w14:paraId="7BEDC7FC" w14:textId="77777777" w:rsidR="009362EE" w:rsidRPr="00F720E2" w:rsidRDefault="00912895" w:rsidP="004B6932">
      <w:pPr>
        <w:adjustRightInd w:val="0"/>
        <w:snapToGrid w:val="0"/>
        <w:spacing w:after="0" w:line="360" w:lineRule="auto"/>
        <w:jc w:val="both"/>
        <w:outlineLvl w:val="0"/>
        <w:rPr>
          <w:rFonts w:ascii="Book Antiqua" w:hAnsi="Book Antiqua"/>
          <w:b/>
          <w:sz w:val="24"/>
          <w:szCs w:val="24"/>
          <w:lang w:val="en-US"/>
        </w:rPr>
      </w:pPr>
      <w:r w:rsidRPr="00F720E2">
        <w:rPr>
          <w:rFonts w:ascii="Book Antiqua" w:hAnsi="Book Antiqua"/>
          <w:b/>
          <w:sz w:val="24"/>
          <w:szCs w:val="24"/>
          <w:lang w:val="en-US"/>
        </w:rPr>
        <w:t>MATERIALS AND METHODS</w:t>
      </w:r>
    </w:p>
    <w:p w14:paraId="6C1E095A"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lastRenderedPageBreak/>
        <w:t>Identification and selection of studies</w:t>
      </w:r>
    </w:p>
    <w:p w14:paraId="27C6F972" w14:textId="18E94B2C"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searched for studies published in Medline and EMBASE up to May 2017. The search strategy for Medline was as follows: (“fatigue” [</w:t>
      </w:r>
      <w:proofErr w:type="spellStart"/>
      <w:r w:rsidRPr="000166F8">
        <w:rPr>
          <w:rFonts w:ascii="Book Antiqua" w:hAnsi="Book Antiqua"/>
          <w:sz w:val="24"/>
          <w:szCs w:val="24"/>
          <w:lang w:val="en-US"/>
        </w:rPr>
        <w:t>MeSH</w:t>
      </w:r>
      <w:proofErr w:type="spellEnd"/>
      <w:r w:rsidRPr="000166F8">
        <w:rPr>
          <w:rFonts w:ascii="Book Antiqua" w:hAnsi="Book Antiqua"/>
          <w:sz w:val="24"/>
          <w:szCs w:val="24"/>
          <w:lang w:val="en-US"/>
        </w:rPr>
        <w:t xml:space="preserve"> Terms] OR “fatigue” [All Fields]) AND (“inflammatory bowel diseases”[</w:t>
      </w:r>
      <w:proofErr w:type="spellStart"/>
      <w:r w:rsidRPr="000166F8">
        <w:rPr>
          <w:rFonts w:ascii="Book Antiqua" w:hAnsi="Book Antiqua"/>
          <w:sz w:val="24"/>
          <w:szCs w:val="24"/>
          <w:lang w:val="en-US"/>
        </w:rPr>
        <w:t>MeSH</w:t>
      </w:r>
      <w:proofErr w:type="spellEnd"/>
      <w:r w:rsidRPr="000166F8">
        <w:rPr>
          <w:rFonts w:ascii="Book Antiqua" w:hAnsi="Book Antiqua"/>
          <w:sz w:val="24"/>
          <w:szCs w:val="24"/>
          <w:lang w:val="en-US"/>
        </w:rPr>
        <w:t xml:space="preserve"> Terms] OR (“inflammatory” [All Fields] AND “bowel” [All Fields] AND “disease” [All Fields] OR “inflammatory bowel disease” [All Fields]); (“physical examination” [</w:t>
      </w:r>
      <w:proofErr w:type="spellStart"/>
      <w:r w:rsidRPr="000166F8">
        <w:rPr>
          <w:rFonts w:ascii="Book Antiqua" w:hAnsi="Book Antiqua"/>
          <w:sz w:val="24"/>
          <w:szCs w:val="24"/>
          <w:lang w:val="en-US"/>
        </w:rPr>
        <w:t>MeSH</w:t>
      </w:r>
      <w:proofErr w:type="spellEnd"/>
      <w:r w:rsidRPr="000166F8">
        <w:rPr>
          <w:rFonts w:ascii="Book Antiqua" w:hAnsi="Book Antiqua"/>
          <w:sz w:val="24"/>
          <w:szCs w:val="24"/>
          <w:lang w:val="en-US"/>
        </w:rPr>
        <w:t xml:space="preserve"> Terms] OR (“physical” [All Fields] AND “examination”[All Fields]) OR “physical examination” [All Fields] OR “physical” [All Fields]) AND impairment [All Fields]) AND ("inflammatory bowel diseases"[</w:t>
      </w:r>
      <w:proofErr w:type="spellStart"/>
      <w:r w:rsidRPr="000166F8">
        <w:rPr>
          <w:rFonts w:ascii="Book Antiqua" w:hAnsi="Book Antiqua"/>
          <w:sz w:val="24"/>
          <w:szCs w:val="24"/>
          <w:lang w:val="en-US"/>
        </w:rPr>
        <w:t>MeSH</w:t>
      </w:r>
      <w:proofErr w:type="spellEnd"/>
      <w:r w:rsidRPr="000166F8">
        <w:rPr>
          <w:rFonts w:ascii="Book Antiqua" w:hAnsi="Book Antiqua"/>
          <w:sz w:val="24"/>
          <w:szCs w:val="24"/>
          <w:lang w:val="en-US"/>
        </w:rPr>
        <w:t xml:space="preserve"> Terms] OR ("inflammatory"[All Fields] AND "bowel"[All Fields] AND "diseases"[All Fields]) OR "inflammatory bowel diseases"[All Fields] OR ("inflammatory"[All Fields] AND "bowel"[All Fields] AND "disease"[All Fields]) OR "inflammatory bowel disease"[All Fields]) , with the filter “child” (age 0-18 years). For EMBASE, the search strategy was as follows: (“fatigue”/exp OR fatigue) AND Inflammatory AND (“bowel”/exp OR bowel) AND (“disease”/exp OR disease). We restricted our search to studies published in English. Duplicate articles identified in both Medline and EMBASE were manually deleted in End Note. To identify additional relevant studies, we checked the reference lists of the selected articles.</w:t>
      </w:r>
    </w:p>
    <w:p w14:paraId="175C4084" w14:textId="043088E5"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We selected cross-sectional or case-control studies reporting on fatigue (or its synonyms) in patients under the age of 19 years with IBD. Two reviewers (</w:t>
      </w:r>
      <w:r>
        <w:rPr>
          <w:rFonts w:ascii="Book Antiqua" w:hAnsi="Book Antiqua"/>
          <w:sz w:val="24"/>
          <w:szCs w:val="24"/>
          <w:lang w:val="en-US"/>
        </w:rPr>
        <w:t xml:space="preserve">Van de </w:t>
      </w:r>
      <w:proofErr w:type="spellStart"/>
      <w:r>
        <w:rPr>
          <w:rFonts w:ascii="Book Antiqua" w:hAnsi="Book Antiqua"/>
          <w:sz w:val="24"/>
          <w:szCs w:val="24"/>
          <w:lang w:val="en-US"/>
        </w:rPr>
        <w:t>Vijver</w:t>
      </w:r>
      <w:proofErr w:type="spellEnd"/>
      <w:r>
        <w:rPr>
          <w:rFonts w:ascii="Book Antiqua" w:hAnsi="Book Antiqua"/>
          <w:sz w:val="24"/>
          <w:szCs w:val="24"/>
          <w:lang w:val="en-US"/>
        </w:rPr>
        <w:t xml:space="preserve"> E and </w:t>
      </w:r>
      <w:r w:rsidRPr="000166F8">
        <w:rPr>
          <w:rFonts w:ascii="Book Antiqua" w:hAnsi="Book Antiqua"/>
          <w:sz w:val="24"/>
          <w:szCs w:val="24"/>
          <w:lang w:val="en-US"/>
        </w:rPr>
        <w:t>Van Gils A</w:t>
      </w:r>
      <w:r w:rsidR="00912895" w:rsidRPr="000166F8">
        <w:rPr>
          <w:rFonts w:ascii="Book Antiqua" w:hAnsi="Book Antiqua"/>
          <w:sz w:val="24"/>
          <w:szCs w:val="24"/>
          <w:lang w:val="en-US"/>
        </w:rPr>
        <w:t>) independently screened the abstracts of all identified articles to determine their eligibility. Any disagreements regarding the inclusion of articles were solved by discussion until consensus was reached.</w:t>
      </w:r>
    </w:p>
    <w:p w14:paraId="4923C0F9"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7BAEF30F"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Quality assessment and data extraction</w:t>
      </w:r>
    </w:p>
    <w:p w14:paraId="01AF8827" w14:textId="180F9BA3"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Study quality was assessed using the online criteria for case-control and cross-sectional studies</w:t>
      </w:r>
      <w:r w:rsidR="00C05445"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Varni&lt;/Author&gt;&lt;Year&gt;2004&lt;/Year&gt;&lt;IDText&gt;The PedsQL Multidimensional Fatigue Scale in pediatric rheumatology: reliability and validity&lt;/IDText&gt;&lt;DisplayText&gt;&lt;style face="superscript"&gt;[11]&lt;/style&gt;&lt;/DisplayText&gt;&lt;record&gt;&lt;dates&gt;&lt;pub-dates&gt;&lt;date&gt;Dec&lt;/date&gt;&lt;/pub-dates&gt;&lt;year&gt;2004&lt;/year&gt;&lt;/dates&gt;&lt;keywords&gt;&lt;keyword&gt;Activities of Daily Living&lt;/keyword&gt;&lt;keyword&gt;Adolescent&lt;/keyword&gt;&lt;keyword&gt;Age Distribution&lt;/keyword&gt;&lt;keyword&gt;Arthritis, Juvenile&lt;/keyword&gt;&lt;keyword&gt;Chi-Square Distribution&lt;/keyword&gt;&lt;keyword&gt;Child&lt;/keyword&gt;&lt;keyword&gt;Child, Preschool&lt;/keyword&gt;&lt;keyword&gt;Fatigue&lt;/keyword&gt;&lt;keyword&gt;Female&lt;/keyword&gt;&lt;keyword&gt;Health Status Indicators&lt;/keyword&gt;&lt;keyword&gt;Humans&lt;/keyword&gt;&lt;keyword&gt;Incidence&lt;/keyword&gt;&lt;keyword&gt;Male&lt;/keyword&gt;&lt;keyword&gt;Pediatrics&lt;/keyword&gt;&lt;keyword&gt;Probability&lt;/keyword&gt;&lt;keyword&gt;Reproducibility of Results&lt;/keyword&gt;&lt;keyword&gt;Rheumatology&lt;/keyword&gt;&lt;keyword&gt;Risk Assessment&lt;/keyword&gt;&lt;keyword&gt;Sensitivity and Specificity&lt;/keyword&gt;&lt;keyword&gt;Severity of Illness Index&lt;/keyword&gt;&lt;keyword&gt;Sex Distribution&lt;/keyword&gt;&lt;/keywords&gt;&lt;urls&gt;&lt;related-urls&gt;&lt;url&gt;http://www.ncbi.nlm.nih.gov/pubmed/15570657&lt;/url&gt;&lt;/related-urls&gt;&lt;/urls&gt;&lt;isbn&gt;0315-162X&lt;/isbn&gt;&lt;titles&gt;&lt;title&gt;The PedsQL Multidimensional Fatigue Scale in pediatric rheumatology: reliability and validity&lt;/title&gt;&lt;secondary-title&gt;J Rheumatol&lt;/secondary-title&gt;&lt;/titles&gt;&lt;pages&gt;2494-500&lt;/pages&gt;&lt;number&gt;12&lt;/number&gt;&lt;contributors&gt;&lt;authors&gt;&lt;author&gt;Varni, J. W.&lt;/author&gt;&lt;author&gt;Burwinkle, T. M.&lt;/author&gt;&lt;author&gt;Szer, I. S.&lt;/author&gt;&lt;/authors&gt;&lt;/contributors&gt;&lt;language&gt;eng&lt;/language&gt;&lt;added-date format="utc"&gt;1403219253&lt;/added-date&gt;&lt;ref-type name="Journal Article"&gt;17&lt;/ref-type&gt;&lt;rec-number&gt;61&lt;/rec-number&gt;&lt;last-updated-date format="utc"&gt;1478185702&lt;/last-updated-date&gt;&lt;accession-num&gt;15570657&lt;/accession-num&gt;&lt;volume&gt;31&lt;/volume&gt;&lt;/record&gt;&lt;/Cite&gt;&lt;/EndNote&gt;</w:instrText>
      </w:r>
      <w:r w:rsidR="00C05445"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1]</w:t>
      </w:r>
      <w:r w:rsidR="00C05445" w:rsidRPr="000166F8">
        <w:rPr>
          <w:rFonts w:ascii="Book Antiqua" w:hAnsi="Book Antiqua"/>
          <w:sz w:val="24"/>
          <w:szCs w:val="24"/>
          <w:lang w:val="en-US"/>
        </w:rPr>
        <w:fldChar w:fldCharType="end"/>
      </w:r>
      <w:r w:rsidRPr="000166F8">
        <w:rPr>
          <w:rFonts w:ascii="Book Antiqua" w:hAnsi="Book Antiqua"/>
          <w:sz w:val="24"/>
          <w:szCs w:val="24"/>
          <w:lang w:val="en-US"/>
        </w:rPr>
        <w:t>. Each item was scored as “yes”, “no”, or “not reported”.</w:t>
      </w:r>
    </w:p>
    <w:p w14:paraId="460703D4" w14:textId="2766B814"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The guidelines of the PRISMA 2009 Statement were adopted.</w:t>
      </w:r>
    </w:p>
    <w:p w14:paraId="162AB6AF"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7FAF19CF" w14:textId="77777777" w:rsidR="009362EE" w:rsidRPr="0092725D" w:rsidRDefault="00912895" w:rsidP="004B6932">
      <w:pPr>
        <w:adjustRightInd w:val="0"/>
        <w:snapToGrid w:val="0"/>
        <w:spacing w:after="0" w:line="360" w:lineRule="auto"/>
        <w:jc w:val="both"/>
        <w:outlineLvl w:val="0"/>
        <w:rPr>
          <w:rFonts w:ascii="Book Antiqua" w:hAnsi="Book Antiqua"/>
          <w:b/>
          <w:sz w:val="24"/>
          <w:szCs w:val="24"/>
          <w:lang w:val="en-US"/>
        </w:rPr>
      </w:pPr>
      <w:r w:rsidRPr="0092725D">
        <w:rPr>
          <w:rFonts w:ascii="Book Antiqua" w:hAnsi="Book Antiqua"/>
          <w:b/>
          <w:sz w:val="24"/>
          <w:szCs w:val="24"/>
          <w:lang w:val="en-US"/>
        </w:rPr>
        <w:t>RESULTS</w:t>
      </w:r>
    </w:p>
    <w:p w14:paraId="2D4F4F9E" w14:textId="64A40FD1" w:rsidR="009362EE" w:rsidRPr="000166F8" w:rsidRDefault="0092725D" w:rsidP="004B6932">
      <w:pPr>
        <w:adjustRightInd w:val="0"/>
        <w:snapToGrid w:val="0"/>
        <w:spacing w:after="0" w:line="360" w:lineRule="auto"/>
        <w:jc w:val="both"/>
        <w:outlineLvl w:val="0"/>
        <w:rPr>
          <w:rFonts w:ascii="Book Antiqua" w:hAnsi="Book Antiqua"/>
          <w:b/>
          <w:i/>
          <w:sz w:val="24"/>
          <w:szCs w:val="24"/>
          <w:lang w:val="en-US"/>
        </w:rPr>
      </w:pPr>
      <w:r>
        <w:rPr>
          <w:rFonts w:ascii="Book Antiqua" w:hAnsi="Book Antiqua"/>
          <w:b/>
          <w:i/>
          <w:sz w:val="24"/>
          <w:szCs w:val="24"/>
          <w:lang w:val="en-US"/>
        </w:rPr>
        <w:t>Study s</w:t>
      </w:r>
      <w:r w:rsidR="00912895" w:rsidRPr="000166F8">
        <w:rPr>
          <w:rFonts w:ascii="Book Antiqua" w:hAnsi="Book Antiqua"/>
          <w:b/>
          <w:i/>
          <w:sz w:val="24"/>
          <w:szCs w:val="24"/>
          <w:lang w:val="en-US"/>
        </w:rPr>
        <w:t>election</w:t>
      </w:r>
    </w:p>
    <w:p w14:paraId="56AE32BE" w14:textId="04FFBC24"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This study includes paper retrieved by electronic searches up to May 2017. In total, 149 papers were identified, of which 19 were retrieved for full-text review. Eleven were subsequently excluded</w:t>
      </w:r>
      <w:r w:rsidRPr="000166F8">
        <w:rPr>
          <w:rFonts w:ascii="Book Antiqua" w:eastAsia="Calibri" w:hAnsi="Book Antiqua" w:cs="Times New Roman"/>
          <w:sz w:val="24"/>
          <w:szCs w:val="24"/>
          <w:lang w:val="en-US"/>
        </w:rPr>
        <w:t xml:space="preserve"> because</w:t>
      </w:r>
      <w:r w:rsidRPr="000166F8">
        <w:rPr>
          <w:rFonts w:ascii="Book Antiqua" w:hAnsi="Book Antiqua"/>
          <w:sz w:val="24"/>
          <w:szCs w:val="24"/>
          <w:lang w:val="en-US"/>
        </w:rPr>
        <w:t xml:space="preserve"> fatigue was not evaluated</w:t>
      </w:r>
      <w:r w:rsidR="007332AF" w:rsidRPr="000166F8">
        <w:rPr>
          <w:rFonts w:ascii="Book Antiqua" w:hAnsi="Book Antiqua"/>
          <w:sz w:val="24"/>
          <w:szCs w:val="24"/>
          <w:lang w:val="en-US"/>
        </w:rPr>
        <w:t xml:space="preserve"> </w:t>
      </w:r>
      <w:r w:rsidR="00452A35" w:rsidRPr="000166F8">
        <w:rPr>
          <w:rFonts w:ascii="Book Antiqua" w:hAnsi="Book Antiqua"/>
          <w:sz w:val="24"/>
          <w:szCs w:val="24"/>
          <w:lang w:val="en-US"/>
        </w:rPr>
        <w:t xml:space="preserve">as </w:t>
      </w:r>
      <w:r w:rsidRPr="000166F8">
        <w:rPr>
          <w:rFonts w:ascii="Book Antiqua" w:eastAsia="Calibri" w:hAnsi="Book Antiqua" w:cs="Times New Roman"/>
          <w:sz w:val="24"/>
          <w:szCs w:val="24"/>
          <w:lang w:val="en-US"/>
        </w:rPr>
        <w:t xml:space="preserve">an </w:t>
      </w:r>
      <w:r w:rsidR="00452A35" w:rsidRPr="000166F8">
        <w:rPr>
          <w:rFonts w:ascii="Book Antiqua" w:hAnsi="Book Antiqua"/>
          <w:sz w:val="24"/>
          <w:szCs w:val="24"/>
          <w:lang w:val="en-US"/>
        </w:rPr>
        <w:t xml:space="preserve">outcome measure. Eight </w:t>
      </w:r>
      <w:r w:rsidRPr="000166F8">
        <w:rPr>
          <w:rFonts w:ascii="Book Antiqua" w:hAnsi="Book Antiqua"/>
          <w:sz w:val="24"/>
          <w:szCs w:val="24"/>
          <w:lang w:val="en-US"/>
        </w:rPr>
        <w:t>focused on the desired topic and were discussed in the final analysis (Fig</w:t>
      </w:r>
      <w:r w:rsidR="0092725D">
        <w:rPr>
          <w:rFonts w:ascii="Book Antiqua" w:hAnsi="Book Antiqua"/>
          <w:sz w:val="24"/>
          <w:szCs w:val="24"/>
          <w:lang w:val="en-US"/>
        </w:rPr>
        <w:t>ure</w:t>
      </w:r>
      <w:r w:rsidRPr="000166F8">
        <w:rPr>
          <w:rFonts w:ascii="Book Antiqua" w:hAnsi="Book Antiqua"/>
          <w:sz w:val="24"/>
          <w:szCs w:val="24"/>
          <w:lang w:val="en-US"/>
        </w:rPr>
        <w:t xml:space="preserve"> 1).</w:t>
      </w:r>
    </w:p>
    <w:p w14:paraId="73DD94C3" w14:textId="17ABBDB2"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The selected studies varied considerably with regard to the fatigue assessment method, which made pooling</w:t>
      </w:r>
      <w:r w:rsidR="00876DA8">
        <w:rPr>
          <w:rFonts w:ascii="Book Antiqua" w:hAnsi="Book Antiqua"/>
          <w:sz w:val="24"/>
          <w:szCs w:val="24"/>
          <w:lang w:val="en-US"/>
        </w:rPr>
        <w:t xml:space="preserve"> of data impossible (see Table 1</w:t>
      </w:r>
      <w:r w:rsidR="00912895" w:rsidRPr="000166F8">
        <w:rPr>
          <w:rFonts w:ascii="Book Antiqua" w:hAnsi="Book Antiqua"/>
          <w:sz w:val="24"/>
          <w:szCs w:val="24"/>
          <w:lang w:val="en-US"/>
        </w:rPr>
        <w:t>).</w:t>
      </w:r>
    </w:p>
    <w:p w14:paraId="16A0F2B4" w14:textId="1ECD0DE8"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 xml:space="preserve">Six papers reported fatigue or physical activity related to IBD as their primary outcome. The remaining two studies reported quality-of-life as </w:t>
      </w:r>
      <w:r w:rsidR="00912895" w:rsidRPr="000166F8">
        <w:rPr>
          <w:rFonts w:ascii="Book Antiqua" w:eastAsia="Calibri" w:hAnsi="Book Antiqua" w:cs="Times New Roman"/>
          <w:sz w:val="24"/>
          <w:szCs w:val="24"/>
          <w:lang w:val="en-US"/>
        </w:rPr>
        <w:t xml:space="preserve">the </w:t>
      </w:r>
      <w:r w:rsidR="00912895" w:rsidRPr="000166F8">
        <w:rPr>
          <w:rFonts w:ascii="Book Antiqua" w:hAnsi="Book Antiqua"/>
          <w:sz w:val="24"/>
          <w:szCs w:val="24"/>
          <w:lang w:val="en-US"/>
        </w:rPr>
        <w:t xml:space="preserve">primary outcome; one used a quality-of-life questionnaire and evaluated the domain “motor functioning” separately, while the other conducted a </w:t>
      </w:r>
      <w:r w:rsidR="006C7E42" w:rsidRPr="000166F8">
        <w:rPr>
          <w:rFonts w:ascii="Book Antiqua" w:hAnsi="Book Antiqua"/>
          <w:sz w:val="24"/>
          <w:szCs w:val="24"/>
          <w:lang w:val="en-US"/>
        </w:rPr>
        <w:t>semi structured</w:t>
      </w:r>
      <w:r w:rsidR="00912895" w:rsidRPr="000166F8">
        <w:rPr>
          <w:rFonts w:ascii="Book Antiqua" w:hAnsi="Book Antiqua"/>
          <w:sz w:val="24"/>
          <w:szCs w:val="24"/>
          <w:lang w:val="en-US"/>
        </w:rPr>
        <w:t xml:space="preserve"> interview with questions about the functional impact of the disease. The methodological quality of the studies is summarized in Table 2.</w:t>
      </w:r>
    </w:p>
    <w:p w14:paraId="378BB297"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054F2479"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Assessment of fatigue</w:t>
      </w:r>
    </w:p>
    <w:p w14:paraId="4836F2B9" w14:textId="707DCA04"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Seven of eight papers used subjective methods, such as questionnaires, to evaluate fatigue</w:t>
      </w:r>
      <w:r w:rsidR="00E75A74" w:rsidRPr="000166F8">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LCAxMi0xNl08L3N0eWxlPjwvRGlzcGxheVRleHQ+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VG9qZWs8L0F1dGhvcj48WWVhcj4yMDAyPC9ZZWFy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LCAxMi0xNl08L3N0eWxlPjwvRGlzcGxheVRleHQ+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VG9qZWs8L0F1dGhvcj48WWVhcj4yMDAyPC9ZZWFy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E75A74" w:rsidRPr="000166F8">
        <w:rPr>
          <w:rFonts w:ascii="Book Antiqua" w:hAnsi="Book Antiqua"/>
          <w:sz w:val="24"/>
          <w:szCs w:val="24"/>
          <w:lang w:val="en-US"/>
        </w:rPr>
      </w:r>
      <w:r w:rsidR="00E75A74" w:rsidRPr="000166F8">
        <w:rPr>
          <w:rFonts w:ascii="Book Antiqua" w:hAnsi="Book Antiqua"/>
          <w:sz w:val="24"/>
          <w:szCs w:val="24"/>
          <w:lang w:val="en-US"/>
        </w:rPr>
        <w:fldChar w:fldCharType="separate"/>
      </w:r>
      <w:r w:rsidR="0092725D">
        <w:rPr>
          <w:rFonts w:ascii="Book Antiqua" w:hAnsi="Book Antiqua"/>
          <w:sz w:val="24"/>
          <w:szCs w:val="24"/>
          <w:vertAlign w:val="superscript"/>
          <w:lang w:val="en-US"/>
        </w:rPr>
        <w:t>[6,7,</w:t>
      </w:r>
      <w:r w:rsidR="00C05445" w:rsidRPr="000166F8">
        <w:rPr>
          <w:rFonts w:ascii="Book Antiqua" w:hAnsi="Book Antiqua"/>
          <w:sz w:val="24"/>
          <w:szCs w:val="24"/>
          <w:vertAlign w:val="superscript"/>
          <w:lang w:val="en-US"/>
        </w:rPr>
        <w:t>12-16]</w:t>
      </w:r>
      <w:r w:rsidR="00E75A74" w:rsidRPr="000166F8">
        <w:rPr>
          <w:rFonts w:ascii="Book Antiqua" w:hAnsi="Book Antiqua"/>
          <w:sz w:val="24"/>
          <w:szCs w:val="24"/>
          <w:lang w:val="en-US"/>
        </w:rPr>
        <w:fldChar w:fldCharType="end"/>
      </w:r>
      <w:r w:rsidRPr="000166F8">
        <w:rPr>
          <w:rFonts w:ascii="Book Antiqua" w:hAnsi="Book Antiqua"/>
          <w:sz w:val="24"/>
          <w:szCs w:val="24"/>
          <w:lang w:val="en-US"/>
        </w:rPr>
        <w:t>. Most research te</w:t>
      </w:r>
      <w:r w:rsidR="00876DA8">
        <w:rPr>
          <w:rFonts w:ascii="Book Antiqua" w:hAnsi="Book Antiqua"/>
          <w:sz w:val="24"/>
          <w:szCs w:val="24"/>
          <w:lang w:val="en-US"/>
        </w:rPr>
        <w:t>ams used self-reported surveys [</w:t>
      </w:r>
      <w:r w:rsidRPr="000166F8">
        <w:rPr>
          <w:rFonts w:ascii="Book Antiqua" w:hAnsi="Book Antiqua"/>
          <w:sz w:val="24"/>
          <w:szCs w:val="24"/>
          <w:lang w:val="en-US"/>
        </w:rPr>
        <w:t xml:space="preserve">IMPACT-III, </w:t>
      </w:r>
      <w:proofErr w:type="spellStart"/>
      <w:r w:rsidRPr="000166F8">
        <w:rPr>
          <w:rFonts w:ascii="Book Antiqua" w:hAnsi="Book Antiqua"/>
          <w:sz w:val="24"/>
          <w:szCs w:val="24"/>
          <w:lang w:val="en-US"/>
        </w:rPr>
        <w:t>semistructured</w:t>
      </w:r>
      <w:proofErr w:type="spellEnd"/>
      <w:r w:rsidRPr="000166F8">
        <w:rPr>
          <w:rFonts w:ascii="Book Antiqua" w:hAnsi="Book Antiqua"/>
          <w:sz w:val="24"/>
          <w:szCs w:val="24"/>
          <w:lang w:val="en-US"/>
        </w:rPr>
        <w:t xml:space="preserve"> interviews, </w:t>
      </w:r>
      <w:r w:rsidR="00876DA8">
        <w:rPr>
          <w:rFonts w:ascii="Book Antiqua" w:hAnsi="Book Antiqua"/>
          <w:sz w:val="24"/>
          <w:szCs w:val="24"/>
          <w:lang w:val="en-US"/>
        </w:rPr>
        <w:t>Youth Self Report (</w:t>
      </w:r>
      <w:r w:rsidRPr="000166F8">
        <w:rPr>
          <w:rFonts w:ascii="Book Antiqua" w:hAnsi="Book Antiqua"/>
          <w:sz w:val="24"/>
          <w:szCs w:val="24"/>
          <w:lang w:val="en-US"/>
        </w:rPr>
        <w:t>YSR</w:t>
      </w:r>
      <w:r w:rsidR="00876DA8">
        <w:rPr>
          <w:rFonts w:ascii="Book Antiqua" w:hAnsi="Book Antiqua"/>
          <w:sz w:val="24"/>
          <w:szCs w:val="24"/>
          <w:lang w:val="en-US"/>
        </w:rPr>
        <w:t>)</w:t>
      </w:r>
      <w:r w:rsidRPr="000166F8">
        <w:rPr>
          <w:rFonts w:ascii="Book Antiqua" w:hAnsi="Book Antiqua"/>
          <w:sz w:val="24"/>
          <w:szCs w:val="24"/>
          <w:lang w:val="en-US"/>
        </w:rPr>
        <w:t xml:space="preserve">, </w:t>
      </w:r>
      <w:r w:rsidR="00876DA8">
        <w:rPr>
          <w:rFonts w:ascii="Book Antiqua" w:hAnsi="Book Antiqua"/>
          <w:sz w:val="24"/>
          <w:szCs w:val="24"/>
          <w:lang w:val="en-US"/>
        </w:rPr>
        <w:t>Sleep Self Report (</w:t>
      </w:r>
      <w:r w:rsidRPr="000166F8">
        <w:rPr>
          <w:rFonts w:ascii="Book Antiqua" w:hAnsi="Book Antiqua"/>
          <w:sz w:val="24"/>
          <w:szCs w:val="24"/>
          <w:lang w:val="en-US"/>
        </w:rPr>
        <w:t>SSR</w:t>
      </w:r>
      <w:r w:rsidR="00876DA8">
        <w:rPr>
          <w:rFonts w:ascii="Book Antiqua" w:hAnsi="Book Antiqua"/>
          <w:sz w:val="24"/>
          <w:szCs w:val="24"/>
          <w:lang w:val="en-US"/>
        </w:rPr>
        <w:t>)</w:t>
      </w:r>
      <w:r w:rsidRPr="000166F8">
        <w:rPr>
          <w:rFonts w:ascii="Book Antiqua" w:hAnsi="Book Antiqua"/>
          <w:sz w:val="24"/>
          <w:szCs w:val="24"/>
          <w:lang w:val="en-US"/>
        </w:rPr>
        <w:t>, RCMAS, KINDL, KIDSCREEN and TACQOL</w:t>
      </w:r>
      <w:r w:rsidR="00314F71">
        <w:rPr>
          <w:rFonts w:ascii="Book Antiqua" w:hAnsi="Book Antiqua"/>
          <w:sz w:val="24"/>
          <w:szCs w:val="24"/>
          <w:lang w:val="en-US"/>
        </w:rPr>
        <w:t>]</w:t>
      </w:r>
      <w:r w:rsidR="00452A35"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ywgOCwg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ywgOCwg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452A35" w:rsidRPr="000166F8">
        <w:rPr>
          <w:rFonts w:ascii="Book Antiqua" w:hAnsi="Book Antiqua"/>
          <w:sz w:val="24"/>
          <w:szCs w:val="24"/>
          <w:lang w:val="en-US"/>
        </w:rPr>
      </w:r>
      <w:r w:rsidR="00452A35" w:rsidRPr="000166F8">
        <w:rPr>
          <w:rFonts w:ascii="Book Antiqua" w:hAnsi="Book Antiqua"/>
          <w:sz w:val="24"/>
          <w:szCs w:val="24"/>
          <w:lang w:val="en-US"/>
        </w:rPr>
        <w:fldChar w:fldCharType="separate"/>
      </w:r>
      <w:r w:rsidR="0092725D">
        <w:rPr>
          <w:rFonts w:ascii="Book Antiqua" w:hAnsi="Book Antiqua"/>
          <w:sz w:val="24"/>
          <w:szCs w:val="24"/>
          <w:vertAlign w:val="superscript"/>
          <w:lang w:val="en-US"/>
        </w:rPr>
        <w:t>[7,8,12,13,15,</w:t>
      </w:r>
      <w:r w:rsidR="00C05445" w:rsidRPr="000166F8">
        <w:rPr>
          <w:rFonts w:ascii="Book Antiqua" w:hAnsi="Book Antiqua"/>
          <w:sz w:val="24"/>
          <w:szCs w:val="24"/>
          <w:vertAlign w:val="superscript"/>
          <w:lang w:val="en-US"/>
        </w:rPr>
        <w:t>16]</w:t>
      </w:r>
      <w:r w:rsidR="00452A35" w:rsidRPr="000166F8">
        <w:rPr>
          <w:rFonts w:ascii="Book Antiqua" w:hAnsi="Book Antiqua"/>
          <w:sz w:val="24"/>
          <w:szCs w:val="24"/>
          <w:lang w:val="en-US"/>
        </w:rPr>
        <w:fldChar w:fldCharType="end"/>
      </w:r>
      <w:r w:rsidRPr="000166F8">
        <w:rPr>
          <w:rFonts w:ascii="Book Antiqua" w:hAnsi="Book Antiqua"/>
          <w:sz w:val="24"/>
          <w:szCs w:val="24"/>
          <w:lang w:val="en-US"/>
        </w:rPr>
        <w:t xml:space="preserve">, while others used a combination of parent proxy-reported and self-reported surveys (PEDSQL multidimensional fatigue scale and </w:t>
      </w:r>
      <w:proofErr w:type="spellStart"/>
      <w:r w:rsidRPr="000166F8">
        <w:rPr>
          <w:rFonts w:ascii="Book Antiqua" w:hAnsi="Book Antiqua"/>
          <w:sz w:val="24"/>
          <w:szCs w:val="24"/>
          <w:lang w:val="en-US"/>
        </w:rPr>
        <w:t>PedsQL</w:t>
      </w:r>
      <w:proofErr w:type="spellEnd"/>
      <w:r w:rsidRPr="000166F8">
        <w:rPr>
          <w:rFonts w:ascii="Book Antiqua" w:hAnsi="Book Antiqua"/>
          <w:sz w:val="24"/>
          <w:szCs w:val="24"/>
          <w:lang w:val="en-US"/>
        </w:rPr>
        <w:t xml:space="preserve"> 4.0 generic care scale)</w:t>
      </w:r>
      <w:r w:rsidR="004151DD"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4151DD" w:rsidRPr="000166F8">
        <w:rPr>
          <w:rFonts w:ascii="Book Antiqua" w:hAnsi="Book Antiqua"/>
          <w:sz w:val="24"/>
          <w:szCs w:val="24"/>
          <w:lang w:val="en-US"/>
        </w:rPr>
        <w:fldChar w:fldCharType="end"/>
      </w:r>
      <w:r w:rsidRPr="000166F8">
        <w:rPr>
          <w:rFonts w:ascii="Book Antiqua" w:hAnsi="Book Antiqua"/>
          <w:sz w:val="24"/>
          <w:szCs w:val="24"/>
          <w:lang w:val="en-US"/>
        </w:rPr>
        <w:t xml:space="preserve">. Only one paper used a parent proxy-reported questionnaire </w:t>
      </w:r>
      <w:r w:rsidR="00314F71">
        <w:rPr>
          <w:rFonts w:ascii="Book Antiqua" w:hAnsi="Book Antiqua"/>
          <w:sz w:val="24"/>
          <w:szCs w:val="24"/>
          <w:lang w:val="en-US"/>
        </w:rPr>
        <w:t xml:space="preserve">[Child Behavior Checklist </w:t>
      </w:r>
      <w:r w:rsidRPr="000166F8">
        <w:rPr>
          <w:rFonts w:ascii="Book Antiqua" w:hAnsi="Book Antiqua"/>
          <w:sz w:val="24"/>
          <w:szCs w:val="24"/>
          <w:lang w:val="en-US"/>
        </w:rPr>
        <w:t>(CBCL)</w:t>
      </w:r>
      <w:r w:rsidR="00314F71">
        <w:rPr>
          <w:rFonts w:ascii="Book Antiqua" w:hAnsi="Book Antiqua"/>
          <w:sz w:val="24"/>
          <w:szCs w:val="24"/>
          <w:lang w:val="en-US"/>
        </w:rPr>
        <w:t>]</w:t>
      </w:r>
      <w:r w:rsidR="004151DD"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4151DD"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6]</w:t>
      </w:r>
      <w:r w:rsidR="004151DD" w:rsidRPr="000166F8">
        <w:rPr>
          <w:rFonts w:ascii="Book Antiqua" w:hAnsi="Book Antiqua"/>
          <w:sz w:val="24"/>
          <w:szCs w:val="24"/>
          <w:lang w:val="en-US"/>
        </w:rPr>
        <w:fldChar w:fldCharType="end"/>
      </w:r>
      <w:r w:rsidRPr="000166F8">
        <w:rPr>
          <w:rFonts w:ascii="Book Antiqua" w:hAnsi="Book Antiqua"/>
          <w:sz w:val="24"/>
          <w:szCs w:val="24"/>
          <w:lang w:val="en-US"/>
        </w:rPr>
        <w:t>. Table 3 describes the myriad of fatigue-related diagnostic tests that were used in the included studies.</w:t>
      </w:r>
    </w:p>
    <w:p w14:paraId="7F0A88F5" w14:textId="732D64D1"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Scientists from Chicago and Texas performed a cross-sectional study among 70 children with IBD and 157 healthy controls and their parents</w:t>
      </w:r>
      <w:r w:rsidR="004151DD"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4151DD" w:rsidRPr="000166F8">
        <w:rPr>
          <w:rFonts w:ascii="Book Antiqua" w:hAnsi="Book Antiqua"/>
          <w:sz w:val="24"/>
          <w:szCs w:val="24"/>
          <w:lang w:val="en-US"/>
        </w:rPr>
        <w:fldChar w:fldCharType="end"/>
      </w:r>
      <w:r w:rsidR="00912895" w:rsidRPr="000166F8">
        <w:rPr>
          <w:rFonts w:ascii="Book Antiqua" w:hAnsi="Book Antiqua"/>
          <w:sz w:val="24"/>
          <w:szCs w:val="24"/>
          <w:lang w:val="en-US"/>
        </w:rPr>
        <w:t>. They categorized fatigue as general fatigue (</w:t>
      </w:r>
      <w:r w:rsidR="00912895" w:rsidRPr="0092725D">
        <w:rPr>
          <w:rFonts w:ascii="Book Antiqua" w:hAnsi="Book Antiqua"/>
          <w:i/>
          <w:sz w:val="24"/>
          <w:szCs w:val="24"/>
          <w:lang w:val="en-US"/>
        </w:rPr>
        <w:t>e.g.</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feeling tired”), sleep/rest fatigue (</w:t>
      </w:r>
      <w:bookmarkStart w:id="18" w:name="OLE_LINK15"/>
      <w:bookmarkStart w:id="19" w:name="OLE_LINK17"/>
      <w:r w:rsidR="00912895" w:rsidRPr="0092725D">
        <w:rPr>
          <w:rFonts w:ascii="Book Antiqua" w:hAnsi="Book Antiqua"/>
          <w:i/>
          <w:sz w:val="24"/>
          <w:szCs w:val="24"/>
          <w:lang w:val="en-US"/>
        </w:rPr>
        <w:t>e.g.</w:t>
      </w:r>
      <w:bookmarkEnd w:id="18"/>
      <w:bookmarkEnd w:id="19"/>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feeling tired when waking up”) or cognitive fatigue (</w:t>
      </w:r>
      <w:r w:rsidR="00912895" w:rsidRPr="0092725D">
        <w:rPr>
          <w:rFonts w:ascii="Book Antiqua" w:hAnsi="Book Antiqua"/>
          <w:i/>
          <w:sz w:val="24"/>
          <w:szCs w:val="24"/>
          <w:lang w:val="en-US"/>
        </w:rPr>
        <w:t>e.g.</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attention </w:t>
      </w:r>
      <w:r w:rsidR="00912895" w:rsidRPr="000166F8">
        <w:rPr>
          <w:rFonts w:ascii="Book Antiqua" w:hAnsi="Book Antiqua"/>
          <w:sz w:val="24"/>
          <w:szCs w:val="24"/>
          <w:lang w:val="en-US"/>
        </w:rPr>
        <w:lastRenderedPageBreak/>
        <w:t>problem”)</w:t>
      </w:r>
      <w:r w:rsidR="004151DD"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4151DD"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based on the </w:t>
      </w:r>
      <w:proofErr w:type="spellStart"/>
      <w:r w:rsidR="00912895" w:rsidRPr="000166F8">
        <w:rPr>
          <w:rFonts w:ascii="Book Antiqua" w:hAnsi="Book Antiqua"/>
          <w:sz w:val="24"/>
          <w:szCs w:val="24"/>
          <w:lang w:val="en-US"/>
        </w:rPr>
        <w:t>PedsQL</w:t>
      </w:r>
      <w:proofErr w:type="spellEnd"/>
      <w:r w:rsidR="00912895" w:rsidRPr="000166F8">
        <w:rPr>
          <w:rFonts w:ascii="Book Antiqua" w:hAnsi="Book Antiqua"/>
          <w:sz w:val="24"/>
          <w:szCs w:val="24"/>
          <w:lang w:val="en-US"/>
        </w:rPr>
        <w:t xml:space="preserve"> Multidimensional Fatigue Scale</w:t>
      </w:r>
      <w:r w:rsidR="004151DD"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Varni&lt;/Author&gt;&lt;Year&gt;2004&lt;/Year&gt;&lt;IDText&gt;The PedsQL Multidimensional Fatigue Scale in pediatric rheumatology: reliability and validity&lt;/IDText&gt;&lt;DisplayText&gt;&lt;style face="superscript"&gt;[11]&lt;/style&gt;&lt;/DisplayText&gt;&lt;record&gt;&lt;dates&gt;&lt;pub-dates&gt;&lt;date&gt;Dec&lt;/date&gt;&lt;/pub-dates&gt;&lt;year&gt;2004&lt;/year&gt;&lt;/dates&gt;&lt;keywords&gt;&lt;keyword&gt;Activities of Daily Living&lt;/keyword&gt;&lt;keyword&gt;Adolescent&lt;/keyword&gt;&lt;keyword&gt;Age Distribution&lt;/keyword&gt;&lt;keyword&gt;Arthritis, Juvenile&lt;/keyword&gt;&lt;keyword&gt;Chi-Square Distribution&lt;/keyword&gt;&lt;keyword&gt;Child&lt;/keyword&gt;&lt;keyword&gt;Child, Preschool&lt;/keyword&gt;&lt;keyword&gt;Fatigue&lt;/keyword&gt;&lt;keyword&gt;Female&lt;/keyword&gt;&lt;keyword&gt;Health Status Indicators&lt;/keyword&gt;&lt;keyword&gt;Humans&lt;/keyword&gt;&lt;keyword&gt;Incidence&lt;/keyword&gt;&lt;keyword&gt;Male&lt;/keyword&gt;&lt;keyword&gt;Pediatrics&lt;/keyword&gt;&lt;keyword&gt;Probability&lt;/keyword&gt;&lt;keyword&gt;Reproducibility of Results&lt;/keyword&gt;&lt;keyword&gt;Rheumatology&lt;/keyword&gt;&lt;keyword&gt;Risk Assessment&lt;/keyword&gt;&lt;keyword&gt;Sensitivity and Specificity&lt;/keyword&gt;&lt;keyword&gt;Severity of Illness Index&lt;/keyword&gt;&lt;keyword&gt;Sex Distribution&lt;/keyword&gt;&lt;/keywords&gt;&lt;urls&gt;&lt;related-urls&gt;&lt;url&gt;http://www.ncbi.nlm.nih.gov/pubmed/15570657&lt;/url&gt;&lt;/related-urls&gt;&lt;/urls&gt;&lt;isbn&gt;0315-162X&lt;/isbn&gt;&lt;titles&gt;&lt;title&gt;The PedsQL Multidimensional Fatigue Scale in pediatric rheumatology: reliability and validity&lt;/title&gt;&lt;secondary-title&gt;J Rheumatol&lt;/secondary-title&gt;&lt;/titles&gt;&lt;pages&gt;2494-500&lt;/pages&gt;&lt;number&gt;12&lt;/number&gt;&lt;contributors&gt;&lt;authors&gt;&lt;author&gt;Varni, J. W.&lt;/author&gt;&lt;author&gt;Burwinkle, T. M.&lt;/author&gt;&lt;author&gt;Szer, I. S.&lt;/author&gt;&lt;/authors&gt;&lt;/contributors&gt;&lt;language&gt;eng&lt;/language&gt;&lt;added-date format="utc"&gt;1403219253&lt;/added-date&gt;&lt;ref-type name="Journal Article"&gt;17&lt;/ref-type&gt;&lt;rec-number&gt;61&lt;/rec-number&gt;&lt;last-updated-date format="utc"&gt;1478185702&lt;/last-updated-date&gt;&lt;accession-num&gt;15570657&lt;/accession-num&gt;&lt;volume&gt;31&lt;/volume&gt;&lt;/record&gt;&lt;/Cite&gt;&lt;/EndNote&gt;</w:instrText>
      </w:r>
      <w:r w:rsidR="004151DD"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1]</w:t>
      </w:r>
      <w:r w:rsidR="004151DD"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General fatigue and sleep/rest fatigue were </w:t>
      </w:r>
      <w:r w:rsidR="003B497E" w:rsidRPr="000166F8">
        <w:rPr>
          <w:rFonts w:ascii="Book Antiqua" w:hAnsi="Book Antiqua"/>
          <w:sz w:val="24"/>
          <w:szCs w:val="24"/>
          <w:lang w:val="en-US"/>
        </w:rPr>
        <w:t xml:space="preserve">more </w:t>
      </w:r>
      <w:r w:rsidR="00912895" w:rsidRPr="000166F8">
        <w:rPr>
          <w:rFonts w:ascii="Book Antiqua" w:hAnsi="Book Antiqua"/>
          <w:sz w:val="24"/>
          <w:szCs w:val="24"/>
          <w:lang w:val="en-US"/>
        </w:rPr>
        <w:t xml:space="preserve">frequently observed in pediatric IBD patients </w:t>
      </w:r>
      <w:r w:rsidR="003B497E" w:rsidRPr="000166F8">
        <w:rPr>
          <w:rFonts w:ascii="Book Antiqua" w:hAnsi="Book Antiqua"/>
          <w:sz w:val="24"/>
          <w:szCs w:val="24"/>
          <w:lang w:val="en-US"/>
        </w:rPr>
        <w:t>than in</w:t>
      </w:r>
      <w:r w:rsidR="00912895" w:rsidRPr="000166F8">
        <w:rPr>
          <w:rFonts w:ascii="Book Antiqua" w:hAnsi="Book Antiqua"/>
          <w:sz w:val="24"/>
          <w:szCs w:val="24"/>
          <w:lang w:val="en-US"/>
        </w:rPr>
        <w:t xml:space="preserve"> healthy control subjects, even when their disease was in remission. Differences in cognitive fatigue were not observed</w:t>
      </w:r>
      <w:r w:rsidR="004151DD"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4151DD"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A Canadian team from Toronto conducted in-depth interviews among 80 children and adolescents who were purposively selected for </w:t>
      </w:r>
      <w:r w:rsidR="003B497E" w:rsidRPr="000166F8">
        <w:rPr>
          <w:rFonts w:ascii="Book Antiqua" w:hAnsi="Book Antiqua"/>
          <w:sz w:val="24"/>
          <w:szCs w:val="24"/>
          <w:lang w:val="en-US"/>
        </w:rPr>
        <w:t xml:space="preserve">their </w:t>
      </w:r>
      <w:r w:rsidR="00912895" w:rsidRPr="000166F8">
        <w:rPr>
          <w:rFonts w:ascii="Book Antiqua" w:hAnsi="Book Antiqua"/>
          <w:sz w:val="24"/>
          <w:szCs w:val="24"/>
          <w:lang w:val="en-US"/>
        </w:rPr>
        <w:t>variation in age and condition and found that children and teenagers with IBD commonly mentioned that “exhaustion” and “malaise” (“having no energy and being tired”) had large impact</w:t>
      </w:r>
      <w:r w:rsidR="003B497E" w:rsidRPr="000166F8">
        <w:rPr>
          <w:rFonts w:ascii="Book Antiqua" w:hAnsi="Book Antiqua"/>
          <w:sz w:val="24"/>
          <w:szCs w:val="24"/>
          <w:lang w:val="en-US"/>
        </w:rPr>
        <w:t>s</w:t>
      </w:r>
      <w:r w:rsidR="00912895" w:rsidRPr="000166F8">
        <w:rPr>
          <w:rFonts w:ascii="Book Antiqua" w:hAnsi="Book Antiqua"/>
          <w:sz w:val="24"/>
          <w:szCs w:val="24"/>
          <w:lang w:val="en-US"/>
        </w:rPr>
        <w:t xml:space="preserve"> on their lives</w:t>
      </w:r>
      <w:r w:rsidR="004151DD"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4151DD" w:rsidRPr="000166F8">
        <w:rPr>
          <w:rFonts w:ascii="Book Antiqua" w:hAnsi="Book Antiqua"/>
          <w:sz w:val="24"/>
          <w:szCs w:val="24"/>
          <w:lang w:val="en-US"/>
        </w:rPr>
      </w:r>
      <w:r w:rsidR="004151DD"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3]</w:t>
      </w:r>
      <w:r w:rsidR="004151DD" w:rsidRPr="000166F8">
        <w:rPr>
          <w:rFonts w:ascii="Book Antiqua" w:hAnsi="Book Antiqua"/>
          <w:sz w:val="24"/>
          <w:szCs w:val="24"/>
          <w:lang w:val="en-US"/>
        </w:rPr>
        <w:fldChar w:fldCharType="end"/>
      </w:r>
      <w:r w:rsidR="00912895" w:rsidRPr="000166F8">
        <w:rPr>
          <w:rFonts w:ascii="Book Antiqua" w:hAnsi="Book Antiqua"/>
          <w:sz w:val="24"/>
          <w:szCs w:val="24"/>
          <w:lang w:val="en-US"/>
        </w:rPr>
        <w:t>. A Finnish research team evaluated sleep problems and daytime tiredness in 160 adolescents by both a parent proxy-reported survey (CBCL) and a self-reported questionnaire (YSR)</w:t>
      </w:r>
      <w:r w:rsidR="00A740C7"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Pirinen&lt;/Author&gt;&lt;Year&gt;2014&lt;/Year&gt;&lt;IDText&gt;Sleep and emotional and behavioral symptoms in adolescents with inflammatory bowel disease&lt;/IDText&gt;&lt;DisplayText&gt;&lt;style face="superscript"&gt;[17]&lt;/style&gt;&lt;/DisplayText&gt;&lt;record&gt;&lt;isbn&gt;2090-3545 (Print)&amp;#xD;2090-3553&lt;/isbn&gt;&lt;custom2&gt;PMC4026992&lt;/custom2&gt;&lt;titles&gt;&lt;title&gt;Sleep and emotional and behavioral symptoms in adolescents with inflammatory bowel disease&lt;/title&gt;&lt;secondary-title&gt;Sleep Disord&lt;/secondary-title&gt;&lt;alt-title&gt;Sleep disorders&lt;/alt-title&gt;&lt;/titles&gt;&lt;pages&gt;379450&lt;/pages&gt;&lt;contributors&gt;&lt;authors&gt;&lt;author&gt;Pirinen, T.&lt;/author&gt;&lt;author&gt;Kolho, K. L.&lt;/author&gt;&lt;author&gt;Ashorn, M.&lt;/author&gt;&lt;author&gt;Aronen, E. T.&lt;/author&gt;&lt;/authors&gt;&lt;/contributors&gt;&lt;edition&gt;2014/05/31&lt;/edition&gt;&lt;language&gt;eng&lt;/language&gt;&lt;added-date format="utc"&gt;1525827034&lt;/added-date&gt;&lt;ref-type name="Journal Article"&gt;17&lt;/ref-type&gt;&lt;auth-address&gt;Department of Pediatrics, Children&amp;apos;s Hospital, University of Helsinki and Helsinki University Central Hospital, 00029 Helsinki, Finland&amp;#xD;Department of Child Psychiatry, Children&amp;apos;s Hospital, University of Helsinki and Helsinki University Central Hospital, Lastenlinnantie 2, 00029 Helsinki, Finland.&amp;#xD;Department of Pediatrics, Children&amp;apos;s Hospital, University of Helsinki and Helsinki University Central Hospital, 00029 Helsinki, Finland.&amp;#xD;Pediatric Research Centre, Tampere University, 33014 Tampere, Finland.&amp;#xD;Department of Child Psychiatry, Children&amp;apos;s Hospital, University of Helsinki and Helsinki University Central Hospital, Lastenlinnantie 2, 00029 Helsinki, Finland.&lt;/auth-address&gt;&lt;dates&gt;&lt;year&gt;2014&lt;/year&gt;&lt;/dates&gt;&lt;remote-database-provider&gt;NLM&lt;/remote-database-provider&gt;&lt;rec-number&gt;829&lt;/rec-number&gt;&lt;last-updated-date format="utc"&gt;1525827034&lt;/last-updated-date&gt;&lt;accession-num&gt;24876973&lt;/accession-num&gt;&lt;electronic-resource-num&gt;10.1155/2014/379450&lt;/electronic-resource-num&gt;&lt;volume&gt;2014&lt;/volume&gt;&lt;/record&gt;&lt;/Cite&gt;&lt;/EndNote&gt;</w:instrText>
      </w:r>
      <w:r w:rsidR="00A740C7"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17]</w:t>
      </w:r>
      <w:r w:rsidR="00A740C7"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Twenty-five percent of parents reported that their adolescent child had trouble sleeping. This was </w:t>
      </w:r>
      <w:r w:rsidR="003B497E" w:rsidRPr="000166F8">
        <w:rPr>
          <w:rFonts w:ascii="Book Antiqua" w:hAnsi="Book Antiqua"/>
          <w:sz w:val="24"/>
          <w:szCs w:val="24"/>
          <w:lang w:val="en-US"/>
        </w:rPr>
        <w:t xml:space="preserve">a </w:t>
      </w:r>
      <w:r w:rsidR="00912895" w:rsidRPr="000166F8">
        <w:rPr>
          <w:rFonts w:ascii="Book Antiqua" w:hAnsi="Book Antiqua"/>
          <w:sz w:val="24"/>
          <w:szCs w:val="24"/>
          <w:lang w:val="en-US"/>
        </w:rPr>
        <w:t xml:space="preserve">significantly </w:t>
      </w:r>
      <w:r w:rsidR="003B497E" w:rsidRPr="000166F8">
        <w:rPr>
          <w:rFonts w:ascii="Book Antiqua" w:hAnsi="Book Antiqua"/>
          <w:sz w:val="24"/>
          <w:szCs w:val="24"/>
          <w:lang w:val="en-US"/>
        </w:rPr>
        <w:t xml:space="preserve">greater percentage than was found among the </w:t>
      </w:r>
      <w:r w:rsidR="00912895" w:rsidRPr="000166F8">
        <w:rPr>
          <w:rFonts w:ascii="Book Antiqua" w:hAnsi="Book Antiqua"/>
          <w:sz w:val="24"/>
          <w:szCs w:val="24"/>
          <w:lang w:val="en-US"/>
        </w:rPr>
        <w:t xml:space="preserve">parents of healthy controls. Overall, parents of adolescents with IBD more commonly reported sleeping during </w:t>
      </w:r>
      <w:r w:rsidR="003B497E" w:rsidRPr="000166F8">
        <w:rPr>
          <w:rFonts w:ascii="Book Antiqua" w:hAnsi="Book Antiqua"/>
          <w:sz w:val="24"/>
          <w:szCs w:val="24"/>
          <w:lang w:val="en-US"/>
        </w:rPr>
        <w:t xml:space="preserve">the </w:t>
      </w:r>
      <w:r w:rsidR="00912895" w:rsidRPr="000166F8">
        <w:rPr>
          <w:rFonts w:ascii="Book Antiqua" w:hAnsi="Book Antiqua"/>
          <w:sz w:val="24"/>
          <w:szCs w:val="24"/>
          <w:lang w:val="en-US"/>
        </w:rPr>
        <w:t>day and night and overtiredness than</w:t>
      </w:r>
      <w:r w:rsidR="003B497E" w:rsidRPr="000166F8">
        <w:rPr>
          <w:rFonts w:ascii="Book Antiqua" w:hAnsi="Book Antiqua"/>
          <w:sz w:val="24"/>
          <w:szCs w:val="24"/>
          <w:lang w:val="en-US"/>
        </w:rPr>
        <w:t xml:space="preserve"> did</w:t>
      </w:r>
      <w:r w:rsidR="00912895" w:rsidRPr="000166F8">
        <w:rPr>
          <w:rFonts w:ascii="Book Antiqua" w:hAnsi="Book Antiqua"/>
          <w:sz w:val="24"/>
          <w:szCs w:val="24"/>
          <w:lang w:val="en-US"/>
        </w:rPr>
        <w:t xml:space="preserve"> parents of healthy controls. The self-reported questionnaire did not confirm the high prevalence of sleep</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related problems among IBD patients when compared to healthy subjects (11% </w:t>
      </w:r>
      <w:r w:rsidR="00912895" w:rsidRPr="0092725D">
        <w:rPr>
          <w:rFonts w:ascii="Book Antiqua" w:hAnsi="Book Antiqua"/>
          <w:i/>
          <w:sz w:val="24"/>
          <w:szCs w:val="24"/>
          <w:lang w:val="en-US"/>
        </w:rPr>
        <w:t xml:space="preserve">vs </w:t>
      </w:r>
      <w:r w:rsidR="00912895" w:rsidRPr="000166F8">
        <w:rPr>
          <w:rFonts w:ascii="Book Antiqua" w:hAnsi="Book Antiqua"/>
          <w:sz w:val="24"/>
          <w:szCs w:val="24"/>
          <w:lang w:val="en-US"/>
        </w:rPr>
        <w:t>16%)</w:t>
      </w:r>
      <w:r w:rsidR="00A740C7"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A740C7"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6]</w:t>
      </w:r>
      <w:r w:rsidR="00A740C7"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52351278" w14:textId="301D72F5"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A Swiss research team evaluated 110 adolescents with IBD who were included in the national IBD Cohort Study</w:t>
      </w:r>
      <w:r w:rsidR="00A740C7"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A740C7" w:rsidRPr="000166F8">
        <w:rPr>
          <w:rFonts w:ascii="Book Antiqua" w:hAnsi="Book Antiqua"/>
          <w:sz w:val="24"/>
          <w:szCs w:val="24"/>
          <w:lang w:val="en-US"/>
        </w:rPr>
      </w:r>
      <w:r w:rsidR="00A740C7"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7]</w:t>
      </w:r>
      <w:r w:rsidR="00A740C7" w:rsidRPr="000166F8">
        <w:rPr>
          <w:rFonts w:ascii="Book Antiqua" w:hAnsi="Book Antiqua"/>
          <w:sz w:val="24"/>
          <w:szCs w:val="24"/>
          <w:lang w:val="en-US"/>
        </w:rPr>
        <w:fldChar w:fldCharType="end"/>
      </w:r>
      <w:r w:rsidR="00912895" w:rsidRPr="000166F8">
        <w:rPr>
          <w:rFonts w:ascii="Book Antiqua" w:hAnsi="Book Antiqua"/>
          <w:sz w:val="24"/>
          <w:szCs w:val="24"/>
          <w:lang w:val="en-US"/>
        </w:rPr>
        <w:t>. They assessed fatigue as physical activity using the KIDSCREEN 27. Physical well-being (</w:t>
      </w:r>
      <w:r w:rsidR="00912895" w:rsidRPr="0092725D">
        <w:rPr>
          <w:rFonts w:ascii="Book Antiqua" w:hAnsi="Book Antiqua"/>
          <w:i/>
          <w:sz w:val="24"/>
          <w:szCs w:val="24"/>
          <w:lang w:val="en-US"/>
        </w:rPr>
        <w:t>e.g.</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feeling fit, being physical active, able to run”) was only moderately disturbed </w:t>
      </w:r>
      <w:r w:rsidR="003B497E" w:rsidRPr="000166F8">
        <w:rPr>
          <w:rFonts w:ascii="Book Antiqua" w:hAnsi="Book Antiqua"/>
          <w:sz w:val="24"/>
          <w:szCs w:val="24"/>
          <w:lang w:val="en-US"/>
        </w:rPr>
        <w:t xml:space="preserve">in IBD patients </w:t>
      </w:r>
      <w:r w:rsidR="00912895" w:rsidRPr="000166F8">
        <w:rPr>
          <w:rFonts w:ascii="Book Antiqua" w:hAnsi="Book Antiqua"/>
          <w:sz w:val="24"/>
          <w:szCs w:val="24"/>
          <w:lang w:val="en-US"/>
        </w:rPr>
        <w:t>compared to healthy controls</w:t>
      </w:r>
      <w:r w:rsidR="00A740C7"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A740C7" w:rsidRPr="000166F8">
        <w:rPr>
          <w:rFonts w:ascii="Book Antiqua" w:hAnsi="Book Antiqua"/>
          <w:sz w:val="24"/>
          <w:szCs w:val="24"/>
          <w:lang w:val="en-US"/>
        </w:rPr>
      </w:r>
      <w:r w:rsidR="00A740C7"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7]</w:t>
      </w:r>
      <w:r w:rsidR="00A740C7"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59125BFC" w14:textId="35438755" w:rsidR="009362EE" w:rsidRPr="000166F8" w:rsidRDefault="0092725D"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 xml:space="preserve">A German research group conducted the only study that evaluated fatigue in an objective </w:t>
      </w:r>
      <w:r w:rsidR="003B497E" w:rsidRPr="000166F8">
        <w:rPr>
          <w:rFonts w:ascii="Book Antiqua" w:hAnsi="Book Antiqua"/>
          <w:sz w:val="24"/>
          <w:szCs w:val="24"/>
          <w:lang w:val="en-US"/>
        </w:rPr>
        <w:t xml:space="preserve">manner </w:t>
      </w:r>
      <w:r w:rsidR="00912895" w:rsidRPr="000166F8">
        <w:rPr>
          <w:rFonts w:ascii="Book Antiqua" w:hAnsi="Book Antiqua"/>
          <w:sz w:val="24"/>
          <w:szCs w:val="24"/>
          <w:lang w:val="en-US"/>
        </w:rPr>
        <w:t xml:space="preserve">with a wearable device. They assessed physical activity using the </w:t>
      </w:r>
      <w:proofErr w:type="spellStart"/>
      <w:r w:rsidR="00912895" w:rsidRPr="000166F8">
        <w:rPr>
          <w:rFonts w:ascii="Book Antiqua" w:hAnsi="Book Antiqua"/>
          <w:sz w:val="24"/>
          <w:szCs w:val="24"/>
          <w:lang w:val="en-US"/>
        </w:rPr>
        <w:t>SenseWear</w:t>
      </w:r>
      <w:proofErr w:type="spellEnd"/>
      <w:r w:rsidR="00912895" w:rsidRPr="000166F8">
        <w:rPr>
          <w:rFonts w:ascii="Book Antiqua" w:hAnsi="Book Antiqua"/>
          <w:sz w:val="24"/>
          <w:szCs w:val="24"/>
          <w:lang w:val="en-US"/>
        </w:rPr>
        <w:t xml:space="preserve"> Pro2 armband (a portable motion sensor) and reported a trend towards </w:t>
      </w:r>
      <w:r w:rsidR="00912895" w:rsidRPr="000166F8">
        <w:rPr>
          <w:rFonts w:ascii="Book Antiqua" w:eastAsia="Calibri" w:hAnsi="Book Antiqua" w:cs="Times New Roman"/>
          <w:sz w:val="24"/>
          <w:szCs w:val="24"/>
          <w:lang w:val="en-US"/>
        </w:rPr>
        <w:t xml:space="preserve">a </w:t>
      </w:r>
      <w:r w:rsidR="00912895" w:rsidRPr="000166F8">
        <w:rPr>
          <w:rFonts w:ascii="Book Antiqua" w:hAnsi="Book Antiqua"/>
          <w:sz w:val="24"/>
          <w:szCs w:val="24"/>
          <w:lang w:val="en-US"/>
        </w:rPr>
        <w:t xml:space="preserve">shorter duration of physical activity and significantly prolonged sleep duration in patients with mild IBD compared to controls, but there </w:t>
      </w:r>
      <w:r w:rsidR="003B497E" w:rsidRPr="000166F8">
        <w:rPr>
          <w:rFonts w:ascii="Book Antiqua" w:hAnsi="Book Antiqua"/>
          <w:sz w:val="24"/>
          <w:szCs w:val="24"/>
          <w:lang w:val="en-US"/>
        </w:rPr>
        <w:t xml:space="preserve">were </w:t>
      </w:r>
      <w:r w:rsidR="00912895" w:rsidRPr="000166F8">
        <w:rPr>
          <w:rFonts w:ascii="Book Antiqua" w:eastAsia="Calibri" w:hAnsi="Book Antiqua" w:cs="Times New Roman"/>
          <w:sz w:val="24"/>
          <w:szCs w:val="24"/>
          <w:lang w:val="en-US"/>
        </w:rPr>
        <w:t>no statistically</w:t>
      </w:r>
      <w:r w:rsidR="00912895" w:rsidRPr="000166F8">
        <w:rPr>
          <w:rFonts w:ascii="Book Antiqua" w:hAnsi="Book Antiqua"/>
          <w:sz w:val="24"/>
          <w:szCs w:val="24"/>
          <w:lang w:val="en-US"/>
        </w:rPr>
        <w:t xml:space="preserve"> significant difference</w:t>
      </w:r>
      <w:r w:rsidR="003B497E" w:rsidRPr="000166F8">
        <w:rPr>
          <w:rFonts w:ascii="Book Antiqua" w:hAnsi="Book Antiqua"/>
          <w:sz w:val="24"/>
          <w:szCs w:val="24"/>
          <w:lang w:val="en-US"/>
        </w:rPr>
        <w:t>s</w:t>
      </w:r>
      <w:r w:rsidR="00A740C7"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A740C7" w:rsidRPr="000166F8">
        <w:rPr>
          <w:rFonts w:ascii="Book Antiqua" w:hAnsi="Book Antiqua"/>
          <w:sz w:val="24"/>
          <w:szCs w:val="24"/>
          <w:lang w:val="en-US"/>
        </w:rPr>
      </w:r>
      <w:r w:rsidR="00A740C7"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8]</w:t>
      </w:r>
      <w:r w:rsidR="00A740C7"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305FBCF2"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63E0670E"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Biological factors related to fatigue</w:t>
      </w:r>
    </w:p>
    <w:p w14:paraId="5B85CD12" w14:textId="693CBA69" w:rsidR="00B27F01" w:rsidRPr="00F36EC1" w:rsidRDefault="00912895" w:rsidP="00F36EC1">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lastRenderedPageBreak/>
        <w:t>Disease activity</w:t>
      </w:r>
      <w:r w:rsidR="00F36EC1">
        <w:rPr>
          <w:rFonts w:ascii="Book Antiqua" w:hAnsi="Book Antiqua"/>
          <w:b/>
          <w:sz w:val="24"/>
          <w:szCs w:val="24"/>
          <w:lang w:val="en-US"/>
        </w:rPr>
        <w:t xml:space="preserve">: </w:t>
      </w:r>
      <w:r w:rsidRPr="000166F8">
        <w:rPr>
          <w:rFonts w:ascii="Book Antiqua" w:hAnsi="Book Antiqua"/>
          <w:sz w:val="24"/>
          <w:szCs w:val="24"/>
          <w:lang w:val="en-US"/>
        </w:rPr>
        <w:t>All included studies observed a positive correlation between disease activity and fatigue, but the scoring systems used to discriminate active disease from disease remission differed among the papers. The team from Chicago and Texas used the Pediatric Crohn’s Disease Activity Index (PCDAI) and defined disease remission as a score &lt; 10. They reported that children with active Crohn’s disease</w:t>
      </w:r>
      <w:r w:rsidR="00F36EC1">
        <w:rPr>
          <w:rFonts w:ascii="Book Antiqua" w:hAnsi="Book Antiqua"/>
          <w:sz w:val="24"/>
          <w:szCs w:val="24"/>
          <w:lang w:val="en-US"/>
        </w:rPr>
        <w:t xml:space="preserve"> (CD)</w:t>
      </w:r>
      <w:r w:rsidRPr="000166F8">
        <w:rPr>
          <w:rFonts w:ascii="Book Antiqua" w:hAnsi="Book Antiqua"/>
          <w:sz w:val="24"/>
          <w:szCs w:val="24"/>
          <w:lang w:val="en-US"/>
        </w:rPr>
        <w:t xml:space="preserve"> had significantly more symptoms of general fatigue (“feeling tired”) and sleep/rest fatigue (“feeling tired when waking up”) than children and teenagers in remission</w:t>
      </w:r>
      <w:r w:rsidR="00A740C7"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A740C7"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A740C7" w:rsidRPr="000166F8">
        <w:rPr>
          <w:rFonts w:ascii="Book Antiqua" w:hAnsi="Book Antiqua"/>
          <w:sz w:val="24"/>
          <w:szCs w:val="24"/>
          <w:lang w:val="en-US"/>
        </w:rPr>
        <w:fldChar w:fldCharType="end"/>
      </w:r>
      <w:r w:rsidRPr="000166F8">
        <w:rPr>
          <w:rFonts w:ascii="Book Antiqua" w:hAnsi="Book Antiqua"/>
          <w:sz w:val="24"/>
          <w:szCs w:val="24"/>
          <w:lang w:val="en-US"/>
        </w:rPr>
        <w:t>. The Finnish study among 160 children and teenagers used a visual analogue scale (VAS) to measure disease activity. Children</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with severe IBD (VAS scores above 3) had significantly more trouble falling asleep (41%</w:t>
      </w:r>
      <w:r w:rsidRPr="00F36EC1">
        <w:rPr>
          <w:rFonts w:ascii="Book Antiqua" w:hAnsi="Book Antiqua"/>
          <w:i/>
          <w:sz w:val="24"/>
          <w:szCs w:val="24"/>
          <w:lang w:val="en-US"/>
        </w:rPr>
        <w:t xml:space="preserve"> vs</w:t>
      </w:r>
      <w:r w:rsidRPr="000166F8">
        <w:rPr>
          <w:rFonts w:ascii="Book Antiqua" w:hAnsi="Book Antiqua"/>
          <w:sz w:val="24"/>
          <w:szCs w:val="24"/>
          <w:lang w:val="en-US"/>
        </w:rPr>
        <w:t xml:space="preserve"> 22%), </w:t>
      </w:r>
      <w:r w:rsidR="003B497E" w:rsidRPr="000166F8">
        <w:rPr>
          <w:rFonts w:ascii="Book Antiqua" w:hAnsi="Book Antiqua"/>
          <w:sz w:val="24"/>
          <w:szCs w:val="24"/>
          <w:lang w:val="en-US"/>
        </w:rPr>
        <w:t xml:space="preserve">felt significantly more </w:t>
      </w:r>
      <w:r w:rsidRPr="000166F8">
        <w:rPr>
          <w:rFonts w:ascii="Book Antiqua" w:hAnsi="Book Antiqua"/>
          <w:sz w:val="24"/>
          <w:szCs w:val="24"/>
          <w:lang w:val="en-US"/>
        </w:rPr>
        <w:t xml:space="preserve">overtired (80% </w:t>
      </w:r>
      <w:r w:rsidRPr="00F36EC1">
        <w:rPr>
          <w:rFonts w:ascii="Book Antiqua" w:hAnsi="Book Antiqua"/>
          <w:i/>
          <w:sz w:val="24"/>
          <w:szCs w:val="24"/>
          <w:lang w:val="en-US"/>
        </w:rPr>
        <w:t xml:space="preserve">vs </w:t>
      </w:r>
      <w:r w:rsidRPr="000166F8">
        <w:rPr>
          <w:rFonts w:ascii="Book Antiqua" w:hAnsi="Book Antiqua"/>
          <w:sz w:val="24"/>
          <w:szCs w:val="24"/>
          <w:lang w:val="en-US"/>
        </w:rPr>
        <w:t xml:space="preserve">44%) and </w:t>
      </w:r>
      <w:r w:rsidR="003B497E" w:rsidRPr="000166F8">
        <w:rPr>
          <w:rFonts w:ascii="Book Antiqua" w:hAnsi="Book Antiqua"/>
          <w:sz w:val="24"/>
          <w:szCs w:val="24"/>
          <w:lang w:val="en-US"/>
        </w:rPr>
        <w:t xml:space="preserve">had significantly </w:t>
      </w:r>
      <w:r w:rsidRPr="000166F8">
        <w:rPr>
          <w:rFonts w:ascii="Book Antiqua" w:hAnsi="Book Antiqua"/>
          <w:sz w:val="24"/>
          <w:szCs w:val="24"/>
          <w:lang w:val="en-US"/>
        </w:rPr>
        <w:t>longer sleep duration than adolescents with less active disease (VAS score below 3). In th</w:t>
      </w:r>
      <w:r w:rsidR="003B497E" w:rsidRPr="000166F8">
        <w:rPr>
          <w:rFonts w:ascii="Book Antiqua" w:hAnsi="Book Antiqua"/>
          <w:sz w:val="24"/>
          <w:szCs w:val="24"/>
          <w:lang w:val="en-US"/>
        </w:rPr>
        <w:t xml:space="preserve">at </w:t>
      </w:r>
      <w:r w:rsidRPr="000166F8">
        <w:rPr>
          <w:rFonts w:ascii="Book Antiqua" w:hAnsi="Book Antiqua"/>
          <w:sz w:val="24"/>
          <w:szCs w:val="24"/>
          <w:lang w:val="en-US"/>
        </w:rPr>
        <w:t xml:space="preserve">study, the results of the self-reported questionnaires and the parent reports </w:t>
      </w:r>
      <w:r w:rsidR="003B497E" w:rsidRPr="000166F8">
        <w:rPr>
          <w:rFonts w:ascii="Book Antiqua" w:hAnsi="Book Antiqua"/>
          <w:sz w:val="24"/>
          <w:szCs w:val="24"/>
          <w:lang w:val="en-US"/>
        </w:rPr>
        <w:t>were very similar</w:t>
      </w:r>
      <w:r w:rsidRPr="000166F8">
        <w:rPr>
          <w:rFonts w:ascii="Book Antiqua" w:hAnsi="Book Antiqua"/>
          <w:sz w:val="24"/>
          <w:szCs w:val="24"/>
          <w:lang w:val="en-US"/>
        </w:rPr>
        <w:t xml:space="preserve"> when the adolescents had higher VAS scores, but this was less </w:t>
      </w:r>
      <w:r w:rsidR="003B497E" w:rsidRPr="000166F8">
        <w:rPr>
          <w:rFonts w:ascii="Book Antiqua" w:hAnsi="Book Antiqua"/>
          <w:sz w:val="24"/>
          <w:szCs w:val="24"/>
          <w:lang w:val="en-US"/>
        </w:rPr>
        <w:t xml:space="preserve">true </w:t>
      </w:r>
      <w:r w:rsidRPr="000166F8">
        <w:rPr>
          <w:rFonts w:ascii="Book Antiqua" w:hAnsi="Book Antiqua"/>
          <w:sz w:val="24"/>
          <w:szCs w:val="24"/>
          <w:lang w:val="en-US"/>
        </w:rPr>
        <w:t>in the parent-adolescent pairs with mild IBD symptoms</w:t>
      </w:r>
      <w:r w:rsidR="00BD21AF" w:rsidRPr="000166F8">
        <w:rPr>
          <w:rFonts w:ascii="Book Antiqua" w:hAnsi="Book Antiqua"/>
          <w:sz w:val="24"/>
          <w:szCs w:val="24"/>
          <w:lang w:val="en-US"/>
        </w:rPr>
        <w:fldChar w:fldCharType="begin">
          <w:fldData xml:space="preserve">PEVuZE5vdGU+PENpdGU+PEF1dGhvcj5QaXJpbmVuPC9BdXRob3I+PFllYXI+MjAxMDwvWWVhcj48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QaXJpbmVuPC9BdXRob3I+PFllYXI+MjAxMDwvWWVhcj48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BD21AF" w:rsidRPr="000166F8">
        <w:rPr>
          <w:rFonts w:ascii="Book Antiqua" w:hAnsi="Book Antiqua"/>
          <w:sz w:val="24"/>
          <w:szCs w:val="24"/>
          <w:lang w:val="en-US"/>
        </w:rPr>
      </w:r>
      <w:r w:rsidR="00BD21AF" w:rsidRPr="000166F8">
        <w:rPr>
          <w:rFonts w:ascii="Book Antiqua" w:hAnsi="Book Antiqua"/>
          <w:sz w:val="24"/>
          <w:szCs w:val="24"/>
          <w:lang w:val="en-US"/>
        </w:rPr>
        <w:fldChar w:fldCharType="separate"/>
      </w:r>
      <w:r w:rsidR="00F36EC1">
        <w:rPr>
          <w:rFonts w:ascii="Book Antiqua" w:hAnsi="Book Antiqua"/>
          <w:sz w:val="24"/>
          <w:szCs w:val="24"/>
          <w:vertAlign w:val="superscript"/>
          <w:lang w:val="en-US"/>
        </w:rPr>
        <w:t>[10,</w:t>
      </w:r>
      <w:r w:rsidR="00C05445" w:rsidRPr="000166F8">
        <w:rPr>
          <w:rFonts w:ascii="Book Antiqua" w:hAnsi="Book Antiqua"/>
          <w:sz w:val="24"/>
          <w:szCs w:val="24"/>
          <w:vertAlign w:val="superscript"/>
          <w:lang w:val="en-US"/>
        </w:rPr>
        <w:t>16]</w:t>
      </w:r>
      <w:r w:rsidR="00BD21AF" w:rsidRPr="000166F8">
        <w:rPr>
          <w:rFonts w:ascii="Book Antiqua" w:hAnsi="Book Antiqua"/>
          <w:sz w:val="24"/>
          <w:szCs w:val="24"/>
          <w:lang w:val="en-US"/>
        </w:rPr>
        <w:fldChar w:fldCharType="end"/>
      </w:r>
      <w:r w:rsidRPr="000166F8">
        <w:rPr>
          <w:rFonts w:ascii="Book Antiqua" w:hAnsi="Book Antiqua"/>
          <w:sz w:val="24"/>
          <w:szCs w:val="24"/>
          <w:lang w:val="en-US"/>
        </w:rPr>
        <w:t>.</w:t>
      </w:r>
    </w:p>
    <w:p w14:paraId="780F4D99" w14:textId="77777777" w:rsidR="00F36EC1" w:rsidRDefault="00F36EC1" w:rsidP="004B6932">
      <w:pPr>
        <w:adjustRightInd w:val="0"/>
        <w:snapToGrid w:val="0"/>
        <w:spacing w:after="0" w:line="360" w:lineRule="auto"/>
        <w:jc w:val="both"/>
        <w:outlineLvl w:val="0"/>
        <w:rPr>
          <w:rFonts w:ascii="Book Antiqua" w:hAnsi="Book Antiqua"/>
          <w:b/>
          <w:sz w:val="24"/>
          <w:szCs w:val="24"/>
          <w:lang w:val="en-US"/>
        </w:rPr>
      </w:pPr>
    </w:p>
    <w:p w14:paraId="5594300C" w14:textId="068BA6DD" w:rsidR="009362EE" w:rsidRPr="00F36EC1" w:rsidRDefault="00912895" w:rsidP="00F36EC1">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Medication</w:t>
      </w:r>
      <w:r w:rsidR="00F36EC1">
        <w:rPr>
          <w:rFonts w:ascii="Book Antiqua" w:hAnsi="Book Antiqua"/>
          <w:b/>
          <w:sz w:val="24"/>
          <w:szCs w:val="24"/>
          <w:lang w:val="en-US"/>
        </w:rPr>
        <w:t xml:space="preserve">: </w:t>
      </w:r>
      <w:r w:rsidRPr="000166F8">
        <w:rPr>
          <w:rFonts w:ascii="Book Antiqua" w:hAnsi="Book Antiqua"/>
          <w:sz w:val="24"/>
          <w:szCs w:val="24"/>
          <w:lang w:val="en-US"/>
        </w:rPr>
        <w:t xml:space="preserve">The research team from Chicago and Texas evaluated the association between fatigue and medication and concluded that </w:t>
      </w:r>
      <w:r w:rsidRPr="000166F8">
        <w:rPr>
          <w:rFonts w:ascii="Book Antiqua" w:eastAsia="Calibri" w:hAnsi="Book Antiqua" w:cs="Times New Roman"/>
          <w:sz w:val="24"/>
          <w:szCs w:val="24"/>
          <w:lang w:val="en-US"/>
        </w:rPr>
        <w:t xml:space="preserve">the </w:t>
      </w:r>
      <w:r w:rsidRPr="000166F8">
        <w:rPr>
          <w:rFonts w:ascii="Book Antiqua" w:hAnsi="Book Antiqua"/>
          <w:sz w:val="24"/>
          <w:szCs w:val="24"/>
          <w:lang w:val="en-US"/>
        </w:rPr>
        <w:t>use of mesalamine, thiopurine or anti-</w:t>
      </w:r>
      <w:r w:rsidR="00F36EC1">
        <w:rPr>
          <w:rFonts w:ascii="Book Antiqua" w:hAnsi="Book Antiqua"/>
          <w:sz w:val="24"/>
          <w:szCs w:val="24"/>
          <w:lang w:val="en-US"/>
        </w:rPr>
        <w:t>tumor necrosis factor (</w:t>
      </w:r>
      <w:r w:rsidRPr="000166F8">
        <w:rPr>
          <w:rFonts w:ascii="Book Antiqua" w:hAnsi="Book Antiqua"/>
          <w:sz w:val="24"/>
          <w:szCs w:val="24"/>
          <w:lang w:val="en-US"/>
        </w:rPr>
        <w:t>TNF</w:t>
      </w:r>
      <w:r w:rsidR="00F36EC1">
        <w:rPr>
          <w:rFonts w:ascii="Book Antiqua" w:hAnsi="Book Antiqua"/>
          <w:sz w:val="24"/>
          <w:szCs w:val="24"/>
          <w:lang w:val="en-US"/>
        </w:rPr>
        <w:t>)</w:t>
      </w:r>
      <w:r w:rsidRPr="000166F8">
        <w:rPr>
          <w:rFonts w:ascii="Book Antiqua" w:hAnsi="Book Antiqua"/>
          <w:sz w:val="24"/>
          <w:szCs w:val="24"/>
          <w:lang w:val="en-US"/>
        </w:rPr>
        <w:t xml:space="preserve"> were no</w:t>
      </w:r>
      <w:r w:rsidR="003B497E" w:rsidRPr="000166F8">
        <w:rPr>
          <w:rFonts w:ascii="Book Antiqua" w:hAnsi="Book Antiqua"/>
          <w:sz w:val="24"/>
          <w:szCs w:val="24"/>
          <w:lang w:val="en-US"/>
        </w:rPr>
        <w:t>t</w:t>
      </w:r>
      <w:r w:rsidRPr="000166F8">
        <w:rPr>
          <w:rFonts w:ascii="Book Antiqua" w:hAnsi="Book Antiqua"/>
          <w:sz w:val="24"/>
          <w:szCs w:val="24"/>
          <w:lang w:val="en-US"/>
        </w:rPr>
        <w:t xml:space="preserve"> predictors </w:t>
      </w:r>
      <w:r w:rsidRPr="000166F8">
        <w:rPr>
          <w:rFonts w:ascii="Book Antiqua" w:eastAsia="Calibri" w:hAnsi="Book Antiqua" w:cs="Times New Roman"/>
          <w:sz w:val="24"/>
          <w:szCs w:val="24"/>
          <w:lang w:val="en-US"/>
        </w:rPr>
        <w:t>of</w:t>
      </w:r>
      <w:r w:rsidRPr="000166F8">
        <w:rPr>
          <w:rFonts w:ascii="Book Antiqua" w:hAnsi="Book Antiqua"/>
          <w:sz w:val="24"/>
          <w:szCs w:val="24"/>
          <w:lang w:val="en-US"/>
        </w:rPr>
        <w:t xml:space="preserve"> fatigue as measured with the </w:t>
      </w:r>
      <w:proofErr w:type="spellStart"/>
      <w:r w:rsidRPr="000166F8">
        <w:rPr>
          <w:rFonts w:ascii="Book Antiqua" w:hAnsi="Book Antiqua"/>
          <w:sz w:val="24"/>
          <w:szCs w:val="24"/>
          <w:lang w:val="en-US"/>
        </w:rPr>
        <w:t>PedsQL</w:t>
      </w:r>
      <w:proofErr w:type="spellEnd"/>
      <w:r w:rsidRPr="000166F8">
        <w:rPr>
          <w:rFonts w:ascii="Book Antiqua" w:hAnsi="Book Antiqua"/>
          <w:sz w:val="24"/>
          <w:szCs w:val="24"/>
          <w:lang w:val="en-US"/>
        </w:rPr>
        <w:t xml:space="preserve"> Fatigue </w:t>
      </w:r>
      <w:r w:rsidR="003B497E" w:rsidRPr="000166F8">
        <w:rPr>
          <w:rFonts w:ascii="Book Antiqua" w:hAnsi="Book Antiqua"/>
          <w:sz w:val="24"/>
          <w:szCs w:val="24"/>
          <w:lang w:val="en-US"/>
        </w:rPr>
        <w:t>S</w:t>
      </w:r>
      <w:r w:rsidRPr="000166F8">
        <w:rPr>
          <w:rFonts w:ascii="Book Antiqua" w:hAnsi="Book Antiqua"/>
          <w:sz w:val="24"/>
          <w:szCs w:val="24"/>
          <w:lang w:val="en-US"/>
        </w:rPr>
        <w:t>cale</w:t>
      </w:r>
      <w:r w:rsidR="001A3598"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1A3598"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w:t>
      </w:r>
    </w:p>
    <w:p w14:paraId="31042689"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07471803"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proofErr w:type="spellStart"/>
      <w:r w:rsidRPr="000166F8">
        <w:rPr>
          <w:rFonts w:ascii="Book Antiqua" w:hAnsi="Book Antiqua"/>
          <w:b/>
          <w:i/>
          <w:sz w:val="24"/>
          <w:szCs w:val="24"/>
          <w:lang w:val="en-US"/>
        </w:rPr>
        <w:t>Psychobehavioral</w:t>
      </w:r>
      <w:proofErr w:type="spellEnd"/>
      <w:r w:rsidRPr="000166F8">
        <w:rPr>
          <w:rFonts w:ascii="Book Antiqua" w:hAnsi="Book Antiqua"/>
          <w:b/>
          <w:i/>
          <w:sz w:val="24"/>
          <w:szCs w:val="24"/>
          <w:lang w:val="en-US"/>
        </w:rPr>
        <w:t xml:space="preserve"> factors related to IBD</w:t>
      </w:r>
    </w:p>
    <w:p w14:paraId="167059C7" w14:textId="4ED41377" w:rsidR="009362EE" w:rsidRPr="00F36EC1" w:rsidRDefault="00912895" w:rsidP="00F36EC1">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Family support</w:t>
      </w:r>
      <w:r w:rsidR="00F36EC1">
        <w:rPr>
          <w:rFonts w:ascii="Book Antiqua" w:hAnsi="Book Antiqua"/>
          <w:b/>
          <w:sz w:val="24"/>
          <w:szCs w:val="24"/>
          <w:lang w:val="en-US"/>
        </w:rPr>
        <w:t xml:space="preserve">: </w:t>
      </w:r>
      <w:r w:rsidRPr="000166F8">
        <w:rPr>
          <w:rFonts w:ascii="Book Antiqua" w:hAnsi="Book Antiqua"/>
          <w:sz w:val="24"/>
          <w:szCs w:val="24"/>
          <w:lang w:val="en-US"/>
        </w:rPr>
        <w:t>A group from Detroit found a significant association between fatigue and dysfunction in the family</w:t>
      </w:r>
      <w:r w:rsidR="001A3598"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1A3598"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4]</w:t>
      </w:r>
      <w:r w:rsidR="001A3598" w:rsidRPr="000166F8">
        <w:rPr>
          <w:rFonts w:ascii="Book Antiqua" w:hAnsi="Book Antiqua"/>
          <w:sz w:val="24"/>
          <w:szCs w:val="24"/>
          <w:lang w:val="en-US"/>
        </w:rPr>
        <w:fldChar w:fldCharType="end"/>
      </w:r>
      <w:r w:rsidR="001A3598" w:rsidRPr="000166F8">
        <w:rPr>
          <w:rFonts w:ascii="Book Antiqua" w:hAnsi="Book Antiqua"/>
          <w:sz w:val="24"/>
          <w:szCs w:val="24"/>
          <w:lang w:val="en-US"/>
        </w:rPr>
        <w:t>.</w:t>
      </w:r>
      <w:r w:rsidRPr="000166F8">
        <w:rPr>
          <w:rFonts w:ascii="Book Antiqua" w:hAnsi="Book Antiqua"/>
          <w:sz w:val="24"/>
          <w:szCs w:val="24"/>
          <w:lang w:val="en-US"/>
        </w:rPr>
        <w:t xml:space="preserve"> The researchers used the McMaster Family Assessment Device</w:t>
      </w:r>
      <w:r w:rsidR="001A3598"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Georgiades&lt;/Author&gt;&lt;Year&gt;2008&lt;/Year&gt;&lt;IDText&gt;A multilevel analysis of whole family functioning using the McMaster Family Assessment Device&lt;/IDText&gt;&lt;DisplayText&gt;&lt;style face="superscript"&gt;[18]&lt;/style&gt;&lt;/DisplayText&gt;&lt;record&gt;&lt;dates&gt;&lt;pub-dates&gt;&lt;date&gt;Jun&lt;/date&gt;&lt;/pub-dates&gt;&lt;year&gt;2008&lt;/year&gt;&lt;/dates&gt;&lt;keywords&gt;&lt;keyword&gt;Adaptation, Psychological&lt;/keyword&gt;&lt;keyword&gt;Adolescent&lt;/keyword&gt;&lt;keyword&gt;Adult&lt;/keyword&gt;&lt;keyword&gt;Child&lt;/keyword&gt;&lt;keyword&gt;Educational Status&lt;/keyword&gt;&lt;keyword&gt;Family/psychology&lt;/keyword&gt;&lt;keyword&gt;*Family Relations&lt;/keyword&gt;&lt;keyword&gt;Female&lt;/keyword&gt;&lt;keyword&gt;Humans&lt;/keyword&gt;&lt;keyword&gt;Male&lt;/keyword&gt;&lt;keyword&gt;Self Disclosure&lt;/keyword&gt;&lt;keyword&gt;Social Perception&lt;/keyword&gt;&lt;keyword&gt;Socioeconomic Factors&lt;/keyword&gt;&lt;keyword&gt;*Surveys and Questionnaires&lt;/keyword&gt;&lt;/keywords&gt;&lt;isbn&gt;0893-3200 (Print)&amp;#xD;0893-3200&lt;/isbn&gt;&lt;titles&gt;&lt;title&gt;A multilevel analysis of whole family functioning using the McMaster Family Assessment Device&lt;/title&gt;&lt;secondary-title&gt;J Fam Psychol&lt;/secondary-title&gt;&lt;alt-title&gt;Journal of family psychology : JFP : journal of the Division of Family Psychology of the American Psychological Association (Division 43)&lt;/alt-title&gt;&lt;/titles&gt;&lt;pages&gt;344-54&lt;/pages&gt;&lt;number&gt;3&lt;/number&gt;&lt;contributors&gt;&lt;authors&gt;&lt;author&gt;Georgiades, K.&lt;/author&gt;&lt;author&gt;Boyle, M. H.&lt;/author&gt;&lt;author&gt;Jenkins, J. M.&lt;/author&gt;&lt;author&gt;Sanford, M.&lt;/author&gt;&lt;author&gt;Lipman, E.&lt;/author&gt;&lt;/authors&gt;&lt;/contributors&gt;&lt;edition&gt;2008/06/11&lt;/edition&gt;&lt;language&gt;eng&lt;/language&gt;&lt;added-date format="utc"&gt;1529624909&lt;/added-date&gt;&lt;ref-type name="Journal Article"&gt;17&lt;/ref-type&gt;&lt;auth-address&gt;Department of Psychiatry and Behavioral Neurosciences and Offord Centre for Child Studies, McMaster University, Hamilton, Ontario, Canada.&lt;/auth-address&gt;&lt;remote-database-provider&gt;NLM&lt;/remote-database-provider&gt;&lt;rec-number&gt;850&lt;/rec-number&gt;&lt;last-updated-date format="utc"&gt;1529624909&lt;/last-updated-date&gt;&lt;accession-num&gt;18540763&lt;/accession-num&gt;&lt;electronic-resource-num&gt;10.1037/0893-3200.22.3.344&lt;/electronic-resource-num&gt;&lt;volume&gt;22&lt;/volume&gt;&lt;/record&gt;&lt;/Cite&gt;&lt;/EndNote&gt;</w:instrText>
      </w:r>
      <w:r w:rsidR="001A3598"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18]</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 xml:space="preserve">. They also evaluated two additional items created by the authors themselves, which assessed the frequency of IBD-related pain and IBD-related fatigue over the past 3 mo. They found that maternal positive affect, including being attentive, active, and interested, was inversely related to fatigue but </w:t>
      </w:r>
      <w:r w:rsidR="00554C05" w:rsidRPr="000166F8">
        <w:rPr>
          <w:rFonts w:ascii="Book Antiqua" w:hAnsi="Book Antiqua"/>
          <w:sz w:val="24"/>
          <w:szCs w:val="24"/>
          <w:lang w:val="en-US"/>
        </w:rPr>
        <w:t xml:space="preserve">the association was not </w:t>
      </w:r>
      <w:r w:rsidRPr="000166F8">
        <w:rPr>
          <w:rFonts w:ascii="Book Antiqua" w:hAnsi="Book Antiqua"/>
          <w:sz w:val="24"/>
          <w:szCs w:val="24"/>
          <w:lang w:val="en-US"/>
        </w:rPr>
        <w:t xml:space="preserve">significant. Fathers were not included in the study because they almost never accompanied their </w:t>
      </w:r>
      <w:r w:rsidRPr="000166F8">
        <w:rPr>
          <w:rFonts w:ascii="Book Antiqua" w:hAnsi="Book Antiqua"/>
          <w:sz w:val="24"/>
          <w:szCs w:val="24"/>
          <w:lang w:val="en-US"/>
        </w:rPr>
        <w:lastRenderedPageBreak/>
        <w:t>children to the clinic</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a considerable proportion of the adolescents did not have fathers living with them</w:t>
      </w:r>
      <w:r w:rsidR="001A3598"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1A3598"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4]</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w:t>
      </w:r>
    </w:p>
    <w:p w14:paraId="38FB995E" w14:textId="77777777" w:rsidR="00F36EC1" w:rsidRDefault="00F36EC1" w:rsidP="004B6932">
      <w:pPr>
        <w:adjustRightInd w:val="0"/>
        <w:snapToGrid w:val="0"/>
        <w:spacing w:after="0" w:line="360" w:lineRule="auto"/>
        <w:jc w:val="both"/>
        <w:outlineLvl w:val="0"/>
        <w:rPr>
          <w:rFonts w:ascii="Book Antiqua" w:hAnsi="Book Antiqua"/>
          <w:b/>
          <w:sz w:val="24"/>
          <w:szCs w:val="24"/>
          <w:lang w:val="en-US"/>
        </w:rPr>
      </w:pPr>
    </w:p>
    <w:p w14:paraId="437024C5" w14:textId="498513E6" w:rsidR="009362EE" w:rsidRPr="00F36EC1" w:rsidRDefault="00912895" w:rsidP="00F36EC1">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Psychological variables</w:t>
      </w:r>
      <w:r w:rsidR="00F36EC1">
        <w:rPr>
          <w:rFonts w:ascii="Book Antiqua" w:hAnsi="Book Antiqua"/>
          <w:b/>
          <w:sz w:val="24"/>
          <w:szCs w:val="24"/>
          <w:lang w:val="en-US"/>
        </w:rPr>
        <w:t xml:space="preserve">: </w:t>
      </w:r>
      <w:r w:rsidRPr="000166F8">
        <w:rPr>
          <w:rFonts w:ascii="Book Antiqua" w:hAnsi="Book Antiqua"/>
          <w:sz w:val="24"/>
          <w:szCs w:val="24"/>
          <w:lang w:val="en-US"/>
        </w:rPr>
        <w:t>In another paper, the Detroit team assessed 56 adolescents with IBD (aged between 11 and 17 years) with the Revised Children’s Manifest Anxiety Scale and found that adolescents with a negative affect (</w:t>
      </w:r>
      <w:r w:rsidRPr="00F36EC1">
        <w:rPr>
          <w:rFonts w:ascii="Book Antiqua" w:hAnsi="Book Antiqua"/>
          <w:i/>
          <w:sz w:val="24"/>
          <w:szCs w:val="24"/>
          <w:lang w:val="en-US"/>
        </w:rPr>
        <w:t>i.e.</w:t>
      </w:r>
      <w:r w:rsidRPr="000166F8">
        <w:rPr>
          <w:rFonts w:ascii="Book Antiqua" w:hAnsi="Book Antiqua"/>
          <w:sz w:val="24"/>
          <w:szCs w:val="24"/>
          <w:lang w:val="en-US"/>
        </w:rPr>
        <w:t>, those who reported anxiety and depression) also experienced more pain and fatigue</w:t>
      </w:r>
      <w:r w:rsidR="001A3598"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001A3598"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5]</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 The group from Chicago and Texas used the Children’s Depression Inventory and found that adolescents with primarily inactive IBD did not report more depressive symptoms</w:t>
      </w:r>
      <w:r w:rsidR="00F36EC1">
        <w:rPr>
          <w:rFonts w:ascii="Book Antiqua" w:hAnsi="Book Antiqua"/>
          <w:sz w:val="24"/>
          <w:szCs w:val="24"/>
          <w:lang w:val="en-US"/>
        </w:rPr>
        <w:t xml:space="preserve"> than healthy controls (1.4% </w:t>
      </w:r>
      <w:r w:rsidR="00F36EC1" w:rsidRPr="00F36EC1">
        <w:rPr>
          <w:rFonts w:ascii="Book Antiqua" w:hAnsi="Book Antiqua"/>
          <w:i/>
          <w:sz w:val="24"/>
          <w:szCs w:val="24"/>
          <w:lang w:val="en-US"/>
        </w:rPr>
        <w:t>vs</w:t>
      </w:r>
      <w:r w:rsidR="00F36EC1">
        <w:rPr>
          <w:rFonts w:ascii="Book Antiqua" w:hAnsi="Book Antiqua"/>
          <w:sz w:val="24"/>
          <w:szCs w:val="24"/>
          <w:lang w:val="en-US"/>
        </w:rPr>
        <w:t xml:space="preserve"> </w:t>
      </w:r>
      <w:r w:rsidRPr="000166F8">
        <w:rPr>
          <w:rFonts w:ascii="Book Antiqua" w:hAnsi="Book Antiqua"/>
          <w:sz w:val="24"/>
          <w:szCs w:val="24"/>
          <w:lang w:val="en-US"/>
        </w:rPr>
        <w:t>1.3%)</w:t>
      </w:r>
      <w:r w:rsidR="001A3598"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1A3598"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w:t>
      </w:r>
    </w:p>
    <w:p w14:paraId="403F67B8"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5B7AC2A0"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Functional factors related to IBD</w:t>
      </w:r>
    </w:p>
    <w:p w14:paraId="728D210A" w14:textId="1ED0DC2C" w:rsidR="009362EE" w:rsidRPr="00F36EC1" w:rsidRDefault="00912895" w:rsidP="00F36EC1">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Disease type</w:t>
      </w:r>
      <w:r w:rsidR="00F36EC1">
        <w:rPr>
          <w:rFonts w:ascii="Book Antiqua" w:hAnsi="Book Antiqua"/>
          <w:b/>
          <w:sz w:val="24"/>
          <w:szCs w:val="24"/>
          <w:lang w:val="en-US"/>
        </w:rPr>
        <w:t xml:space="preserve">: </w:t>
      </w:r>
      <w:r w:rsidRPr="000166F8">
        <w:rPr>
          <w:rFonts w:ascii="Book Antiqua" w:hAnsi="Book Antiqua"/>
          <w:sz w:val="24"/>
          <w:szCs w:val="24"/>
          <w:lang w:val="en-US"/>
        </w:rPr>
        <w:t xml:space="preserve">The studies that used questionnaires to assess fatigue did not observe differences between CD and </w:t>
      </w:r>
      <w:r w:rsidR="00F36EC1">
        <w:rPr>
          <w:rFonts w:ascii="Book Antiqua" w:hAnsi="Book Antiqua"/>
          <w:sz w:val="24"/>
          <w:szCs w:val="24"/>
          <w:lang w:val="en-US"/>
        </w:rPr>
        <w:t>ulcerative colitis (</w:t>
      </w:r>
      <w:r w:rsidRPr="000166F8">
        <w:rPr>
          <w:rFonts w:ascii="Book Antiqua" w:hAnsi="Book Antiqua"/>
          <w:sz w:val="24"/>
          <w:szCs w:val="24"/>
          <w:lang w:val="en-US"/>
        </w:rPr>
        <w:t>UC</w:t>
      </w:r>
      <w:r w:rsidR="00F36EC1">
        <w:rPr>
          <w:rFonts w:ascii="Book Antiqua" w:hAnsi="Book Antiqua"/>
          <w:sz w:val="24"/>
          <w:szCs w:val="24"/>
          <w:lang w:val="en-US"/>
        </w:rPr>
        <w:t>)</w:t>
      </w:r>
      <w:r w:rsidRPr="000166F8">
        <w:rPr>
          <w:rFonts w:ascii="Book Antiqua" w:hAnsi="Book Antiqua"/>
          <w:sz w:val="24"/>
          <w:szCs w:val="24"/>
          <w:lang w:val="en-US"/>
        </w:rPr>
        <w:t xml:space="preserve"> patients</w:t>
      </w:r>
      <w:r w:rsidR="001A3598"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wgMTIsIDE2XTwvc3R5bGU+PC9EaXNwbGF5VGV4dD48cmVj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wgMTIsIDE2XTwvc3R5bGU+PC9EaXNwbGF5VGV4dD48cmVj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1A3598" w:rsidRPr="000166F8">
        <w:rPr>
          <w:rFonts w:ascii="Book Antiqua" w:hAnsi="Book Antiqua"/>
          <w:sz w:val="24"/>
          <w:szCs w:val="24"/>
          <w:lang w:val="en-US"/>
        </w:rPr>
      </w:r>
      <w:r w:rsidR="001A3598" w:rsidRPr="000166F8">
        <w:rPr>
          <w:rFonts w:ascii="Book Antiqua" w:hAnsi="Book Antiqua"/>
          <w:sz w:val="24"/>
          <w:szCs w:val="24"/>
          <w:lang w:val="en-US"/>
        </w:rPr>
        <w:fldChar w:fldCharType="separate"/>
      </w:r>
      <w:r w:rsidR="00F36EC1">
        <w:rPr>
          <w:rFonts w:ascii="Book Antiqua" w:hAnsi="Book Antiqua"/>
          <w:sz w:val="24"/>
          <w:szCs w:val="24"/>
          <w:vertAlign w:val="superscript"/>
          <w:lang w:val="en-US"/>
        </w:rPr>
        <w:t>[8,12,</w:t>
      </w:r>
      <w:r w:rsidR="00C05445" w:rsidRPr="000166F8">
        <w:rPr>
          <w:rFonts w:ascii="Book Antiqua" w:hAnsi="Book Antiqua"/>
          <w:sz w:val="24"/>
          <w:szCs w:val="24"/>
          <w:vertAlign w:val="superscript"/>
          <w:lang w:val="en-US"/>
        </w:rPr>
        <w:t>16]</w:t>
      </w:r>
      <w:r w:rsidR="001A3598" w:rsidRPr="000166F8">
        <w:rPr>
          <w:rFonts w:ascii="Book Antiqua" w:hAnsi="Book Antiqua"/>
          <w:sz w:val="24"/>
          <w:szCs w:val="24"/>
          <w:lang w:val="en-US"/>
        </w:rPr>
        <w:fldChar w:fldCharType="end"/>
      </w:r>
      <w:r w:rsidRPr="000166F8">
        <w:rPr>
          <w:rFonts w:ascii="Book Antiqua" w:hAnsi="Book Antiqua"/>
          <w:sz w:val="24"/>
          <w:szCs w:val="24"/>
          <w:lang w:val="en-US"/>
        </w:rPr>
        <w:t>. The German research group that evaluated physical activity with a wearable</w:t>
      </w:r>
      <w:r w:rsidR="00554C05" w:rsidRPr="000166F8">
        <w:rPr>
          <w:rFonts w:ascii="Book Antiqua" w:hAnsi="Book Antiqua"/>
          <w:sz w:val="24"/>
          <w:szCs w:val="24"/>
          <w:lang w:val="en-US"/>
        </w:rPr>
        <w:t xml:space="preserve"> device</w:t>
      </w:r>
      <w:r w:rsidRPr="000166F8">
        <w:rPr>
          <w:rFonts w:ascii="Book Antiqua" w:hAnsi="Book Antiqua"/>
          <w:sz w:val="24"/>
          <w:szCs w:val="24"/>
          <w:lang w:val="en-US"/>
        </w:rPr>
        <w:t xml:space="preserve"> found</w:t>
      </w:r>
      <w:r w:rsidR="00DA79B0" w:rsidRPr="000166F8">
        <w:rPr>
          <w:rFonts w:ascii="Book Antiqua" w:hAnsi="Book Antiqua"/>
          <w:sz w:val="24"/>
          <w:szCs w:val="24"/>
          <w:lang w:val="en-US"/>
        </w:rPr>
        <w:t xml:space="preserve"> </w:t>
      </w:r>
      <w:r w:rsidRPr="000166F8">
        <w:rPr>
          <w:rFonts w:ascii="Book Antiqua" w:hAnsi="Book Antiqua"/>
          <w:sz w:val="24"/>
          <w:szCs w:val="24"/>
          <w:lang w:val="en-US"/>
        </w:rPr>
        <w:t xml:space="preserve">that patients with CD </w:t>
      </w:r>
      <w:r w:rsidR="00554C05" w:rsidRPr="000166F8">
        <w:rPr>
          <w:rFonts w:ascii="Book Antiqua" w:hAnsi="Book Antiqua"/>
          <w:sz w:val="24"/>
          <w:szCs w:val="24"/>
          <w:lang w:val="en-US"/>
        </w:rPr>
        <w:t>tended</w:t>
      </w:r>
      <w:r w:rsidRPr="000166F8">
        <w:rPr>
          <w:rFonts w:ascii="Book Antiqua" w:hAnsi="Book Antiqua"/>
          <w:sz w:val="24"/>
          <w:szCs w:val="24"/>
          <w:lang w:val="en-US"/>
        </w:rPr>
        <w:t xml:space="preserve"> towards </w:t>
      </w:r>
      <w:r w:rsidR="00554C05" w:rsidRPr="000166F8">
        <w:rPr>
          <w:rFonts w:ascii="Book Antiqua" w:hAnsi="Book Antiqua"/>
          <w:sz w:val="24"/>
          <w:szCs w:val="24"/>
          <w:lang w:val="en-US"/>
        </w:rPr>
        <w:t xml:space="preserve">taking </w:t>
      </w:r>
      <w:r w:rsidRPr="000166F8">
        <w:rPr>
          <w:rFonts w:ascii="Book Antiqua" w:eastAsia="Calibri" w:hAnsi="Book Antiqua" w:cs="Times New Roman"/>
          <w:sz w:val="24"/>
          <w:szCs w:val="24"/>
          <w:lang w:val="en-US"/>
        </w:rPr>
        <w:t xml:space="preserve">fewer </w:t>
      </w:r>
      <w:r w:rsidRPr="000166F8">
        <w:rPr>
          <w:rFonts w:ascii="Book Antiqua" w:hAnsi="Book Antiqua"/>
          <w:sz w:val="24"/>
          <w:szCs w:val="24"/>
          <w:lang w:val="en-US"/>
        </w:rPr>
        <w:t>steps per day</w:t>
      </w:r>
      <w:r w:rsidR="008C111F"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8C111F" w:rsidRPr="000166F8">
        <w:rPr>
          <w:rFonts w:ascii="Book Antiqua" w:hAnsi="Book Antiqua"/>
          <w:sz w:val="24"/>
          <w:szCs w:val="24"/>
          <w:lang w:val="en-US"/>
        </w:rPr>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8]</w:t>
      </w:r>
      <w:r w:rsidR="008C111F" w:rsidRPr="000166F8">
        <w:rPr>
          <w:rFonts w:ascii="Book Antiqua" w:hAnsi="Book Antiqua"/>
          <w:sz w:val="24"/>
          <w:szCs w:val="24"/>
          <w:lang w:val="en-US"/>
        </w:rPr>
        <w:fldChar w:fldCharType="end"/>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UC patients had a shorter duration of physical activity</w:t>
      </w:r>
      <w:r w:rsidR="00554C05" w:rsidRPr="000166F8">
        <w:rPr>
          <w:rFonts w:ascii="Book Antiqua" w:hAnsi="Book Antiqua"/>
          <w:sz w:val="24"/>
          <w:szCs w:val="24"/>
          <w:lang w:val="en-US"/>
        </w:rPr>
        <w:t xml:space="preserve"> compared with healthy controls</w:t>
      </w:r>
      <w:r w:rsidR="008C111F"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8C111F" w:rsidRPr="000166F8">
        <w:rPr>
          <w:rFonts w:ascii="Book Antiqua" w:hAnsi="Book Antiqua"/>
          <w:sz w:val="24"/>
          <w:szCs w:val="24"/>
          <w:lang w:val="en-US"/>
        </w:rPr>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8]</w:t>
      </w:r>
      <w:r w:rsidR="008C111F" w:rsidRPr="000166F8">
        <w:rPr>
          <w:rFonts w:ascii="Book Antiqua" w:hAnsi="Book Antiqua"/>
          <w:sz w:val="24"/>
          <w:szCs w:val="24"/>
          <w:lang w:val="en-US"/>
        </w:rPr>
        <w:fldChar w:fldCharType="end"/>
      </w:r>
      <w:r w:rsidRPr="000166F8">
        <w:rPr>
          <w:rFonts w:ascii="Book Antiqua" w:hAnsi="Book Antiqua"/>
          <w:sz w:val="24"/>
          <w:szCs w:val="24"/>
          <w:lang w:val="en-US"/>
        </w:rPr>
        <w:t>.</w:t>
      </w:r>
    </w:p>
    <w:p w14:paraId="2B3966E2"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542CB575" w14:textId="77777777" w:rsidR="009362EE" w:rsidRPr="004C7EBE" w:rsidRDefault="00912895" w:rsidP="004B6932">
      <w:pPr>
        <w:adjustRightInd w:val="0"/>
        <w:snapToGrid w:val="0"/>
        <w:spacing w:after="0" w:line="360" w:lineRule="auto"/>
        <w:jc w:val="both"/>
        <w:outlineLvl w:val="0"/>
        <w:rPr>
          <w:rFonts w:ascii="Book Antiqua" w:hAnsi="Book Antiqua"/>
          <w:b/>
          <w:sz w:val="24"/>
          <w:szCs w:val="24"/>
          <w:lang w:val="en-US"/>
        </w:rPr>
      </w:pPr>
      <w:r w:rsidRPr="004C7EBE">
        <w:rPr>
          <w:rFonts w:ascii="Book Antiqua" w:hAnsi="Book Antiqua"/>
          <w:b/>
          <w:sz w:val="24"/>
          <w:szCs w:val="24"/>
          <w:lang w:val="en-US"/>
        </w:rPr>
        <w:t>DISCUSSION</w:t>
      </w:r>
    </w:p>
    <w:p w14:paraId="1A6AE427" w14:textId="44931291" w:rsidR="009362EE" w:rsidRDefault="00554C0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E</w:t>
      </w:r>
      <w:r w:rsidR="00912895" w:rsidRPr="000166F8">
        <w:rPr>
          <w:rFonts w:ascii="Book Antiqua" w:hAnsi="Book Antiqua"/>
          <w:sz w:val="24"/>
          <w:szCs w:val="24"/>
          <w:lang w:val="en-US"/>
        </w:rPr>
        <w:t>ight studies were included</w:t>
      </w:r>
      <w:r w:rsidRPr="000166F8">
        <w:rPr>
          <w:rFonts w:ascii="Book Antiqua" w:hAnsi="Book Antiqua"/>
          <w:sz w:val="24"/>
          <w:szCs w:val="24"/>
          <w:lang w:val="en-US"/>
        </w:rPr>
        <w:t xml:space="preserve"> in this systematic review. These studies</w:t>
      </w:r>
      <w:r w:rsidR="00912895" w:rsidRPr="000166F8">
        <w:rPr>
          <w:rFonts w:ascii="Book Antiqua" w:hAnsi="Book Antiqua"/>
          <w:sz w:val="24"/>
          <w:szCs w:val="24"/>
          <w:lang w:val="en-US"/>
        </w:rPr>
        <w:t xml:space="preserve"> were selected for their focus on fatigue in adolescents with IBD.</w:t>
      </w:r>
    </w:p>
    <w:p w14:paraId="14EDB38C" w14:textId="77777777" w:rsidR="00E50DB9" w:rsidRPr="000166F8" w:rsidRDefault="00E50DB9" w:rsidP="000166F8">
      <w:pPr>
        <w:adjustRightInd w:val="0"/>
        <w:snapToGrid w:val="0"/>
        <w:spacing w:after="0" w:line="360" w:lineRule="auto"/>
        <w:jc w:val="both"/>
        <w:rPr>
          <w:rFonts w:ascii="Book Antiqua" w:hAnsi="Book Antiqua"/>
          <w:sz w:val="24"/>
          <w:szCs w:val="24"/>
          <w:lang w:val="en-US"/>
        </w:rPr>
      </w:pPr>
    </w:p>
    <w:p w14:paraId="11BF74B4"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Key findings</w:t>
      </w:r>
    </w:p>
    <w:p w14:paraId="78ECCA45" w14:textId="2E8B83C8"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This review demonstrates that fatigue, exhaustion</w:t>
      </w:r>
      <w:r w:rsidR="004343B1" w:rsidRPr="000166F8">
        <w:rPr>
          <w:rFonts w:ascii="Book Antiqua" w:hAnsi="Book Antiqua"/>
          <w:sz w:val="24"/>
          <w:szCs w:val="24"/>
          <w:lang w:val="en-US"/>
        </w:rPr>
        <w:t>,</w:t>
      </w:r>
      <w:r w:rsidRPr="000166F8">
        <w:rPr>
          <w:rFonts w:ascii="Book Antiqua" w:hAnsi="Book Antiqua"/>
          <w:sz w:val="24"/>
          <w:szCs w:val="24"/>
          <w:lang w:val="en-US"/>
        </w:rPr>
        <w:t xml:space="preserve"> diminished physical activity</w:t>
      </w:r>
      <w:r w:rsidR="004343B1" w:rsidRPr="000166F8">
        <w:rPr>
          <w:rFonts w:ascii="Book Antiqua" w:hAnsi="Book Antiqua"/>
          <w:sz w:val="24"/>
          <w:szCs w:val="24"/>
          <w:lang w:val="en-US"/>
        </w:rPr>
        <w:t xml:space="preserve"> and trouble sleeping</w:t>
      </w:r>
      <w:r w:rsidRPr="000166F8">
        <w:rPr>
          <w:rFonts w:ascii="Book Antiqua" w:hAnsi="Book Antiqua"/>
          <w:sz w:val="24"/>
          <w:szCs w:val="24"/>
          <w:lang w:val="en-US"/>
        </w:rPr>
        <w:t xml:space="preserve"> are more common in children and adolescents with IBD than in</w:t>
      </w:r>
      <w:r w:rsidR="00554C05" w:rsidRPr="000166F8">
        <w:rPr>
          <w:rFonts w:ascii="Book Antiqua" w:hAnsi="Book Antiqua"/>
          <w:sz w:val="24"/>
          <w:szCs w:val="24"/>
          <w:lang w:val="en-US"/>
        </w:rPr>
        <w:t xml:space="preserve"> their</w:t>
      </w:r>
      <w:r w:rsidRPr="000166F8">
        <w:rPr>
          <w:rFonts w:ascii="Book Antiqua" w:hAnsi="Book Antiqua"/>
          <w:sz w:val="24"/>
          <w:szCs w:val="24"/>
          <w:lang w:val="en-US"/>
        </w:rPr>
        <w:t xml:space="preserve"> healthy peers. Fatigue is likely to be a multifactorial phenomenon and includes biological factors (such as disease activity), </w:t>
      </w:r>
      <w:proofErr w:type="spellStart"/>
      <w:r w:rsidRPr="000166F8">
        <w:rPr>
          <w:rFonts w:ascii="Book Antiqua" w:hAnsi="Book Antiqua"/>
          <w:sz w:val="24"/>
          <w:szCs w:val="24"/>
          <w:lang w:val="en-US"/>
        </w:rPr>
        <w:t>psychobehavioral</w:t>
      </w:r>
      <w:proofErr w:type="spellEnd"/>
      <w:r w:rsidRPr="000166F8">
        <w:rPr>
          <w:rFonts w:ascii="Book Antiqua" w:hAnsi="Book Antiqua"/>
          <w:sz w:val="24"/>
          <w:szCs w:val="24"/>
          <w:lang w:val="en-US"/>
        </w:rPr>
        <w:t xml:space="preserve"> factors (such as anxiety, depression and family support) and functional factors (such as decreased functional capacity). The model </w:t>
      </w:r>
      <w:r w:rsidRPr="000166F8">
        <w:rPr>
          <w:rFonts w:ascii="Book Antiqua" w:hAnsi="Book Antiqua"/>
          <w:sz w:val="24"/>
          <w:szCs w:val="24"/>
          <w:lang w:val="en-US"/>
        </w:rPr>
        <w:lastRenderedPageBreak/>
        <w:t>depicted</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 xml:space="preserve">in </w:t>
      </w:r>
      <w:r w:rsidR="00554C05" w:rsidRPr="000166F8">
        <w:rPr>
          <w:rFonts w:ascii="Book Antiqua" w:hAnsi="Book Antiqua"/>
          <w:sz w:val="24"/>
          <w:szCs w:val="24"/>
          <w:lang w:val="en-US"/>
        </w:rPr>
        <w:t>F</w:t>
      </w:r>
      <w:r w:rsidRPr="000166F8">
        <w:rPr>
          <w:rFonts w:ascii="Book Antiqua" w:hAnsi="Book Antiqua"/>
          <w:sz w:val="24"/>
          <w:szCs w:val="24"/>
          <w:lang w:val="en-US"/>
        </w:rPr>
        <w:t xml:space="preserve">igure 2 addresses the various etiological factors and the connection </w:t>
      </w:r>
      <w:r w:rsidR="00554C05" w:rsidRPr="000166F8">
        <w:rPr>
          <w:rFonts w:ascii="Book Antiqua" w:hAnsi="Book Antiqua"/>
          <w:sz w:val="24"/>
          <w:szCs w:val="24"/>
          <w:lang w:val="en-US"/>
        </w:rPr>
        <w:t>with the</w:t>
      </w:r>
      <w:r w:rsidRPr="000166F8">
        <w:rPr>
          <w:rFonts w:ascii="Book Antiqua" w:hAnsi="Book Antiqua"/>
          <w:sz w:val="24"/>
          <w:szCs w:val="24"/>
          <w:lang w:val="en-US"/>
        </w:rPr>
        <w:t xml:space="preserve"> fatigue-related diagnostic tests mentioned in this paper. </w:t>
      </w:r>
      <w:r w:rsidR="00554C05" w:rsidRPr="000166F8">
        <w:rPr>
          <w:rFonts w:ascii="Book Antiqua" w:hAnsi="Book Antiqua"/>
          <w:sz w:val="24"/>
          <w:szCs w:val="24"/>
          <w:lang w:val="en-US"/>
        </w:rPr>
        <w:t>The model highlights</w:t>
      </w:r>
      <w:r w:rsidRPr="000166F8">
        <w:rPr>
          <w:rFonts w:ascii="Book Antiqua" w:hAnsi="Book Antiqua"/>
          <w:sz w:val="24"/>
          <w:szCs w:val="24"/>
          <w:lang w:val="en-US"/>
        </w:rPr>
        <w:t xml:space="preserve"> the importance of</w:t>
      </w:r>
      <w:r w:rsidR="00554C05" w:rsidRPr="000166F8">
        <w:rPr>
          <w:rFonts w:ascii="Book Antiqua" w:hAnsi="Book Antiqua"/>
          <w:sz w:val="24"/>
          <w:szCs w:val="24"/>
          <w:lang w:val="en-US"/>
        </w:rPr>
        <w:t xml:space="preserve"> the multifaceted nature of</w:t>
      </w:r>
      <w:r w:rsidRPr="000166F8">
        <w:rPr>
          <w:rFonts w:ascii="Book Antiqua" w:hAnsi="Book Antiqua"/>
          <w:sz w:val="24"/>
          <w:szCs w:val="24"/>
          <w:lang w:val="en-US"/>
        </w:rPr>
        <w:t xml:space="preserve"> fatigue</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this fatigue model could act as a guide on which to base treatment interventions.</w:t>
      </w:r>
    </w:p>
    <w:p w14:paraId="2F18B1B4" w14:textId="77777777" w:rsidR="009362EE" w:rsidRPr="000166F8" w:rsidRDefault="009362EE" w:rsidP="000166F8">
      <w:pPr>
        <w:adjustRightInd w:val="0"/>
        <w:snapToGrid w:val="0"/>
        <w:spacing w:after="0" w:line="360" w:lineRule="auto"/>
        <w:jc w:val="both"/>
        <w:rPr>
          <w:rFonts w:ascii="Book Antiqua" w:hAnsi="Book Antiqua"/>
          <w:sz w:val="24"/>
          <w:szCs w:val="24"/>
          <w:lang w:val="en-US"/>
        </w:rPr>
      </w:pPr>
    </w:p>
    <w:p w14:paraId="22BEEDD6" w14:textId="279FD908" w:rsidR="009362EE" w:rsidRPr="00E50DB9" w:rsidRDefault="00912895" w:rsidP="00E50DB9">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Biological factors</w:t>
      </w:r>
      <w:r w:rsidR="00E50DB9">
        <w:rPr>
          <w:rFonts w:ascii="Book Antiqua" w:hAnsi="Book Antiqua"/>
          <w:b/>
          <w:sz w:val="24"/>
          <w:szCs w:val="24"/>
          <w:lang w:val="en-US"/>
        </w:rPr>
        <w:t xml:space="preserve">: </w:t>
      </w:r>
      <w:r w:rsidRPr="000166F8">
        <w:rPr>
          <w:rFonts w:ascii="Book Antiqua" w:hAnsi="Book Antiqua"/>
          <w:sz w:val="24"/>
          <w:szCs w:val="24"/>
          <w:lang w:val="en-US"/>
        </w:rPr>
        <w:t>Fatigue is a common finding</w:t>
      </w:r>
      <w:r w:rsidR="008C111F"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8C111F" w:rsidRPr="000166F8">
        <w:rPr>
          <w:rFonts w:ascii="Book Antiqua" w:hAnsi="Book Antiqua"/>
          <w:sz w:val="24"/>
          <w:szCs w:val="24"/>
          <w:lang w:val="en-US"/>
        </w:rPr>
        <w:fldChar w:fldCharType="end"/>
      </w:r>
      <w:r w:rsidR="008C111F" w:rsidRPr="000166F8">
        <w:rPr>
          <w:rFonts w:ascii="Book Antiqua" w:hAnsi="Book Antiqua"/>
          <w:sz w:val="24"/>
          <w:szCs w:val="24"/>
          <w:lang w:val="en-US"/>
        </w:rPr>
        <w:t xml:space="preserve"> </w:t>
      </w:r>
      <w:r w:rsidRPr="000166F8">
        <w:rPr>
          <w:rFonts w:ascii="Book Antiqua" w:hAnsi="Book Antiqua"/>
          <w:sz w:val="24"/>
          <w:szCs w:val="24"/>
          <w:lang w:val="en-US"/>
        </w:rPr>
        <w:t xml:space="preserve">in children and adolescents with IBD, and several studies have shown a positive relationship between the degree of disease activity and fatigue. Adolescents with active IBD experience more fatigue than their peers in disease remission, who, </w:t>
      </w:r>
      <w:r w:rsidR="00554C05" w:rsidRPr="000166F8">
        <w:rPr>
          <w:rFonts w:ascii="Book Antiqua" w:hAnsi="Book Antiqua"/>
          <w:sz w:val="24"/>
          <w:szCs w:val="24"/>
          <w:lang w:val="en-US"/>
        </w:rPr>
        <w:t xml:space="preserve">in </w:t>
      </w:r>
      <w:r w:rsidRPr="000166F8">
        <w:rPr>
          <w:rFonts w:ascii="Book Antiqua" w:hAnsi="Book Antiqua"/>
          <w:sz w:val="24"/>
          <w:szCs w:val="24"/>
          <w:lang w:val="en-US"/>
        </w:rPr>
        <w:t xml:space="preserve">turn, experience more fatigue than healthy controls. It is plausible that active disease impairs sleep quality due to nocturnal abdominal pain and </w:t>
      </w:r>
      <w:r w:rsidRPr="000166F8">
        <w:rPr>
          <w:rFonts w:ascii="Book Antiqua" w:eastAsia="Calibri" w:hAnsi="Book Antiqua" w:cs="Times New Roman"/>
          <w:sz w:val="24"/>
          <w:szCs w:val="24"/>
          <w:lang w:val="en-US"/>
        </w:rPr>
        <w:t>diarrhea</w:t>
      </w:r>
      <w:r w:rsidRPr="000166F8">
        <w:rPr>
          <w:rFonts w:ascii="Book Antiqua" w:hAnsi="Book Antiqua"/>
          <w:sz w:val="24"/>
          <w:szCs w:val="24"/>
          <w:lang w:val="en-US"/>
        </w:rPr>
        <w:t>. Inflammation and immune activation, together with the subsequent activation of glial cells and mitochondrial damage, likely account for the severe levels of intractable fatigue and disability seen in patients with autoimmune diseases</w:t>
      </w:r>
      <w:r w:rsidR="008C111F"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orris&lt;/Author&gt;&lt;Year&gt;2015&lt;/Year&gt;&lt;IDText&gt;Central pathways causing fatigue in neuro-inflammatory and autoimmune illnesses&lt;/IDText&gt;&lt;DisplayText&gt;&lt;style face="superscript"&gt;[19]&lt;/style&gt;&lt;/DisplayText&gt;&lt;record&gt;&lt;dates&gt;&lt;pub-dates&gt;&lt;date&gt;Feb 6&lt;/date&gt;&lt;/pub-dates&gt;&lt;year&gt;2015&lt;/year&gt;&lt;/dates&gt;&lt;keywords&gt;&lt;keyword&gt;Autoimmune Diseases/*complications/immunology&lt;/keyword&gt;&lt;keyword&gt;Cytokines/immunology&lt;/keyword&gt;&lt;keyword&gt;Fatigue Syndrome, Chronic/*immunology&lt;/keyword&gt;&lt;keyword&gt;Humans&lt;/keyword&gt;&lt;keyword&gt;Inflammation/*complications/immunology&lt;/keyword&gt;&lt;keyword&gt;Neuroimmunomodulation/*immunology&lt;/keyword&gt;&lt;/keywords&gt;&lt;isbn&gt;1741-7015&lt;/isbn&gt;&lt;custom2&gt;PMC4320458&lt;/custom2&gt;&lt;titles&gt;&lt;title&gt;Central pathways causing fatigue in neuro-inflammatory and autoimmune illnesses&lt;/title&gt;&lt;secondary-title&gt;BMC Med&lt;/secondary-title&gt;&lt;alt-title&gt;BMC medicine&lt;/alt-title&gt;&lt;/titles&gt;&lt;pages&gt;28&lt;/pages&gt;&lt;contributors&gt;&lt;authors&gt;&lt;author&gt;Morris, G.&lt;/author&gt;&lt;author&gt;Berk, M.&lt;/author&gt;&lt;author&gt;Walder, K.&lt;/author&gt;&lt;author&gt;Maes, M.&lt;/author&gt;&lt;/authors&gt;&lt;/contributors&gt;&lt;edition&gt;2015/04/10&lt;/edition&gt;&lt;language&gt;eng&lt;/language&gt;&lt;added-date format="utc"&gt;1529618358&lt;/added-date&gt;&lt;ref-type name="Journal Article"&gt;17&lt;/ref-type&gt;&lt;remote-database-provider&gt;NLM&lt;/remote-database-provider&gt;&lt;rec-number&gt;849&lt;/rec-number&gt;&lt;last-updated-date format="utc"&gt;1529618358&lt;/last-updated-date&gt;&lt;accession-num&gt;25856766&lt;/accession-num&gt;&lt;electronic-resource-num&gt;10.1186/s12916-014-0259-2&lt;/electronic-resource-num&gt;&lt;volume&gt;13&lt;/volume&gt;&lt;/record&gt;&lt;/Cite&gt;&lt;/EndNote&gt;</w:instrText>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19]</w:t>
      </w:r>
      <w:r w:rsidR="008C111F" w:rsidRPr="000166F8">
        <w:rPr>
          <w:rFonts w:ascii="Book Antiqua" w:hAnsi="Book Antiqua"/>
          <w:sz w:val="24"/>
          <w:szCs w:val="24"/>
          <w:lang w:val="en-US"/>
        </w:rPr>
        <w:fldChar w:fldCharType="end"/>
      </w:r>
      <w:r w:rsidRPr="000166F8">
        <w:rPr>
          <w:rFonts w:ascii="Book Antiqua" w:hAnsi="Book Antiqua"/>
          <w:sz w:val="24"/>
          <w:szCs w:val="24"/>
          <w:lang w:val="en-US"/>
        </w:rPr>
        <w:t>.</w:t>
      </w:r>
    </w:p>
    <w:p w14:paraId="11B6F141" w14:textId="3A55DFB9" w:rsidR="009362EE" w:rsidRPr="000166F8" w:rsidRDefault="00E50DB9"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Adolescents in clinical remission are fatigued, but pat</w:t>
      </w:r>
      <w:r w:rsidR="00DA79B0" w:rsidRPr="000166F8">
        <w:rPr>
          <w:rFonts w:ascii="Book Antiqua" w:hAnsi="Book Antiqua"/>
          <w:sz w:val="24"/>
          <w:szCs w:val="24"/>
          <w:lang w:val="en-US"/>
        </w:rPr>
        <w:t xml:space="preserve">ients </w:t>
      </w:r>
      <w:r w:rsidR="00554C05" w:rsidRPr="000166F8">
        <w:rPr>
          <w:rFonts w:ascii="Book Antiqua" w:hAnsi="Book Antiqua"/>
          <w:sz w:val="24"/>
          <w:szCs w:val="24"/>
          <w:lang w:val="en-US"/>
        </w:rPr>
        <w:t xml:space="preserve">in </w:t>
      </w:r>
      <w:r w:rsidR="00DA79B0" w:rsidRPr="000166F8">
        <w:rPr>
          <w:rFonts w:ascii="Book Antiqua" w:hAnsi="Book Antiqua"/>
          <w:sz w:val="24"/>
          <w:szCs w:val="24"/>
          <w:lang w:val="en-US"/>
        </w:rPr>
        <w:t>deep remission were not assessed</w:t>
      </w:r>
      <w:r w:rsidR="008E6124" w:rsidRPr="000166F8">
        <w:rPr>
          <w:rFonts w:ascii="Book Antiqua" w:hAnsi="Book Antiqua"/>
          <w:sz w:val="24"/>
          <w:szCs w:val="24"/>
          <w:lang w:val="en-US"/>
        </w:rPr>
        <w:t>: deep remission could have an impact on less fatigue.</w:t>
      </w:r>
    </w:p>
    <w:p w14:paraId="3251FB2B" w14:textId="3D9866DB" w:rsidR="009362EE" w:rsidRPr="000166F8" w:rsidRDefault="00E50DB9"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Reduced muscle mass</w:t>
      </w:r>
      <w:r w:rsidR="008C111F" w:rsidRPr="000166F8">
        <w:rPr>
          <w:rFonts w:ascii="Book Antiqua" w:hAnsi="Book Antiqua"/>
          <w:sz w:val="24"/>
          <w:szCs w:val="24"/>
          <w:lang w:val="en-US"/>
        </w:rPr>
        <w:fldChar w:fldCharType="begin">
          <w:fldData xml:space="preserve">PEVuZE5vdGU+PENpdGU+PEF1dGhvcj5CZWNodG9sZDwvQXV0aG9yPjxZZWFyPjIwMTA8L1llYXI+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CZWNodG9sZDwvQXV0aG9yPjxZZWFyPjIwMTA8L1llYXI+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8C111F" w:rsidRPr="000166F8">
        <w:rPr>
          <w:rFonts w:ascii="Book Antiqua" w:hAnsi="Book Antiqua"/>
          <w:sz w:val="24"/>
          <w:szCs w:val="24"/>
          <w:lang w:val="en-US"/>
        </w:rPr>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0]</w:t>
      </w:r>
      <w:r w:rsidR="008C111F"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and anemia</w:t>
      </w:r>
      <w:r w:rsidR="008C111F" w:rsidRPr="000166F8">
        <w:rPr>
          <w:rFonts w:ascii="Book Antiqua" w:hAnsi="Book Antiqua"/>
          <w:sz w:val="24"/>
          <w:szCs w:val="24"/>
          <w:lang w:val="en-US"/>
        </w:rPr>
        <w:fldChar w:fldCharType="begin">
          <w:fldData xml:space="preserve">PEVuZE5vdGU+PENpdGU+PEF1dGhvcj5kZSBMYWZmb2xpZTwvQXV0aG9yPjxZZWFyPjIwMTc8L1ll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=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kZSBMYWZmb2xpZTwvQXV0aG9yPjxZZWFyPjIwMTc8L1ll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=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8C111F" w:rsidRPr="000166F8">
        <w:rPr>
          <w:rFonts w:ascii="Book Antiqua" w:hAnsi="Book Antiqua"/>
          <w:sz w:val="24"/>
          <w:szCs w:val="24"/>
          <w:lang w:val="en-US"/>
        </w:rPr>
      </w:r>
      <w:r w:rsidR="008C111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1-23]</w:t>
      </w:r>
      <w:r w:rsidR="008C111F"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both of which are frequently </w:t>
      </w:r>
      <w:r w:rsidR="00912895" w:rsidRPr="000166F8">
        <w:rPr>
          <w:rFonts w:ascii="Book Antiqua" w:eastAsia="Calibri" w:hAnsi="Book Antiqua" w:cs="Times New Roman"/>
          <w:sz w:val="24"/>
          <w:szCs w:val="24"/>
          <w:lang w:val="en-US"/>
        </w:rPr>
        <w:t>observed</w:t>
      </w:r>
      <w:r w:rsidR="00912895" w:rsidRPr="000166F8">
        <w:rPr>
          <w:rFonts w:ascii="Book Antiqua" w:hAnsi="Book Antiqua"/>
          <w:sz w:val="24"/>
          <w:szCs w:val="24"/>
          <w:lang w:val="en-US"/>
        </w:rPr>
        <w:t xml:space="preserve"> in patients with IBD, even when their disease is in remission, may also have </w:t>
      </w:r>
      <w:r w:rsidR="00554C05" w:rsidRPr="000166F8">
        <w:rPr>
          <w:rFonts w:ascii="Book Antiqua" w:hAnsi="Book Antiqua"/>
          <w:sz w:val="24"/>
          <w:szCs w:val="24"/>
          <w:lang w:val="en-US"/>
        </w:rPr>
        <w:t>affect</w:t>
      </w:r>
      <w:r w:rsidR="00912895" w:rsidRPr="000166F8">
        <w:rPr>
          <w:rFonts w:ascii="Book Antiqua" w:hAnsi="Book Antiqua"/>
          <w:sz w:val="24"/>
          <w:szCs w:val="24"/>
          <w:lang w:val="en-US"/>
        </w:rPr>
        <w:t xml:space="preserve"> fatigue, but so far</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these factors have not been investigated in the adolescent IBD population.</w:t>
      </w:r>
    </w:p>
    <w:p w14:paraId="1AAEBDAC" w14:textId="77777777" w:rsidR="00E50DB9" w:rsidRDefault="00E50DB9" w:rsidP="004B6932">
      <w:pPr>
        <w:adjustRightInd w:val="0"/>
        <w:snapToGrid w:val="0"/>
        <w:spacing w:after="0" w:line="360" w:lineRule="auto"/>
        <w:jc w:val="both"/>
        <w:outlineLvl w:val="0"/>
        <w:rPr>
          <w:rFonts w:ascii="Book Antiqua" w:hAnsi="Book Antiqua"/>
          <w:b/>
          <w:sz w:val="24"/>
          <w:szCs w:val="24"/>
          <w:lang w:val="en-US"/>
        </w:rPr>
      </w:pPr>
    </w:p>
    <w:p w14:paraId="1A3AE633" w14:textId="66D7EEF9" w:rsidR="009362EE" w:rsidRPr="00E50DB9" w:rsidRDefault="00912895" w:rsidP="00E50DB9">
      <w:pPr>
        <w:adjustRightInd w:val="0"/>
        <w:snapToGrid w:val="0"/>
        <w:spacing w:after="0" w:line="360" w:lineRule="auto"/>
        <w:jc w:val="both"/>
        <w:outlineLvl w:val="0"/>
        <w:rPr>
          <w:rFonts w:ascii="Book Antiqua" w:hAnsi="Book Antiqua"/>
          <w:b/>
          <w:sz w:val="24"/>
          <w:szCs w:val="24"/>
          <w:lang w:val="en-US"/>
        </w:rPr>
      </w:pPr>
      <w:proofErr w:type="spellStart"/>
      <w:r w:rsidRPr="000166F8">
        <w:rPr>
          <w:rFonts w:ascii="Book Antiqua" w:hAnsi="Book Antiqua"/>
          <w:b/>
          <w:sz w:val="24"/>
          <w:szCs w:val="24"/>
          <w:lang w:val="en-US"/>
        </w:rPr>
        <w:t>Psychobehavioral</w:t>
      </w:r>
      <w:proofErr w:type="spellEnd"/>
      <w:r w:rsidRPr="000166F8">
        <w:rPr>
          <w:rFonts w:ascii="Book Antiqua" w:hAnsi="Book Antiqua"/>
          <w:b/>
          <w:sz w:val="24"/>
          <w:szCs w:val="24"/>
          <w:lang w:val="en-US"/>
        </w:rPr>
        <w:t xml:space="preserve"> factors</w:t>
      </w:r>
      <w:r w:rsidR="00E50DB9">
        <w:rPr>
          <w:rFonts w:ascii="Book Antiqua" w:hAnsi="Book Antiqua"/>
          <w:b/>
          <w:sz w:val="24"/>
          <w:szCs w:val="24"/>
          <w:lang w:val="en-US"/>
        </w:rPr>
        <w:t xml:space="preserve">: </w:t>
      </w:r>
      <w:r w:rsidRPr="000166F8">
        <w:rPr>
          <w:rFonts w:ascii="Book Antiqua" w:hAnsi="Book Antiqua"/>
          <w:sz w:val="24"/>
          <w:szCs w:val="24"/>
          <w:lang w:val="en-US"/>
        </w:rPr>
        <w:t>The papers that sought correlation</w:t>
      </w:r>
      <w:r w:rsidR="00554C05" w:rsidRPr="000166F8">
        <w:rPr>
          <w:rFonts w:ascii="Book Antiqua" w:hAnsi="Book Antiqua"/>
          <w:sz w:val="24"/>
          <w:szCs w:val="24"/>
          <w:lang w:val="en-US"/>
        </w:rPr>
        <w:t>s</w:t>
      </w:r>
      <w:r w:rsidRPr="000166F8">
        <w:rPr>
          <w:rFonts w:ascii="Book Antiqua" w:hAnsi="Book Antiqua"/>
          <w:sz w:val="24"/>
          <w:szCs w:val="24"/>
          <w:lang w:val="en-US"/>
        </w:rPr>
        <w:t xml:space="preserve"> between </w:t>
      </w:r>
      <w:proofErr w:type="spellStart"/>
      <w:r w:rsidRPr="000166F8">
        <w:rPr>
          <w:rFonts w:ascii="Book Antiqua" w:hAnsi="Book Antiqua"/>
          <w:sz w:val="24"/>
          <w:szCs w:val="24"/>
          <w:lang w:val="en-US"/>
        </w:rPr>
        <w:t>psychobehavioral</w:t>
      </w:r>
      <w:proofErr w:type="spellEnd"/>
      <w:r w:rsidRPr="000166F8">
        <w:rPr>
          <w:rFonts w:ascii="Book Antiqua" w:hAnsi="Book Antiqua"/>
          <w:sz w:val="24"/>
          <w:szCs w:val="24"/>
          <w:lang w:val="en-US"/>
        </w:rPr>
        <w:t xml:space="preserve"> factors and fatigue showed conflicting results. One paper</w:t>
      </w:r>
      <w:r w:rsidR="008C111F"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8C111F"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4]</w:t>
      </w:r>
      <w:r w:rsidR="008C111F" w:rsidRPr="000166F8">
        <w:rPr>
          <w:rFonts w:ascii="Book Antiqua" w:hAnsi="Book Antiqua"/>
          <w:sz w:val="24"/>
          <w:szCs w:val="24"/>
          <w:lang w:val="en-US"/>
        </w:rPr>
        <w:fldChar w:fldCharType="end"/>
      </w:r>
      <w:r w:rsidRPr="000166F8">
        <w:rPr>
          <w:rFonts w:ascii="Book Antiqua" w:hAnsi="Book Antiqua"/>
          <w:sz w:val="24"/>
          <w:szCs w:val="24"/>
          <w:lang w:val="en-US"/>
        </w:rPr>
        <w:t xml:space="preserve"> linked anxiety, depression and lack of family support with IBD-related fatigue, while another paper failed to show that depression</w:t>
      </w:r>
      <w:r w:rsidR="00554C05" w:rsidRPr="000166F8">
        <w:rPr>
          <w:rFonts w:ascii="Book Antiqua" w:hAnsi="Book Antiqua"/>
          <w:sz w:val="24"/>
          <w:szCs w:val="24"/>
          <w:lang w:val="en-US"/>
        </w:rPr>
        <w:t xml:space="preserve"> occurs more often</w:t>
      </w:r>
      <w:r w:rsidRPr="000166F8">
        <w:rPr>
          <w:rFonts w:ascii="Book Antiqua" w:hAnsi="Book Antiqua"/>
          <w:sz w:val="24"/>
          <w:szCs w:val="24"/>
          <w:lang w:val="en-US"/>
        </w:rPr>
        <w:t xml:space="preserve"> in adolescents with IBD than in</w:t>
      </w:r>
      <w:r w:rsidR="00554C05" w:rsidRPr="000166F8">
        <w:rPr>
          <w:rFonts w:ascii="Book Antiqua" w:hAnsi="Book Antiqua"/>
          <w:sz w:val="24"/>
          <w:szCs w:val="24"/>
          <w:lang w:val="en-US"/>
        </w:rPr>
        <w:t xml:space="preserve"> their</w:t>
      </w:r>
      <w:r w:rsidRPr="000166F8">
        <w:rPr>
          <w:rFonts w:ascii="Book Antiqua" w:hAnsi="Book Antiqua"/>
          <w:sz w:val="24"/>
          <w:szCs w:val="24"/>
          <w:lang w:val="en-US"/>
        </w:rPr>
        <w:t xml:space="preserve"> healthy peers</w:t>
      </w:r>
      <w:r w:rsidR="009C6219"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9C6219"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6]</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 xml:space="preserve">. Sleep disorders can affect the feeling of being tired, as shown in 2 of the included papers. Sleep deprivation leads to more anxiety and depression and to an increase </w:t>
      </w:r>
      <w:r w:rsidR="00554C05" w:rsidRPr="000166F8">
        <w:rPr>
          <w:rFonts w:ascii="Book Antiqua" w:hAnsi="Book Antiqua"/>
          <w:sz w:val="24"/>
          <w:szCs w:val="24"/>
          <w:lang w:val="en-US"/>
        </w:rPr>
        <w:t xml:space="preserve">in </w:t>
      </w:r>
      <w:r w:rsidRPr="000166F8">
        <w:rPr>
          <w:rFonts w:ascii="Book Antiqua" w:hAnsi="Book Antiqua"/>
          <w:sz w:val="24"/>
          <w:szCs w:val="24"/>
          <w:lang w:val="en-US"/>
        </w:rPr>
        <w:t>somatic complaints and aggressive behavior</w:t>
      </w:r>
      <w:r w:rsidR="009C6219"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LCAxNiwgMTddPC9zdHlsZT48L0Rpc3BsYXl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UGlyaW5lbjwvQXV0aG9yPjxZZWFyPjIwMTA8L1ll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LCAxNiwgMTddPC9zdHlsZT48L0Rpc3BsYXl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UGlyaW5lbjwvQXV0aG9yPjxZZWFyPjIwMTA8L1ll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9C6219" w:rsidRPr="000166F8">
        <w:rPr>
          <w:rFonts w:ascii="Book Antiqua" w:hAnsi="Book Antiqua"/>
          <w:sz w:val="24"/>
          <w:szCs w:val="24"/>
          <w:lang w:val="en-US"/>
        </w:rPr>
      </w:r>
      <w:r w:rsidR="009C6219" w:rsidRPr="000166F8">
        <w:rPr>
          <w:rFonts w:ascii="Book Antiqua" w:hAnsi="Book Antiqua"/>
          <w:sz w:val="24"/>
          <w:szCs w:val="24"/>
          <w:lang w:val="en-US"/>
        </w:rPr>
        <w:fldChar w:fldCharType="separate"/>
      </w:r>
      <w:r w:rsidR="00E50DB9">
        <w:rPr>
          <w:rFonts w:ascii="Book Antiqua" w:hAnsi="Book Antiqua"/>
          <w:sz w:val="24"/>
          <w:szCs w:val="24"/>
          <w:vertAlign w:val="superscript"/>
          <w:lang w:val="en-US"/>
        </w:rPr>
        <w:t>[13,</w:t>
      </w:r>
      <w:r w:rsidR="00C05445" w:rsidRPr="000166F8">
        <w:rPr>
          <w:rFonts w:ascii="Book Antiqua" w:hAnsi="Book Antiqua"/>
          <w:sz w:val="24"/>
          <w:szCs w:val="24"/>
          <w:vertAlign w:val="superscript"/>
          <w:lang w:val="en-US"/>
        </w:rPr>
        <w:t>1</w:t>
      </w:r>
      <w:r w:rsidR="00E50DB9">
        <w:rPr>
          <w:rFonts w:ascii="Book Antiqua" w:hAnsi="Book Antiqua"/>
          <w:sz w:val="24"/>
          <w:szCs w:val="24"/>
          <w:vertAlign w:val="superscript"/>
          <w:lang w:val="en-US"/>
        </w:rPr>
        <w:t>6,</w:t>
      </w:r>
      <w:r w:rsidR="00C05445" w:rsidRPr="000166F8">
        <w:rPr>
          <w:rFonts w:ascii="Book Antiqua" w:hAnsi="Book Antiqua"/>
          <w:sz w:val="24"/>
          <w:szCs w:val="24"/>
          <w:vertAlign w:val="superscript"/>
          <w:lang w:val="en-US"/>
        </w:rPr>
        <w:t>17]</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 xml:space="preserve">. Sleep itself was not often a research </w:t>
      </w:r>
      <w:r w:rsidR="00554C05" w:rsidRPr="000166F8">
        <w:rPr>
          <w:rFonts w:ascii="Book Antiqua" w:hAnsi="Book Antiqua"/>
          <w:sz w:val="24"/>
          <w:szCs w:val="24"/>
          <w:lang w:val="en-US"/>
        </w:rPr>
        <w:t>objective;</w:t>
      </w:r>
      <w:r w:rsidRPr="000166F8">
        <w:rPr>
          <w:rFonts w:ascii="Book Antiqua" w:hAnsi="Book Antiqua"/>
          <w:sz w:val="24"/>
          <w:szCs w:val="24"/>
          <w:lang w:val="en-US"/>
        </w:rPr>
        <w:t xml:space="preserve"> only one study had sleeping problems as </w:t>
      </w:r>
      <w:r w:rsidR="00554C05" w:rsidRPr="000166F8">
        <w:rPr>
          <w:rFonts w:ascii="Book Antiqua" w:hAnsi="Book Antiqua"/>
          <w:sz w:val="24"/>
          <w:szCs w:val="24"/>
          <w:lang w:val="en-US"/>
        </w:rPr>
        <w:t xml:space="preserve">an </w:t>
      </w:r>
      <w:r w:rsidRPr="000166F8">
        <w:rPr>
          <w:rFonts w:ascii="Book Antiqua" w:hAnsi="Book Antiqua"/>
          <w:sz w:val="24"/>
          <w:szCs w:val="24"/>
          <w:lang w:val="en-US"/>
        </w:rPr>
        <w:t xml:space="preserve">outcome </w:t>
      </w:r>
      <w:r w:rsidRPr="000166F8">
        <w:rPr>
          <w:rFonts w:ascii="Book Antiqua" w:hAnsi="Book Antiqua"/>
          <w:sz w:val="24"/>
          <w:szCs w:val="24"/>
          <w:lang w:val="en-US"/>
        </w:rPr>
        <w:lastRenderedPageBreak/>
        <w:t>measurement</w:t>
      </w:r>
      <w:r w:rsidR="00BD21AF" w:rsidRPr="000166F8">
        <w:rPr>
          <w:rFonts w:ascii="Book Antiqua" w:hAnsi="Book Antiqua"/>
          <w:sz w:val="24"/>
          <w:szCs w:val="24"/>
          <w:lang w:val="en-US"/>
        </w:rPr>
        <w:fldChar w:fldCharType="begin"/>
      </w:r>
      <w:r w:rsidR="00C05445" w:rsidRPr="000166F8">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BD21AF" w:rsidRPr="000166F8">
        <w:rPr>
          <w:rFonts w:ascii="Book Antiqua" w:hAnsi="Book Antiqua"/>
          <w:sz w:val="24"/>
          <w:szCs w:val="24"/>
          <w:lang w:val="en-US"/>
        </w:rPr>
        <w:fldChar w:fldCharType="separate"/>
      </w:r>
      <w:r w:rsidR="00C05445" w:rsidRPr="000166F8">
        <w:rPr>
          <w:rFonts w:ascii="Book Antiqua" w:hAnsi="Book Antiqua"/>
          <w:sz w:val="24"/>
          <w:szCs w:val="24"/>
          <w:vertAlign w:val="superscript"/>
          <w:lang w:val="en-US"/>
        </w:rPr>
        <w:t>[16]</w:t>
      </w:r>
      <w:r w:rsidR="00BD21AF" w:rsidRPr="000166F8">
        <w:rPr>
          <w:rFonts w:ascii="Book Antiqua" w:hAnsi="Book Antiqua"/>
          <w:sz w:val="24"/>
          <w:szCs w:val="24"/>
          <w:lang w:val="en-US"/>
        </w:rPr>
        <w:fldChar w:fldCharType="end"/>
      </w:r>
      <w:r w:rsidRPr="000166F8">
        <w:rPr>
          <w:rFonts w:ascii="Book Antiqua" w:eastAsia="Calibri" w:hAnsi="Book Antiqua" w:cs="Times New Roman"/>
          <w:sz w:val="24"/>
          <w:szCs w:val="24"/>
          <w:lang w:val="en-US"/>
        </w:rPr>
        <w:t>, while</w:t>
      </w:r>
      <w:r w:rsidRPr="000166F8">
        <w:rPr>
          <w:rFonts w:ascii="Book Antiqua" w:hAnsi="Book Antiqua"/>
          <w:sz w:val="24"/>
          <w:szCs w:val="24"/>
          <w:lang w:val="en-US"/>
        </w:rPr>
        <w:t xml:space="preserve"> a German study </w:t>
      </w:r>
      <w:r w:rsidRPr="000166F8">
        <w:rPr>
          <w:rFonts w:ascii="Book Antiqua" w:eastAsia="Calibri" w:hAnsi="Book Antiqua" w:cs="Times New Roman"/>
          <w:sz w:val="24"/>
          <w:szCs w:val="24"/>
          <w:lang w:val="en-US"/>
        </w:rPr>
        <w:t>only</w:t>
      </w:r>
      <w:r w:rsidRPr="000166F8">
        <w:rPr>
          <w:rFonts w:ascii="Book Antiqua" w:hAnsi="Book Antiqua"/>
          <w:sz w:val="24"/>
          <w:szCs w:val="24"/>
          <w:lang w:val="en-US"/>
        </w:rPr>
        <w:t xml:space="preserve"> reported a trend towards prolonged sleep duration in patients with mild IBD compared to healthy controls</w:t>
      </w:r>
      <w:r w:rsidR="00BD21AF"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BD21AF" w:rsidRPr="000166F8">
        <w:rPr>
          <w:rFonts w:ascii="Book Antiqua" w:hAnsi="Book Antiqua"/>
          <w:sz w:val="24"/>
          <w:szCs w:val="24"/>
          <w:lang w:val="en-US"/>
        </w:rPr>
      </w:r>
      <w:r w:rsidR="00BD21AF"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8]</w:t>
      </w:r>
      <w:r w:rsidR="00BD21AF" w:rsidRPr="000166F8">
        <w:rPr>
          <w:rFonts w:ascii="Book Antiqua" w:hAnsi="Book Antiqua"/>
          <w:sz w:val="24"/>
          <w:szCs w:val="24"/>
          <w:lang w:val="en-US"/>
        </w:rPr>
        <w:fldChar w:fldCharType="end"/>
      </w:r>
      <w:r w:rsidR="00B27F01" w:rsidRPr="000166F8">
        <w:rPr>
          <w:rFonts w:ascii="Book Antiqua" w:hAnsi="Book Antiqua"/>
          <w:sz w:val="24"/>
          <w:szCs w:val="24"/>
          <w:lang w:val="en-US"/>
        </w:rPr>
        <w:t>.</w:t>
      </w:r>
    </w:p>
    <w:p w14:paraId="04F7AADD" w14:textId="77777777" w:rsidR="00E50DB9" w:rsidRDefault="00E50DB9" w:rsidP="004B6932">
      <w:pPr>
        <w:adjustRightInd w:val="0"/>
        <w:snapToGrid w:val="0"/>
        <w:spacing w:after="0" w:line="360" w:lineRule="auto"/>
        <w:jc w:val="both"/>
        <w:outlineLvl w:val="0"/>
        <w:rPr>
          <w:rFonts w:ascii="Book Antiqua" w:hAnsi="Book Antiqua"/>
          <w:b/>
          <w:sz w:val="24"/>
          <w:szCs w:val="24"/>
          <w:lang w:val="en-US"/>
        </w:rPr>
      </w:pPr>
    </w:p>
    <w:p w14:paraId="265F3116" w14:textId="63EAE9AC" w:rsidR="009362EE" w:rsidRDefault="00912895" w:rsidP="00E50DB9">
      <w:pPr>
        <w:adjustRightInd w:val="0"/>
        <w:snapToGrid w:val="0"/>
        <w:spacing w:after="0" w:line="360" w:lineRule="auto"/>
        <w:jc w:val="both"/>
        <w:outlineLvl w:val="0"/>
        <w:rPr>
          <w:rFonts w:ascii="Book Antiqua" w:hAnsi="Book Antiqua"/>
          <w:sz w:val="24"/>
          <w:szCs w:val="24"/>
          <w:lang w:val="en-US"/>
        </w:rPr>
      </w:pPr>
      <w:r w:rsidRPr="000166F8">
        <w:rPr>
          <w:rFonts w:ascii="Book Antiqua" w:hAnsi="Book Antiqua"/>
          <w:b/>
          <w:sz w:val="24"/>
          <w:szCs w:val="24"/>
          <w:lang w:val="en-US"/>
        </w:rPr>
        <w:t>Functional factors</w:t>
      </w:r>
      <w:r w:rsidR="00E50DB9">
        <w:rPr>
          <w:rFonts w:ascii="Book Antiqua" w:hAnsi="Book Antiqua"/>
          <w:b/>
          <w:sz w:val="24"/>
          <w:szCs w:val="24"/>
          <w:lang w:val="en-US"/>
        </w:rPr>
        <w:t xml:space="preserve">: </w:t>
      </w:r>
      <w:r w:rsidRPr="000166F8">
        <w:rPr>
          <w:rFonts w:ascii="Book Antiqua" w:hAnsi="Book Antiqua"/>
          <w:sz w:val="24"/>
          <w:szCs w:val="24"/>
          <w:lang w:val="en-US"/>
        </w:rPr>
        <w:t>Only one paper focused on functional capacity in relation to fatigue and used a wearable device to plot activity over time</w:t>
      </w:r>
      <w:r w:rsidR="00554C05" w:rsidRPr="000166F8">
        <w:rPr>
          <w:rFonts w:ascii="Book Antiqua" w:hAnsi="Book Antiqua"/>
          <w:sz w:val="24"/>
          <w:szCs w:val="24"/>
          <w:lang w:val="en-US"/>
        </w:rPr>
        <w:t xml:space="preserve">; this study </w:t>
      </w:r>
      <w:r w:rsidRPr="000166F8">
        <w:rPr>
          <w:rFonts w:ascii="Book Antiqua" w:hAnsi="Book Antiqua"/>
          <w:sz w:val="24"/>
          <w:szCs w:val="24"/>
          <w:lang w:val="en-US"/>
        </w:rPr>
        <w:t xml:space="preserve">did not find a significant difference </w:t>
      </w:r>
      <w:r w:rsidR="00554C05" w:rsidRPr="000166F8">
        <w:rPr>
          <w:rFonts w:ascii="Book Antiqua" w:hAnsi="Book Antiqua"/>
          <w:sz w:val="24"/>
          <w:szCs w:val="24"/>
          <w:lang w:val="en-US"/>
        </w:rPr>
        <w:t xml:space="preserve">between patients with IBD and </w:t>
      </w:r>
      <w:r w:rsidRPr="000166F8">
        <w:rPr>
          <w:rFonts w:ascii="Book Antiqua" w:hAnsi="Book Antiqua"/>
          <w:sz w:val="24"/>
          <w:szCs w:val="24"/>
          <w:lang w:val="en-US"/>
        </w:rPr>
        <w:t>healthy controls. It is rather surprising</w:t>
      </w:r>
      <w:r w:rsidR="00B27F01" w:rsidRPr="000166F8">
        <w:rPr>
          <w:rFonts w:ascii="Book Antiqua" w:hAnsi="Book Antiqua"/>
          <w:sz w:val="24"/>
          <w:szCs w:val="24"/>
          <w:lang w:val="en-US"/>
        </w:rPr>
        <w:t xml:space="preserve"> </w:t>
      </w:r>
      <w:r w:rsidRPr="000166F8">
        <w:rPr>
          <w:rFonts w:ascii="Book Antiqua" w:hAnsi="Book Antiqua"/>
          <w:sz w:val="24"/>
          <w:szCs w:val="24"/>
          <w:lang w:val="en-US"/>
        </w:rPr>
        <w:t xml:space="preserve">that </w:t>
      </w:r>
      <w:r w:rsidRPr="000166F8">
        <w:rPr>
          <w:rFonts w:ascii="Book Antiqua" w:eastAsia="Calibri" w:hAnsi="Book Antiqua" w:cs="Times New Roman"/>
          <w:sz w:val="24"/>
          <w:szCs w:val="24"/>
          <w:lang w:val="en-US"/>
        </w:rPr>
        <w:t>only</w:t>
      </w:r>
      <w:r w:rsidRPr="000166F8">
        <w:rPr>
          <w:rFonts w:ascii="Book Antiqua" w:hAnsi="Book Antiqua"/>
          <w:sz w:val="24"/>
          <w:szCs w:val="24"/>
          <w:lang w:val="en-US"/>
        </w:rPr>
        <w:t xml:space="preserve"> one paper looked at functional capacity in adolescents with IBD </w:t>
      </w:r>
      <w:r w:rsidRPr="000166F8">
        <w:rPr>
          <w:rFonts w:ascii="Book Antiqua" w:eastAsia="Calibri" w:hAnsi="Book Antiqua" w:cs="Times New Roman"/>
          <w:sz w:val="24"/>
          <w:szCs w:val="24"/>
          <w:lang w:val="en-US"/>
        </w:rPr>
        <w:t>because</w:t>
      </w:r>
      <w:r w:rsidRPr="000166F8">
        <w:rPr>
          <w:rFonts w:ascii="Book Antiqua" w:hAnsi="Book Antiqua"/>
          <w:sz w:val="24"/>
          <w:szCs w:val="24"/>
          <w:lang w:val="en-US"/>
        </w:rPr>
        <w:t xml:space="preserve"> it is a frequently used outcome measurement in other chronic diseases</w:t>
      </w:r>
      <w:r w:rsidR="009C6219" w:rsidRPr="000166F8">
        <w:rPr>
          <w:rFonts w:ascii="Book Antiqua" w:hAnsi="Book Antiqua"/>
          <w:sz w:val="24"/>
          <w:szCs w:val="24"/>
          <w:lang w:val="en-US"/>
        </w:rPr>
        <w:fldChar w:fldCharType="begin">
          <w:fldData xml:space="preserve">PEVuZE5vdGU+PENpdGU+PEF1dGhvcj5BbGFtZXJpPC9BdXRob3I+PFllYXI+MjAwNzwvWWVhcj48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BbGFtZXJpPC9BdXRob3I+PFllYXI+MjAwNzwvWWVhcj48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9C6219" w:rsidRPr="000166F8">
        <w:rPr>
          <w:rFonts w:ascii="Book Antiqua" w:hAnsi="Book Antiqua"/>
          <w:sz w:val="24"/>
          <w:szCs w:val="24"/>
          <w:lang w:val="en-US"/>
        </w:rPr>
      </w:r>
      <w:r w:rsidR="009C6219"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4-27]</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w:t>
      </w:r>
    </w:p>
    <w:p w14:paraId="46135FC6" w14:textId="77777777" w:rsidR="00E50DB9" w:rsidRPr="00E50DB9" w:rsidRDefault="00E50DB9" w:rsidP="00E50DB9">
      <w:pPr>
        <w:adjustRightInd w:val="0"/>
        <w:snapToGrid w:val="0"/>
        <w:spacing w:after="0" w:line="360" w:lineRule="auto"/>
        <w:jc w:val="both"/>
        <w:outlineLvl w:val="0"/>
        <w:rPr>
          <w:rFonts w:ascii="Book Antiqua" w:hAnsi="Book Antiqua"/>
          <w:b/>
          <w:sz w:val="24"/>
          <w:szCs w:val="24"/>
          <w:lang w:val="en-US"/>
        </w:rPr>
      </w:pPr>
    </w:p>
    <w:p w14:paraId="2CEAE2F3"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Comparison with adult-oriented publications</w:t>
      </w:r>
    </w:p>
    <w:p w14:paraId="4A114278" w14:textId="565A05F2" w:rsidR="009362EE"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In 2010, a</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systematic review</w:t>
      </w:r>
      <w:r w:rsidR="009C6219"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van Langenberg&lt;/Author&gt;&lt;Year&gt;2010&lt;/Year&gt;&lt;IDText&gt;Systematic review: fatigue in inflammatory bowel disease&lt;/IDText&gt;&lt;DisplayText&gt;&lt;style face="superscript"&gt;[3]&lt;/style&gt;&lt;/DisplayText&gt;&lt;record&gt;&lt;dates&gt;&lt;pub-dates&gt;&lt;date&gt;Jul&lt;/date&gt;&lt;/pub-dates&gt;&lt;year&gt;2010&lt;/year&gt;&lt;/dates&gt;&lt;keywords&gt;&lt;keyword&gt;Chronic Disease&lt;/keyword&gt;&lt;keyword&gt;Fatigue/epidemiology/*etiology&lt;/keyword&gt;&lt;keyword&gt;Humans&lt;/keyword&gt;&lt;keyword&gt;Inflammatory Bowel Diseases/*complications/epidemiology&lt;/keyword&gt;&lt;keyword&gt;Prevalence&lt;/keyword&gt;&lt;/keywords&gt;&lt;isbn&gt;0269-2813&lt;/isbn&gt;&lt;titles&gt;&lt;title&gt;Systematic review: fatigue in inflammatory bowel disease&lt;/title&gt;&lt;secondary-title&gt;Aliment Pharmacol Ther&lt;/secondary-title&gt;&lt;alt-title&gt;Alimentary pharmacology &amp;amp; therapeutics&lt;/alt-title&gt;&lt;/titles&gt;&lt;pages&gt;131-43&lt;/pages&gt;&lt;number&gt;2&lt;/number&gt;&lt;contributors&gt;&lt;authors&gt;&lt;author&gt;van Langenberg, D. R.&lt;/author&gt;&lt;author&gt;Gibson, P. R.&lt;/author&gt;&lt;/authors&gt;&lt;/contributors&gt;&lt;edition&gt;2010/05/12&lt;/edition&gt;&lt;language&gt;eng&lt;/language&gt;&lt;added-date format="utc"&gt;1412181088&lt;/added-date&gt;&lt;ref-type name="Journal Article"&gt;17&lt;/ref-type&gt;&lt;auth-address&gt;Monash University Department of Gastroenterology &amp;amp; Hepatology, Medicine, Box Hill Hospital, Box Hill, Melbourne, Vic., Australia. Daniel.van-Langenberg@med.monash.edu.au&lt;/auth-address&gt;&lt;remote-database-provider&gt;NLM&lt;/remote-database-provider&gt;&lt;rec-number&gt;163&lt;/rec-number&gt;&lt;last-updated-date format="utc"&gt;1478185702&lt;/last-updated-date&gt;&lt;accession-num&gt;20456309&lt;/accession-num&gt;&lt;electronic-resource-num&gt;10.1111/j.1365-2036.2010.04347.x&lt;/electronic-resource-num&gt;&lt;volume&gt;32&lt;/volume&gt;&lt;/record&gt;&lt;/Cite&gt;&lt;/EndNote&gt;</w:instrText>
      </w:r>
      <w:r w:rsidR="009C6219"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3]</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 xml:space="preserve"> identified 10 papers about fatigue in </w:t>
      </w:r>
      <w:r w:rsidR="00554C05" w:rsidRPr="000166F8">
        <w:rPr>
          <w:rFonts w:ascii="Book Antiqua" w:hAnsi="Book Antiqua"/>
          <w:sz w:val="24"/>
          <w:szCs w:val="24"/>
          <w:lang w:val="en-US"/>
        </w:rPr>
        <w:t>patients with IBD</w:t>
      </w:r>
      <w:r w:rsidRPr="000166F8">
        <w:rPr>
          <w:rFonts w:ascii="Book Antiqua" w:hAnsi="Book Antiqua"/>
          <w:sz w:val="24"/>
          <w:szCs w:val="24"/>
          <w:lang w:val="en-US"/>
        </w:rPr>
        <w:t xml:space="preserve"> and mentioned that the topic deserved more attention, as the prevalence of fatigue approached 50% in patients with IBD in remission and up to 86% in patients with active IBD. </w:t>
      </w:r>
      <w:proofErr w:type="spellStart"/>
      <w:r w:rsidRPr="000166F8">
        <w:rPr>
          <w:rFonts w:ascii="Book Antiqua" w:hAnsi="Book Antiqua"/>
          <w:sz w:val="24"/>
          <w:szCs w:val="24"/>
          <w:lang w:val="en-US"/>
        </w:rPr>
        <w:t>Cuzber-Dochan</w:t>
      </w:r>
      <w:proofErr w:type="spellEnd"/>
      <w:r w:rsidRPr="000166F8">
        <w:rPr>
          <w:rFonts w:ascii="Book Antiqua" w:hAnsi="Book Antiqua"/>
          <w:sz w:val="24"/>
          <w:szCs w:val="24"/>
          <w:lang w:val="en-US"/>
        </w:rPr>
        <w:t xml:space="preserve"> and colleagues published a systematic review in 2013 that included 28 papers</w:t>
      </w:r>
      <w:r w:rsidR="00554C05" w:rsidRPr="000166F8">
        <w:rPr>
          <w:rFonts w:ascii="Book Antiqua" w:hAnsi="Book Antiqua"/>
          <w:sz w:val="24"/>
          <w:szCs w:val="24"/>
          <w:lang w:val="en-US"/>
        </w:rPr>
        <w:t xml:space="preserve"> on adults</w:t>
      </w:r>
      <w:r w:rsidRPr="000166F8">
        <w:rPr>
          <w:rFonts w:ascii="Book Antiqua" w:hAnsi="Book Antiqua"/>
          <w:sz w:val="24"/>
          <w:szCs w:val="24"/>
          <w:lang w:val="en-US"/>
        </w:rPr>
        <w:t xml:space="preserve">, and they concluded that the use of terminology </w:t>
      </w:r>
      <w:r w:rsidR="00554C05" w:rsidRPr="000166F8">
        <w:rPr>
          <w:rFonts w:ascii="Book Antiqua" w:hAnsi="Book Antiqua"/>
          <w:sz w:val="24"/>
          <w:szCs w:val="24"/>
          <w:lang w:val="en-US"/>
        </w:rPr>
        <w:t xml:space="preserve">regarding </w:t>
      </w:r>
      <w:r w:rsidRPr="000166F8">
        <w:rPr>
          <w:rFonts w:ascii="Book Antiqua" w:hAnsi="Book Antiqua"/>
          <w:sz w:val="24"/>
          <w:szCs w:val="24"/>
          <w:lang w:val="en-US"/>
        </w:rPr>
        <w:t xml:space="preserve">fatigue is inconsistent and that knowledge </w:t>
      </w:r>
      <w:r w:rsidR="00554C05" w:rsidRPr="000166F8">
        <w:rPr>
          <w:rFonts w:ascii="Book Antiqua" w:hAnsi="Book Antiqua"/>
          <w:sz w:val="24"/>
          <w:szCs w:val="24"/>
          <w:lang w:val="en-US"/>
        </w:rPr>
        <w:t xml:space="preserve">of </w:t>
      </w:r>
      <w:r w:rsidRPr="000166F8">
        <w:rPr>
          <w:rFonts w:ascii="Book Antiqua" w:hAnsi="Book Antiqua"/>
          <w:sz w:val="24"/>
          <w:szCs w:val="24"/>
          <w:lang w:val="en-US"/>
        </w:rPr>
        <w:t>the causes, severity and ways of measuring IBD fatigue is incomplete</w:t>
      </w:r>
      <w:r w:rsidR="009C6219"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Czuber-Dochan&lt;/Author&gt;&lt;Year&gt;2013&lt;/Year&gt;&lt;IDText&gt;Review article: Description and management of fatigue in inflammatory bowel disease&lt;/IDText&gt;&lt;DisplayText&gt;&lt;style face="superscript"&gt;[28]&lt;/style&gt;&lt;/DisplayText&gt;&lt;record&gt;&lt;dates&gt;&lt;pub-dates&gt;&lt;date&gt;Mar&lt;/date&gt;&lt;/pub-dates&gt;&lt;year&gt;2013&lt;/year&gt;&lt;/dates&gt;&lt;keywords&gt;&lt;keyword&gt;Anti-Inflammatory Agents/therapeutic use&lt;/keyword&gt;&lt;keyword&gt;Antibodies, Monoclonal/therapeutic use&lt;/keyword&gt;&lt;keyword&gt;Antibodies, Monoclonal, Humanized/therapeutic use&lt;/keyword&gt;&lt;keyword&gt;Fatigue/diagnosis/*physiopathology/therapy&lt;/keyword&gt;&lt;keyword&gt;Humans&lt;/keyword&gt;&lt;keyword&gt;Inflammatory Bowel Diseases/diagnosis/*physiopathology/therapy&lt;/keyword&gt;&lt;keyword&gt;Randomized Controlled Trials as Topic&lt;/keyword&gt;&lt;keyword&gt;Relaxation Therapy/methods&lt;/keyword&gt;&lt;/keywords&gt;&lt;isbn&gt;0269-2813&lt;/isbn&gt;&lt;titles&gt;&lt;title&gt;Review article: Description and management of fatigue in inflammatory bowel disease&lt;/title&gt;&lt;secondary-title&gt;Aliment Pharmacol Ther&lt;/secondary-title&gt;&lt;alt-title&gt;Alimentary pharmacology &amp;amp; therapeutics&lt;/alt-title&gt;&lt;/titles&gt;&lt;pages&gt;505-16&lt;/pages&gt;&lt;number&gt;5&lt;/number&gt;&lt;contributors&gt;&lt;authors&gt;&lt;author&gt;Czuber-Dochan, W.&lt;/author&gt;&lt;author&gt;Ream, E.&lt;/author&gt;&lt;author&gt;Norton, C.&lt;/author&gt;&lt;/authors&gt;&lt;/contributors&gt;&lt;edition&gt;2013/01/15&lt;/edition&gt;&lt;language&gt;eng&lt;/language&gt;&lt;added-date format="utc"&gt;1412180985&lt;/added-date&gt;&lt;ref-type name="Journal Article"&gt;17&lt;/ref-type&gt;&lt;auth-address&gt;King&amp;apos;s College London, Florence Nightingale School of Nursing &amp;amp; Midwifery, London, UK. wladzia.czuber-dochan@kcl.ac.uk&lt;/auth-address&gt;&lt;remote-database-provider&gt;NLM&lt;/remote-database-provider&gt;&lt;rec-number&gt;70&lt;/rec-number&gt;&lt;last-updated-date format="utc"&gt;1509807749&lt;/last-updated-date&gt;&lt;accession-num&gt;23311461&lt;/accession-num&gt;&lt;electronic-resource-num&gt;10.1111/apt.12205&lt;/electronic-resource-num&gt;&lt;volume&gt;37&lt;/volume&gt;&lt;/record&gt;&lt;/Cite&gt;&lt;/EndNote&gt;</w:instrText>
      </w:r>
      <w:r w:rsidR="009C6219"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8]</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 xml:space="preserve">. Three years later, the same research grouped repeated the literature search and identified a number of psychosocial and physical factors that could potentially be modified through targeted health interventions </w:t>
      </w:r>
      <w:r w:rsidR="00554C05" w:rsidRPr="000166F8">
        <w:rPr>
          <w:rFonts w:ascii="Book Antiqua" w:hAnsi="Book Antiqua"/>
          <w:sz w:val="24"/>
          <w:szCs w:val="24"/>
          <w:lang w:val="en-US"/>
        </w:rPr>
        <w:t xml:space="preserve">to </w:t>
      </w:r>
      <w:r w:rsidRPr="000166F8">
        <w:rPr>
          <w:rFonts w:ascii="Book Antiqua" w:hAnsi="Book Antiqua"/>
          <w:sz w:val="24"/>
          <w:szCs w:val="24"/>
          <w:lang w:val="en-US"/>
        </w:rPr>
        <w:t xml:space="preserve">improve fatigue in IBD. </w:t>
      </w:r>
      <w:r w:rsidR="00554C05" w:rsidRPr="000166F8">
        <w:rPr>
          <w:rFonts w:ascii="Book Antiqua" w:hAnsi="Book Antiqua"/>
          <w:sz w:val="24"/>
          <w:szCs w:val="24"/>
          <w:lang w:val="en-US"/>
        </w:rPr>
        <w:t>As in this study</w:t>
      </w:r>
      <w:r w:rsidRPr="000166F8">
        <w:rPr>
          <w:rFonts w:ascii="Book Antiqua" w:hAnsi="Book Antiqua"/>
          <w:sz w:val="24"/>
          <w:szCs w:val="24"/>
          <w:lang w:val="en-US"/>
        </w:rPr>
        <w:t xml:space="preserve">, they concluded that fatigue is multifactorial and is associated with active disease, poor sleep quality, anxiety and depression, but the complex interplay between these factors has yet to be </w:t>
      </w:r>
      <w:r w:rsidR="00554C05" w:rsidRPr="000166F8">
        <w:rPr>
          <w:rFonts w:ascii="Book Antiqua" w:hAnsi="Book Antiqua"/>
          <w:sz w:val="24"/>
          <w:szCs w:val="24"/>
          <w:lang w:val="en-US"/>
        </w:rPr>
        <w:t>deciphered</w:t>
      </w:r>
      <w:r w:rsidR="009C6219"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Hindryckx&lt;/Author&gt;&lt;Year&gt;2017&lt;/Year&gt;&lt;IDText&gt;Unmet Needs in IBD: the Case of Fatigue&lt;/IDText&gt;&lt;DisplayText&gt;&lt;style face="superscript"&gt;[29]&lt;/style&gt;&lt;/DisplayText&gt;&lt;record&gt;&lt;dates&gt;&lt;pub-dates&gt;&lt;date&gt;Aug 29&lt;/date&gt;&lt;/pub-dates&gt;&lt;year&gt;2017&lt;/year&gt;&lt;/dates&gt;&lt;keywords&gt;&lt;keyword&gt;Crohn&amp;apos;s disease&lt;/keyword&gt;&lt;keyword&gt;Fatigue&lt;/keyword&gt;&lt;keyword&gt;Inflammatory bowel disease&lt;/keyword&gt;&lt;keyword&gt;Ulcerative colitis&lt;/keyword&gt;&lt;/keywords&gt;&lt;isbn&gt;1080-0549&lt;/isbn&gt;&lt;titles&gt;&lt;title&gt;Unmet Needs in IBD: the Case of Fatigue&lt;/title&gt;&lt;secondary-title&gt;Clin Rev Allergy Immunol&lt;/secondary-title&gt;&lt;alt-title&gt;Clinical reviews in allergy &amp;amp; immunology&lt;/alt-title&gt;&lt;/titles&gt;&lt;contributors&gt;&lt;authors&gt;&lt;author&gt;Hindryckx, P.&lt;/author&gt;&lt;author&gt;Laukens, D.&lt;/author&gt;&lt;author&gt;D&amp;apos;Amico, F.&lt;/author&gt;&lt;author&gt;Danese, S.&lt;/author&gt;&lt;/authors&gt;&lt;/contributors&gt;&lt;edition&gt;2017/08/31&lt;/edition&gt;&lt;language&gt;eng&lt;/language&gt;&lt;added-date format="utc"&gt;1526290259&lt;/added-date&gt;&lt;ref-type name="Journal Article"&gt;17&lt;/ref-type&gt;&lt;auth-address&gt;Department of Gastroenterology, University of Ghent, De Pintelaan 185, 1K12-IE, 9000, Ghent, Belgium. pieter.hindryckx@uzgent.be.&amp;#xD;Department of Gastroenterology, University of Ghent, De Pintelaan 185, 1K12-IE, 9000, Ghent, Belgium.&amp;#xD;Department of Gastroenterology, Humanitas University, Milan, Italy.&amp;#xD;Department of Biomedical Sciences, Humanitas University, Milan, Italy.&lt;/auth-address&gt;&lt;remote-database-provider&gt;NLM&lt;/remote-database-provider&gt;&lt;rec-number&gt;836&lt;/rec-number&gt;&lt;last-updated-date format="utc"&gt;1526290259&lt;/last-updated-date&gt;&lt;accession-num&gt;28852978&lt;/accession-num&gt;&lt;electronic-resource-num&gt;10.1007/s12016-017-8641-4&lt;/electronic-resource-num&gt;&lt;/record&gt;&lt;/Cite&gt;&lt;/EndNote&gt;</w:instrText>
      </w:r>
      <w:r w:rsidR="009C6219"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29]</w:t>
      </w:r>
      <w:r w:rsidR="009C6219" w:rsidRPr="000166F8">
        <w:rPr>
          <w:rFonts w:ascii="Book Antiqua" w:hAnsi="Book Antiqua"/>
          <w:sz w:val="24"/>
          <w:szCs w:val="24"/>
          <w:lang w:val="en-US"/>
        </w:rPr>
        <w:fldChar w:fldCharType="end"/>
      </w:r>
      <w:r w:rsidRPr="000166F8">
        <w:rPr>
          <w:rFonts w:ascii="Book Antiqua" w:hAnsi="Book Antiqua"/>
          <w:sz w:val="24"/>
          <w:szCs w:val="24"/>
          <w:lang w:val="en-US"/>
        </w:rPr>
        <w:t>.</w:t>
      </w:r>
    </w:p>
    <w:p w14:paraId="132FC64B" w14:textId="47180C78" w:rsidR="009362EE" w:rsidRPr="000166F8" w:rsidRDefault="00E50DB9"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912895" w:rsidRPr="000166F8">
        <w:rPr>
          <w:rFonts w:ascii="Book Antiqua" w:hAnsi="Book Antiqua"/>
          <w:sz w:val="24"/>
          <w:szCs w:val="24"/>
          <w:lang w:val="en-US"/>
        </w:rPr>
        <w:t>In studies among adolescents</w:t>
      </w:r>
      <w:r w:rsidR="00912895" w:rsidRPr="000166F8">
        <w:rPr>
          <w:rFonts w:ascii="Book Antiqua" w:eastAsia="Calibri" w:hAnsi="Book Antiqua" w:cs="Times New Roman"/>
          <w:sz w:val="24"/>
          <w:szCs w:val="24"/>
          <w:lang w:val="en-US"/>
        </w:rPr>
        <w:t>,</w:t>
      </w:r>
      <w:r w:rsidR="00912895" w:rsidRPr="000166F8">
        <w:rPr>
          <w:rFonts w:ascii="Book Antiqua" w:hAnsi="Book Antiqua"/>
          <w:sz w:val="24"/>
          <w:szCs w:val="24"/>
          <w:lang w:val="en-US"/>
        </w:rPr>
        <w:t xml:space="preserve"> disease activity and sleep quality are also related to fatigue, but the </w:t>
      </w:r>
      <w:r w:rsidR="00912895" w:rsidRPr="000166F8">
        <w:rPr>
          <w:rFonts w:ascii="Book Antiqua" w:eastAsia="Calibri" w:hAnsi="Book Antiqua" w:cs="Times New Roman"/>
          <w:sz w:val="24"/>
          <w:szCs w:val="24"/>
          <w:lang w:val="en-US"/>
        </w:rPr>
        <w:t>relationship</w:t>
      </w:r>
      <w:r w:rsidR="00912895" w:rsidRPr="000166F8">
        <w:rPr>
          <w:rFonts w:ascii="Book Antiqua" w:hAnsi="Book Antiqua"/>
          <w:sz w:val="24"/>
          <w:szCs w:val="24"/>
          <w:lang w:val="en-US"/>
        </w:rPr>
        <w:t xml:space="preserve"> with anxiety and depression is unclear. Approximately </w:t>
      </w:r>
      <w:r w:rsidR="00912895" w:rsidRPr="000166F8">
        <w:rPr>
          <w:rFonts w:ascii="Book Antiqua" w:eastAsia="Calibri" w:hAnsi="Book Antiqua" w:cs="Times New Roman"/>
          <w:sz w:val="24"/>
          <w:szCs w:val="24"/>
          <w:lang w:val="en-US"/>
        </w:rPr>
        <w:t>one-</w:t>
      </w:r>
      <w:r w:rsidR="00912895" w:rsidRPr="000166F8">
        <w:rPr>
          <w:rFonts w:ascii="Book Antiqua" w:hAnsi="Book Antiqua"/>
          <w:sz w:val="24"/>
          <w:szCs w:val="24"/>
          <w:lang w:val="en-US"/>
        </w:rPr>
        <w:t>quarter of adolescents with IBD have somatic or cognitive symptoms of depression</w:t>
      </w:r>
      <w:r w:rsidR="00AD0DCC"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Szigethy&lt;/Author&gt;&lt;Year&gt;2014&lt;/Year&gt;&lt;IDText&gt;Depression subtypes in pediatric inflammatory bowel disease&lt;/IDText&gt;&lt;DisplayText&gt;&lt;style face="superscript"&gt;[30]&lt;/style&gt;&lt;/DisplayText&gt;&lt;record&gt;&lt;dates&gt;&lt;pub-dates&gt;&lt;date&gt;May&lt;/date&gt;&lt;/pub-dates&gt;&lt;year&gt;2014&lt;/year&gt;&lt;/dates&gt;&lt;isbn&gt;0277-2116&lt;/isbn&gt;&lt;titles&gt;&lt;title&gt;Depression subtypes in pediatric inflammatory bowel disease&lt;/title&gt;&lt;secondary-title&gt;J Pediatr Gastroenterol Nutr&lt;/secondary-title&gt;&lt;alt-title&gt;Journal of pediatric gastroenterology and nutrition&lt;/alt-title&gt;&lt;/titles&gt;&lt;pages&gt;574-81&lt;/pages&gt;&lt;number&gt;5&lt;/number&gt;&lt;contributors&gt;&lt;authors&gt;&lt;author&gt;Szigethy, E. M.&lt;/author&gt;&lt;author&gt;Youk, A. O.&lt;/author&gt;&lt;author&gt;Benhayon, D.&lt;/author&gt;&lt;author&gt;Fairclough, D. L.&lt;/author&gt;&lt;author&gt;Newara, M. C.&lt;/author&gt;&lt;author&gt;Kirshner, M. A.&lt;/author&gt;&lt;author&gt;Bujoreanu, S. I.&lt;/author&gt;&lt;author&gt;Mrakotsky, C.&lt;/author&gt;&lt;author&gt;Bousvaros, A.&lt;/author&gt;&lt;author&gt;Srinath, A. I.&lt;/author&gt;&lt;author&gt;Keljo, D. J.&lt;/author&gt;&lt;author&gt;Kupfer, D. J.&lt;/author&gt;&lt;author&gt;Demaso, D. R.&lt;/author&gt;&lt;/authors&gt;&lt;/contributors&gt;&lt;edition&gt;2013/12/19&lt;/edition&gt;&lt;language&gt;eng&lt;/language&gt;&lt;added-date format="utc"&gt;1412180985&lt;/added-date&gt;&lt;ref-type name="Journal Article"&gt;17&lt;/ref-type&gt;&lt;auth-address&gt;*Department of Pediatric Gastroenterology, Children&amp;apos;s Hospital of Pittsburgh daggerDepartment of Psychiatry, University of Pittsburgh School of Medicine double daggerDepartment of Biostatistics, University of Pittsburgh, Pittsburgh, PA section signDepartment of Biostatistics and Informatics, Colorado School of Public Health, Aurora &amp;#xD;&amp;#xD;Department of Psychiatry, Boston Children&amp;apos;s Hospital paragraph signDepartment of Pediatric Gastroenterology, Boston Children&amp;apos;s Hospital, Boston, MA.&lt;/auth-address&gt;&lt;remote-database-provider&gt;NLM&lt;/remote-database-provider&gt;&lt;rec-number&gt;82&lt;/rec-number&gt;&lt;last-updated-date format="utc"&gt;1478185702&lt;/last-updated-date&gt;&lt;accession-num&gt;24345836&lt;/accession-num&gt;&lt;electronic-resource-num&gt;10.1097/mpg.0000000000000262&lt;/electronic-resource-num&gt;&lt;volume&gt;58&lt;/volume&gt;&lt;/record&gt;&lt;/Cite&gt;&lt;/EndNote&gt;</w:instrText>
      </w:r>
      <w:r w:rsidR="00AD0DCC"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30]</w:t>
      </w:r>
      <w:r w:rsidR="00AD0DCC" w:rsidRPr="000166F8">
        <w:rPr>
          <w:rFonts w:ascii="Book Antiqua" w:hAnsi="Book Antiqua"/>
          <w:sz w:val="24"/>
          <w:szCs w:val="24"/>
          <w:lang w:val="en-US"/>
        </w:rPr>
        <w:fldChar w:fldCharType="end"/>
      </w:r>
      <w:r w:rsidR="00912895" w:rsidRPr="000166F8">
        <w:rPr>
          <w:rFonts w:ascii="Book Antiqua" w:hAnsi="Book Antiqua"/>
          <w:sz w:val="24"/>
          <w:szCs w:val="24"/>
          <w:lang w:val="en-US"/>
        </w:rPr>
        <w:t xml:space="preserve">, and this is comparable with </w:t>
      </w:r>
      <w:r w:rsidR="00554C05" w:rsidRPr="000166F8">
        <w:rPr>
          <w:rFonts w:ascii="Book Antiqua" w:hAnsi="Book Antiqua"/>
          <w:sz w:val="24"/>
          <w:szCs w:val="24"/>
          <w:lang w:val="en-US"/>
        </w:rPr>
        <w:t xml:space="preserve">the </w:t>
      </w:r>
      <w:r w:rsidR="00912895" w:rsidRPr="000166F8">
        <w:rPr>
          <w:rFonts w:ascii="Book Antiqua" w:hAnsi="Book Antiqua"/>
          <w:sz w:val="24"/>
          <w:szCs w:val="24"/>
          <w:lang w:val="en-US"/>
        </w:rPr>
        <w:t>prevalence</w:t>
      </w:r>
      <w:r w:rsidR="00554C05" w:rsidRPr="000166F8">
        <w:rPr>
          <w:rFonts w:ascii="Book Antiqua" w:hAnsi="Book Antiqua"/>
          <w:sz w:val="24"/>
          <w:szCs w:val="24"/>
          <w:lang w:val="en-US"/>
        </w:rPr>
        <w:t xml:space="preserve"> observed</w:t>
      </w:r>
      <w:r w:rsidR="00912895" w:rsidRPr="000166F8">
        <w:rPr>
          <w:rFonts w:ascii="Book Antiqua" w:hAnsi="Book Antiqua"/>
          <w:sz w:val="24"/>
          <w:szCs w:val="24"/>
          <w:lang w:val="en-US"/>
        </w:rPr>
        <w:t xml:space="preserve"> in </w:t>
      </w:r>
      <w:r w:rsidR="00554C05" w:rsidRPr="000166F8">
        <w:rPr>
          <w:rFonts w:ascii="Book Antiqua" w:hAnsi="Book Antiqua"/>
          <w:sz w:val="24"/>
          <w:szCs w:val="24"/>
          <w:lang w:val="en-US"/>
        </w:rPr>
        <w:t xml:space="preserve">their </w:t>
      </w:r>
      <w:r w:rsidR="00912895" w:rsidRPr="000166F8">
        <w:rPr>
          <w:rFonts w:ascii="Book Antiqua" w:hAnsi="Book Antiqua"/>
          <w:sz w:val="24"/>
          <w:szCs w:val="24"/>
          <w:lang w:val="en-US"/>
        </w:rPr>
        <w:t>healthy peers.</w:t>
      </w:r>
    </w:p>
    <w:p w14:paraId="2AD6F6C7" w14:textId="3958136B" w:rsidR="009362EE" w:rsidRPr="000166F8" w:rsidRDefault="00087B25" w:rsidP="000166F8">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lastRenderedPageBreak/>
        <w:t xml:space="preserve">  </w:t>
      </w:r>
      <w:r w:rsidR="00912895" w:rsidRPr="000166F8">
        <w:rPr>
          <w:rFonts w:ascii="Book Antiqua" w:hAnsi="Book Antiqua"/>
          <w:sz w:val="24"/>
          <w:szCs w:val="24"/>
          <w:lang w:val="en-US"/>
        </w:rPr>
        <w:t xml:space="preserve">Depression among adult patients with IBD, on the other hand, is </w:t>
      </w:r>
      <w:r w:rsidR="00554C05" w:rsidRPr="000166F8">
        <w:rPr>
          <w:rFonts w:ascii="Book Antiqua" w:hAnsi="Book Antiqua"/>
          <w:sz w:val="24"/>
          <w:szCs w:val="24"/>
          <w:lang w:val="en-US"/>
        </w:rPr>
        <w:t xml:space="preserve">more common </w:t>
      </w:r>
      <w:r w:rsidR="00912895" w:rsidRPr="000166F8">
        <w:rPr>
          <w:rFonts w:ascii="Book Antiqua" w:hAnsi="Book Antiqua"/>
          <w:sz w:val="24"/>
          <w:szCs w:val="24"/>
          <w:lang w:val="en-US"/>
        </w:rPr>
        <w:t xml:space="preserve">compared to </w:t>
      </w:r>
      <w:r w:rsidR="00554C05" w:rsidRPr="000166F8">
        <w:rPr>
          <w:rFonts w:ascii="Book Antiqua" w:hAnsi="Book Antiqua"/>
          <w:sz w:val="24"/>
          <w:szCs w:val="24"/>
          <w:lang w:val="en-US"/>
        </w:rPr>
        <w:t xml:space="preserve">among </w:t>
      </w:r>
      <w:r w:rsidR="00912895" w:rsidRPr="000166F8">
        <w:rPr>
          <w:rFonts w:ascii="Book Antiqua" w:hAnsi="Book Antiqua"/>
          <w:sz w:val="24"/>
          <w:szCs w:val="24"/>
          <w:lang w:val="en-US"/>
        </w:rPr>
        <w:t>control subjects</w:t>
      </w:r>
      <w:r w:rsidR="00AD0DCC" w:rsidRPr="000166F8">
        <w:rPr>
          <w:rFonts w:ascii="Book Antiqua" w:hAnsi="Book Antiqua"/>
          <w:sz w:val="24"/>
          <w:szCs w:val="24"/>
          <w:lang w:val="en-US"/>
        </w:rPr>
        <w:fldChar w:fldCharType="begin">
          <w:fldData xml:space="preserve">PEVuZE5vdGU+PENpdGU+PEF1dGhvcj5Mb29uZW48L0F1dGhvcj48WWVhcj4yMDAyPC9ZZWFyPjxJ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</w:fldData>
        </w:fldChar>
      </w:r>
      <w:r w:rsidR="00C05445" w:rsidRPr="000166F8">
        <w:rPr>
          <w:rFonts w:ascii="Book Antiqua" w:hAnsi="Book Antiqua"/>
          <w:sz w:val="24"/>
          <w:szCs w:val="24"/>
          <w:lang w:val="en-US"/>
        </w:rPr>
        <w:instrText xml:space="preserve"> ADDIN EN.CITE </w:instrText>
      </w:r>
      <w:r w:rsidR="00C05445" w:rsidRPr="000166F8">
        <w:rPr>
          <w:rFonts w:ascii="Book Antiqua" w:hAnsi="Book Antiqua"/>
          <w:sz w:val="24"/>
          <w:szCs w:val="24"/>
          <w:lang w:val="en-US"/>
        </w:rPr>
        <w:fldChar w:fldCharType="begin">
          <w:fldData xml:space="preserve">PEVuZE5vdGU+PENpdGU+PEF1dGhvcj5Mb29uZW48L0F1dGhvcj48WWVhcj4yMDAyPC9ZZWFyPjxJ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</w:fldData>
        </w:fldChar>
      </w:r>
      <w:r w:rsidR="00C05445" w:rsidRPr="000166F8">
        <w:rPr>
          <w:rFonts w:ascii="Book Antiqua" w:hAnsi="Book Antiqua"/>
          <w:sz w:val="24"/>
          <w:szCs w:val="24"/>
          <w:lang w:val="en-US"/>
        </w:rPr>
        <w:instrText xml:space="preserve"> ADDIN EN.CITE.DATA </w:instrText>
      </w:r>
      <w:r w:rsidR="00C05445" w:rsidRPr="000166F8">
        <w:rPr>
          <w:rFonts w:ascii="Book Antiqua" w:hAnsi="Book Antiqua"/>
          <w:sz w:val="24"/>
          <w:szCs w:val="24"/>
          <w:lang w:val="en-US"/>
        </w:rPr>
      </w:r>
      <w:r w:rsidR="00C05445" w:rsidRPr="000166F8">
        <w:rPr>
          <w:rFonts w:ascii="Book Antiqua" w:hAnsi="Book Antiqua"/>
          <w:sz w:val="24"/>
          <w:szCs w:val="24"/>
          <w:lang w:val="en-US"/>
        </w:rPr>
        <w:fldChar w:fldCharType="end"/>
      </w:r>
      <w:r w:rsidR="00AD0DCC" w:rsidRPr="000166F8">
        <w:rPr>
          <w:rFonts w:ascii="Book Antiqua" w:hAnsi="Book Antiqua"/>
          <w:sz w:val="24"/>
          <w:szCs w:val="24"/>
          <w:lang w:val="en-US"/>
        </w:rPr>
      </w:r>
      <w:r w:rsidR="00AD0DCC" w:rsidRPr="000166F8">
        <w:rPr>
          <w:rFonts w:ascii="Book Antiqua" w:hAnsi="Book Antiqua"/>
          <w:sz w:val="24"/>
          <w:szCs w:val="24"/>
          <w:lang w:val="en-US"/>
        </w:rPr>
        <w:fldChar w:fldCharType="separate"/>
      </w:r>
      <w:r>
        <w:rPr>
          <w:rFonts w:ascii="Book Antiqua" w:hAnsi="Book Antiqua"/>
          <w:sz w:val="24"/>
          <w:szCs w:val="24"/>
          <w:vertAlign w:val="superscript"/>
          <w:lang w:val="en-US"/>
        </w:rPr>
        <w:t>[12,</w:t>
      </w:r>
      <w:r w:rsidR="00C05445" w:rsidRPr="000166F8">
        <w:rPr>
          <w:rFonts w:ascii="Book Antiqua" w:hAnsi="Book Antiqua"/>
          <w:sz w:val="24"/>
          <w:szCs w:val="24"/>
          <w:vertAlign w:val="superscript"/>
          <w:lang w:val="en-US"/>
        </w:rPr>
        <w:t>31-33]</w:t>
      </w:r>
      <w:r w:rsidR="00AD0DCC" w:rsidRPr="000166F8">
        <w:rPr>
          <w:rFonts w:ascii="Book Antiqua" w:hAnsi="Book Antiqua"/>
          <w:sz w:val="24"/>
          <w:szCs w:val="24"/>
          <w:lang w:val="en-US"/>
        </w:rPr>
        <w:fldChar w:fldCharType="end"/>
      </w:r>
      <w:r w:rsidR="00912895" w:rsidRPr="000166F8">
        <w:rPr>
          <w:rFonts w:ascii="Book Antiqua" w:hAnsi="Book Antiqua"/>
          <w:sz w:val="24"/>
          <w:szCs w:val="24"/>
          <w:lang w:val="en-US"/>
        </w:rPr>
        <w:t>.</w:t>
      </w:r>
    </w:p>
    <w:p w14:paraId="13C5E75E" w14:textId="2ADA1B3E" w:rsidR="009362EE" w:rsidRDefault="00912895" w:rsidP="00087B25">
      <w:pPr>
        <w:adjustRightInd w:val="0"/>
        <w:snapToGrid w:val="0"/>
        <w:spacing w:after="0" w:line="360" w:lineRule="auto"/>
        <w:ind w:firstLine="120"/>
        <w:jc w:val="both"/>
        <w:rPr>
          <w:rFonts w:ascii="Book Antiqua" w:hAnsi="Book Antiqua"/>
          <w:sz w:val="24"/>
          <w:szCs w:val="24"/>
          <w:lang w:val="en-US"/>
        </w:rPr>
      </w:pPr>
      <w:r w:rsidRPr="000166F8">
        <w:rPr>
          <w:rFonts w:ascii="Book Antiqua" w:hAnsi="Book Antiqua"/>
          <w:sz w:val="24"/>
          <w:szCs w:val="24"/>
          <w:lang w:val="en-US"/>
        </w:rPr>
        <w:t>Previous studies described a poor to low degree of parent-adolescent agreement on psychosocial symptoms</w:t>
      </w:r>
      <w:r w:rsidR="00AD0DCC" w:rsidRPr="000166F8">
        <w:rPr>
          <w:rFonts w:ascii="Book Antiqua" w:hAnsi="Book Antiqua"/>
          <w:sz w:val="24"/>
          <w:szCs w:val="24"/>
          <w:lang w:val="en-US"/>
        </w:rPr>
        <w:fldChar w:fldCharType="begin">
          <w:fldData xml:space="preserve">PEVuZE5vdGU+PENpdGU+PEF1dGhvcj5QaXJpbmVuPC9BdXRob3I+PFllYXI+MjAxNDwvWWVhcj48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</w:fldData>
        </w:fldChar>
      </w:r>
      <w:r w:rsidR="0020222E" w:rsidRPr="000166F8">
        <w:rPr>
          <w:rFonts w:ascii="Book Antiqua" w:hAnsi="Book Antiqua"/>
          <w:sz w:val="24"/>
          <w:szCs w:val="24"/>
          <w:lang w:val="en-US"/>
        </w:rPr>
        <w:instrText xml:space="preserve"> ADDIN EN.CITE </w:instrText>
      </w:r>
      <w:r w:rsidR="0020222E" w:rsidRPr="000166F8">
        <w:rPr>
          <w:rFonts w:ascii="Book Antiqua" w:hAnsi="Book Antiqua"/>
          <w:sz w:val="24"/>
          <w:szCs w:val="24"/>
          <w:lang w:val="en-US"/>
        </w:rPr>
        <w:fldChar w:fldCharType="begin">
          <w:fldData xml:space="preserve">PEVuZE5vdGU+PENpdGU+PEF1dGhvcj5QaXJpbmVuPC9BdXRob3I+PFllYXI+MjAxNDwvWWVhcj48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</w:fldData>
        </w:fldChar>
      </w:r>
      <w:r w:rsidR="0020222E" w:rsidRPr="000166F8">
        <w:rPr>
          <w:rFonts w:ascii="Book Antiqua" w:hAnsi="Book Antiqua"/>
          <w:sz w:val="24"/>
          <w:szCs w:val="24"/>
          <w:lang w:val="en-US"/>
        </w:rPr>
        <w:instrText xml:space="preserve"> ADDIN EN.CITE.DATA </w:instrText>
      </w:r>
      <w:r w:rsidR="0020222E" w:rsidRPr="000166F8">
        <w:rPr>
          <w:rFonts w:ascii="Book Antiqua" w:hAnsi="Book Antiqua"/>
          <w:sz w:val="24"/>
          <w:szCs w:val="24"/>
          <w:lang w:val="en-US"/>
        </w:rPr>
      </w:r>
      <w:r w:rsidR="0020222E" w:rsidRPr="000166F8">
        <w:rPr>
          <w:rFonts w:ascii="Book Antiqua" w:hAnsi="Book Antiqua"/>
          <w:sz w:val="24"/>
          <w:szCs w:val="24"/>
          <w:lang w:val="en-US"/>
        </w:rPr>
        <w:fldChar w:fldCharType="end"/>
      </w:r>
      <w:r w:rsidR="00AD0DCC" w:rsidRPr="000166F8">
        <w:rPr>
          <w:rFonts w:ascii="Book Antiqua" w:hAnsi="Book Antiqua"/>
          <w:sz w:val="24"/>
          <w:szCs w:val="24"/>
          <w:lang w:val="en-US"/>
        </w:rPr>
      </w:r>
      <w:r w:rsidR="00AD0DCC" w:rsidRPr="000166F8">
        <w:rPr>
          <w:rFonts w:ascii="Book Antiqua" w:hAnsi="Book Antiqua"/>
          <w:sz w:val="24"/>
          <w:szCs w:val="24"/>
          <w:lang w:val="en-US"/>
        </w:rPr>
        <w:fldChar w:fldCharType="separate"/>
      </w:r>
      <w:r w:rsidR="00087B25">
        <w:rPr>
          <w:rFonts w:ascii="Book Antiqua" w:hAnsi="Book Antiqua"/>
          <w:sz w:val="24"/>
          <w:szCs w:val="24"/>
          <w:vertAlign w:val="superscript"/>
          <w:lang w:val="en-US"/>
        </w:rPr>
        <w:t>[17,</w:t>
      </w:r>
      <w:r w:rsidR="0020222E" w:rsidRPr="000166F8">
        <w:rPr>
          <w:rFonts w:ascii="Book Antiqua" w:hAnsi="Book Antiqua"/>
          <w:sz w:val="24"/>
          <w:szCs w:val="24"/>
          <w:vertAlign w:val="superscript"/>
          <w:lang w:val="en-US"/>
        </w:rPr>
        <w:t>30]</w:t>
      </w:r>
      <w:r w:rsidR="00AD0DCC" w:rsidRPr="000166F8">
        <w:rPr>
          <w:rFonts w:ascii="Book Antiqua" w:hAnsi="Book Antiqua"/>
          <w:sz w:val="24"/>
          <w:szCs w:val="24"/>
          <w:lang w:val="en-US"/>
        </w:rPr>
        <w:fldChar w:fldCharType="end"/>
      </w:r>
      <w:r w:rsidRPr="000166F8">
        <w:rPr>
          <w:rFonts w:ascii="Book Antiqua" w:hAnsi="Book Antiqua"/>
          <w:sz w:val="24"/>
          <w:szCs w:val="24"/>
          <w:lang w:val="en-US"/>
        </w:rPr>
        <w:t>. Moreover, adolescents and parents report different symptoms. Therefore, to gain a</w:t>
      </w:r>
      <w:r w:rsidR="00B27F01" w:rsidRPr="000166F8">
        <w:rPr>
          <w:rFonts w:ascii="Book Antiqua" w:hAnsi="Book Antiqua"/>
          <w:sz w:val="24"/>
          <w:szCs w:val="24"/>
          <w:lang w:val="en-US"/>
        </w:rPr>
        <w:t xml:space="preserve"> </w:t>
      </w:r>
      <w:r w:rsidRPr="000166F8">
        <w:rPr>
          <w:rFonts w:ascii="Book Antiqua" w:hAnsi="Book Antiqua"/>
          <w:sz w:val="24"/>
          <w:szCs w:val="24"/>
          <w:lang w:val="en-US"/>
        </w:rPr>
        <w:t>comprehensive picture of the complaints in adolescents with IBD, both the adolescents and their parents need to be questioned</w:t>
      </w:r>
      <w:r w:rsidR="00AD0DCC" w:rsidRPr="000166F8">
        <w:rPr>
          <w:rFonts w:ascii="Book Antiqua" w:hAnsi="Book Antiqua"/>
          <w:sz w:val="24"/>
          <w:szCs w:val="24"/>
          <w:lang w:val="en-US"/>
        </w:rPr>
        <w:fldChar w:fldCharType="begin"/>
      </w:r>
      <w:r w:rsidR="0020222E" w:rsidRPr="000166F8">
        <w:rPr>
          <w:rFonts w:ascii="Book Antiqua" w:hAnsi="Book Antiqua"/>
          <w:sz w:val="24"/>
          <w:szCs w:val="24"/>
          <w:lang w:val="en-US"/>
        </w:rPr>
        <w:instrText xml:space="preserve"> ADDIN EN.CITE &lt;EndNote&gt;&lt;Cite&gt;&lt;Author&gt;Pirinen&lt;/Author&gt;&lt;Year&gt;2012&lt;/Year&gt;&lt;IDText&gt;Parent-adolescent agreement on psychosocial symptoms and somatic complaints among adolescents with inflammatory bowel disease&lt;/IDText&gt;&lt;DisplayText&gt;&lt;style face="superscript"&gt;[34]&lt;/style&gt;&lt;/DisplayText&gt;&lt;record&gt;&lt;dates&gt;&lt;pub-dates&gt;&lt;date&gt;Apr&lt;/date&gt;&lt;/pub-dates&gt;&lt;year&gt;2012&lt;/year&gt;&lt;/dates&gt;&lt;keywords&gt;&lt;keyword&gt;Adolescent&lt;/keyword&gt;&lt;keyword&gt;Child&lt;/keyword&gt;&lt;keyword&gt;*Diagnostic Self Evaluation&lt;/keyword&gt;&lt;keyword&gt;Female&lt;/keyword&gt;&lt;keyword&gt;Humans&lt;/keyword&gt;&lt;keyword&gt;Inflammatory Bowel Diseases/*psychology&lt;/keyword&gt;&lt;keyword&gt;Male&lt;/keyword&gt;&lt;keyword&gt;*Parent-Child Relations&lt;/keyword&gt;&lt;keyword&gt;Parents/*psychology&lt;/keyword&gt;&lt;keyword&gt;Reproducibility of Results&lt;/keyword&gt;&lt;keyword&gt;Social Behavior Disorders&lt;/keyword&gt;&lt;keyword&gt;Somatoform Disorders/psychology&lt;/keyword&gt;&lt;keyword&gt;*Surveys and Questionnaires&lt;/keyword&gt;&lt;/keywords&gt;&lt;isbn&gt;0803-5253&lt;/isbn&gt;&lt;titles&gt;&lt;title&gt;Parent-adolescent agreement on psychosocial symptoms and somatic complaints among adolescents with inflammatory bowel disease&lt;/title&gt;&lt;secondary-title&gt;Acta Paediatr&lt;/secondary-title&gt;&lt;alt-title&gt;Acta paediatrica (Oslo, Norway : 1992)&lt;/alt-title&gt;&lt;/titles&gt;&lt;pages&gt;433-7&lt;/pages&gt;&lt;number&gt;4&lt;/number&gt;&lt;contributors&gt;&lt;authors&gt;&lt;author&gt;Pirinen, T.&lt;/author&gt;&lt;author&gt;Kolho, K. L.&lt;/author&gt;&lt;author&gt;Simola, P.&lt;/author&gt;&lt;author&gt;Ashorn, M.&lt;/author&gt;&lt;author&gt;Aronen, E. T.&lt;/author&gt;&lt;/authors&gt;&lt;/contributors&gt;&lt;edition&gt;2011/11/30&lt;/edition&gt;&lt;language&gt;eng&lt;/language&gt;&lt;added-date format="utc"&gt;1525827034&lt;/added-date&gt;&lt;ref-type name="Journal Article"&gt;17&lt;/ref-type&gt;&lt;auth-address&gt;Hospital for Children and Adolescents, Helsinki University Central Hospital, and Helsinki University, Helsinki, Finland. teija.pirinen@helsinki.fi&lt;/auth-address&gt;&lt;remote-database-provider&gt;NLM&lt;/remote-database-provider&gt;&lt;rec-number&gt;830&lt;/rec-number&gt;&lt;last-updated-date format="utc"&gt;1525827034&lt;/last-updated-date&gt;&lt;accession-num&gt;22122226&lt;/accession-num&gt;&lt;electronic-resource-num&gt;10.1111/j.1651-2227.2011.02541.x&lt;/electronic-resource-num&gt;&lt;volume&gt;101&lt;/volume&gt;&lt;/record&gt;&lt;/Cite&gt;&lt;/EndNote&gt;</w:instrText>
      </w:r>
      <w:r w:rsidR="00AD0DCC" w:rsidRPr="000166F8">
        <w:rPr>
          <w:rFonts w:ascii="Book Antiqua" w:hAnsi="Book Antiqua"/>
          <w:sz w:val="24"/>
          <w:szCs w:val="24"/>
          <w:lang w:val="en-US"/>
        </w:rPr>
        <w:fldChar w:fldCharType="separate"/>
      </w:r>
      <w:r w:rsidR="0020222E" w:rsidRPr="000166F8">
        <w:rPr>
          <w:rFonts w:ascii="Book Antiqua" w:hAnsi="Book Antiqua"/>
          <w:sz w:val="24"/>
          <w:szCs w:val="24"/>
          <w:vertAlign w:val="superscript"/>
          <w:lang w:val="en-US"/>
        </w:rPr>
        <w:t>[34]</w:t>
      </w:r>
      <w:r w:rsidR="00AD0DCC" w:rsidRPr="000166F8">
        <w:rPr>
          <w:rFonts w:ascii="Book Antiqua" w:hAnsi="Book Antiqua"/>
          <w:sz w:val="24"/>
          <w:szCs w:val="24"/>
          <w:lang w:val="en-US"/>
        </w:rPr>
        <w:fldChar w:fldCharType="end"/>
      </w:r>
      <w:r w:rsidRPr="000166F8">
        <w:rPr>
          <w:rFonts w:ascii="Book Antiqua" w:hAnsi="Book Antiqua"/>
          <w:sz w:val="24"/>
          <w:szCs w:val="24"/>
          <w:lang w:val="en-US"/>
        </w:rPr>
        <w:t>.</w:t>
      </w:r>
    </w:p>
    <w:p w14:paraId="7ABC74CF" w14:textId="77777777" w:rsidR="00087B25" w:rsidRPr="000166F8" w:rsidRDefault="00087B25" w:rsidP="00087B25">
      <w:pPr>
        <w:adjustRightInd w:val="0"/>
        <w:snapToGrid w:val="0"/>
        <w:spacing w:after="0" w:line="360" w:lineRule="auto"/>
        <w:ind w:firstLine="120"/>
        <w:jc w:val="both"/>
        <w:rPr>
          <w:rFonts w:ascii="Book Antiqua" w:hAnsi="Book Antiqua"/>
          <w:sz w:val="24"/>
          <w:szCs w:val="24"/>
          <w:lang w:val="en-US"/>
        </w:rPr>
      </w:pPr>
    </w:p>
    <w:p w14:paraId="2A49C808"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Methodological limitations of the review</w:t>
      </w:r>
    </w:p>
    <w:p w14:paraId="6B8BAE4D" w14:textId="419D7798" w:rsidR="009362EE"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 xml:space="preserve">The cross-sectional design of most included studies precludes the ability to </w:t>
      </w:r>
      <w:r w:rsidR="00554C05" w:rsidRPr="000166F8">
        <w:rPr>
          <w:rFonts w:ascii="Book Antiqua" w:hAnsi="Book Antiqua"/>
          <w:sz w:val="24"/>
          <w:szCs w:val="24"/>
          <w:lang w:val="en-US"/>
        </w:rPr>
        <w:t xml:space="preserve">draw </w:t>
      </w:r>
      <w:r w:rsidRPr="000166F8">
        <w:rPr>
          <w:rFonts w:ascii="Book Antiqua" w:hAnsi="Book Antiqua"/>
          <w:sz w:val="24"/>
          <w:szCs w:val="24"/>
          <w:lang w:val="en-US"/>
        </w:rPr>
        <w:t>conclusions concerning the causal relations between variables. Prospective observational cohort studies are needed to gain</w:t>
      </w:r>
      <w:r w:rsidR="007332AF" w:rsidRPr="000166F8">
        <w:rPr>
          <w:rFonts w:ascii="Book Antiqua" w:hAnsi="Book Antiqua"/>
          <w:sz w:val="24"/>
          <w:szCs w:val="24"/>
          <w:lang w:val="en-US"/>
        </w:rPr>
        <w:t xml:space="preserve"> </w:t>
      </w:r>
      <w:r w:rsidRPr="000166F8">
        <w:rPr>
          <w:rFonts w:ascii="Book Antiqua" w:hAnsi="Book Antiqua"/>
          <w:sz w:val="24"/>
          <w:szCs w:val="24"/>
          <w:lang w:val="en-US"/>
        </w:rPr>
        <w:t xml:space="preserve">more insight </w:t>
      </w:r>
      <w:r w:rsidRPr="000166F8">
        <w:rPr>
          <w:rFonts w:ascii="Book Antiqua" w:eastAsia="Calibri" w:hAnsi="Book Antiqua" w:cs="Times New Roman"/>
          <w:sz w:val="24"/>
          <w:szCs w:val="24"/>
          <w:lang w:val="en-US"/>
        </w:rPr>
        <w:t>into</w:t>
      </w:r>
      <w:r w:rsidRPr="000166F8">
        <w:rPr>
          <w:rFonts w:ascii="Book Antiqua" w:hAnsi="Book Antiqua"/>
          <w:sz w:val="24"/>
          <w:szCs w:val="24"/>
          <w:lang w:val="en-US"/>
        </w:rPr>
        <w:t xml:space="preserve"> the direction and mechanism of the </w:t>
      </w:r>
      <w:r w:rsidR="00554C05" w:rsidRPr="000166F8">
        <w:rPr>
          <w:rFonts w:ascii="Book Antiqua" w:hAnsi="Book Antiqua"/>
          <w:sz w:val="24"/>
          <w:szCs w:val="24"/>
          <w:lang w:val="en-US"/>
        </w:rPr>
        <w:t xml:space="preserve">identified </w:t>
      </w:r>
      <w:r w:rsidRPr="000166F8">
        <w:rPr>
          <w:rFonts w:ascii="Book Antiqua" w:hAnsi="Book Antiqua"/>
          <w:sz w:val="24"/>
          <w:szCs w:val="24"/>
          <w:lang w:val="en-US"/>
        </w:rPr>
        <w:t xml:space="preserve">associations. </w:t>
      </w:r>
      <w:r w:rsidR="00554C05" w:rsidRPr="000166F8">
        <w:rPr>
          <w:rFonts w:ascii="Book Antiqua" w:hAnsi="Book Antiqua"/>
          <w:sz w:val="24"/>
          <w:szCs w:val="24"/>
          <w:lang w:val="en-US"/>
        </w:rPr>
        <w:t xml:space="preserve">If </w:t>
      </w:r>
      <w:r w:rsidRPr="000166F8">
        <w:rPr>
          <w:rFonts w:ascii="Book Antiqua" w:hAnsi="Book Antiqua"/>
          <w:sz w:val="24"/>
          <w:szCs w:val="24"/>
          <w:lang w:val="en-US"/>
        </w:rPr>
        <w:t xml:space="preserve">prospective cohort studies </w:t>
      </w:r>
      <w:r w:rsidR="00554C05" w:rsidRPr="000166F8">
        <w:rPr>
          <w:rFonts w:ascii="Book Antiqua" w:hAnsi="Book Antiqua"/>
          <w:sz w:val="24"/>
          <w:szCs w:val="24"/>
          <w:lang w:val="en-US"/>
        </w:rPr>
        <w:t xml:space="preserve">are conducted </w:t>
      </w:r>
      <w:r w:rsidRPr="000166F8">
        <w:rPr>
          <w:rFonts w:ascii="Book Antiqua" w:hAnsi="Book Antiqua"/>
          <w:sz w:val="24"/>
          <w:szCs w:val="24"/>
          <w:lang w:val="en-US"/>
        </w:rPr>
        <w:t xml:space="preserve">in ethnically and socioeconomically diverse groups of children and adolescents, causative factors </w:t>
      </w:r>
      <w:r w:rsidR="00554C05" w:rsidRPr="000166F8">
        <w:rPr>
          <w:rFonts w:ascii="Book Antiqua" w:hAnsi="Book Antiqua"/>
          <w:sz w:val="24"/>
          <w:szCs w:val="24"/>
          <w:lang w:val="en-US"/>
        </w:rPr>
        <w:t xml:space="preserve">of </w:t>
      </w:r>
      <w:r w:rsidRPr="000166F8">
        <w:rPr>
          <w:rFonts w:ascii="Book Antiqua" w:hAnsi="Book Antiqua"/>
          <w:sz w:val="24"/>
          <w:szCs w:val="24"/>
          <w:lang w:val="en-US"/>
        </w:rPr>
        <w:t>fatigue can be identified</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these could potentially lead to more efficacious ways </w:t>
      </w:r>
      <w:r w:rsidR="00554C05" w:rsidRPr="000166F8">
        <w:rPr>
          <w:rFonts w:ascii="Book Antiqua" w:hAnsi="Book Antiqua"/>
          <w:sz w:val="24"/>
          <w:szCs w:val="24"/>
          <w:lang w:val="en-US"/>
        </w:rPr>
        <w:t xml:space="preserve">of </w:t>
      </w:r>
      <w:r w:rsidR="00E84068" w:rsidRPr="000166F8">
        <w:rPr>
          <w:rFonts w:ascii="Book Antiqua" w:hAnsi="Book Antiqua"/>
          <w:sz w:val="24"/>
          <w:szCs w:val="24"/>
          <w:lang w:val="en-US"/>
        </w:rPr>
        <w:t>treating</w:t>
      </w:r>
      <w:r w:rsidRPr="000166F8">
        <w:rPr>
          <w:rFonts w:ascii="Book Antiqua" w:hAnsi="Book Antiqua"/>
          <w:sz w:val="24"/>
          <w:szCs w:val="24"/>
          <w:lang w:val="en-US"/>
        </w:rPr>
        <w:t xml:space="preserve"> fatigue in adolescents with IBD.</w:t>
      </w:r>
    </w:p>
    <w:p w14:paraId="0C53DEB0" w14:textId="77777777" w:rsidR="00087B25" w:rsidRPr="000166F8" w:rsidRDefault="00087B25" w:rsidP="000166F8">
      <w:pPr>
        <w:adjustRightInd w:val="0"/>
        <w:snapToGrid w:val="0"/>
        <w:spacing w:after="0" w:line="360" w:lineRule="auto"/>
        <w:jc w:val="both"/>
        <w:rPr>
          <w:rFonts w:ascii="Book Antiqua" w:hAnsi="Book Antiqua"/>
          <w:sz w:val="24"/>
          <w:szCs w:val="24"/>
          <w:lang w:val="en-US"/>
        </w:rPr>
      </w:pPr>
    </w:p>
    <w:p w14:paraId="68AAA02E" w14:textId="77777777" w:rsidR="009362EE" w:rsidRPr="000166F8" w:rsidRDefault="00912895"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Implications for clinical practice</w:t>
      </w:r>
    </w:p>
    <w:p w14:paraId="66E709E4" w14:textId="7DE32011" w:rsidR="009362EE" w:rsidRPr="00087B25" w:rsidRDefault="00912895" w:rsidP="00087B25">
      <w:pPr>
        <w:adjustRightInd w:val="0"/>
        <w:snapToGrid w:val="0"/>
        <w:spacing w:after="0" w:line="360" w:lineRule="auto"/>
        <w:jc w:val="both"/>
        <w:outlineLvl w:val="0"/>
        <w:rPr>
          <w:rFonts w:ascii="Book Antiqua" w:hAnsi="Book Antiqua"/>
          <w:b/>
          <w:sz w:val="24"/>
          <w:szCs w:val="24"/>
          <w:lang w:val="en-US"/>
        </w:rPr>
      </w:pPr>
      <w:r w:rsidRPr="000166F8">
        <w:rPr>
          <w:rFonts w:ascii="Book Antiqua" w:hAnsi="Book Antiqua"/>
          <w:b/>
          <w:sz w:val="24"/>
          <w:szCs w:val="24"/>
          <w:lang w:val="en-US"/>
        </w:rPr>
        <w:t>Future research opportunities</w:t>
      </w:r>
      <w:r w:rsidR="00087B25">
        <w:rPr>
          <w:rFonts w:ascii="Book Antiqua" w:hAnsi="Book Antiqua"/>
          <w:b/>
          <w:sz w:val="24"/>
          <w:szCs w:val="24"/>
          <w:lang w:val="en-US"/>
        </w:rPr>
        <w:t xml:space="preserve">: </w:t>
      </w:r>
      <w:r w:rsidRPr="000166F8">
        <w:rPr>
          <w:rFonts w:ascii="Book Antiqua" w:hAnsi="Book Antiqua"/>
          <w:sz w:val="24"/>
          <w:szCs w:val="24"/>
          <w:lang w:val="en-US"/>
        </w:rPr>
        <w:t xml:space="preserve">The mechanism </w:t>
      </w:r>
      <w:r w:rsidR="00554C05" w:rsidRPr="000166F8">
        <w:rPr>
          <w:rFonts w:ascii="Book Antiqua" w:hAnsi="Book Antiqua"/>
          <w:sz w:val="24"/>
          <w:szCs w:val="24"/>
          <w:lang w:val="en-US"/>
        </w:rPr>
        <w:t xml:space="preserve">underlying </w:t>
      </w:r>
      <w:r w:rsidRPr="000166F8">
        <w:rPr>
          <w:rFonts w:ascii="Book Antiqua" w:hAnsi="Book Antiqua"/>
          <w:sz w:val="24"/>
          <w:szCs w:val="24"/>
          <w:lang w:val="en-US"/>
        </w:rPr>
        <w:t>fatigue in children and adolescents with IBD remains poorly understood. Fatigue is a subjective sensation and present</w:t>
      </w:r>
      <w:r w:rsidR="00554C05" w:rsidRPr="000166F8">
        <w:rPr>
          <w:rFonts w:ascii="Book Antiqua" w:hAnsi="Book Antiqua"/>
          <w:sz w:val="24"/>
          <w:szCs w:val="24"/>
          <w:lang w:val="en-US"/>
        </w:rPr>
        <w:t>s</w:t>
      </w:r>
      <w:r w:rsidRPr="000166F8">
        <w:rPr>
          <w:rFonts w:ascii="Book Antiqua" w:hAnsi="Book Antiqua"/>
          <w:sz w:val="24"/>
          <w:szCs w:val="24"/>
          <w:lang w:val="en-US"/>
        </w:rPr>
        <w:t xml:space="preserve"> with a multitude of symptoms, which makes it difficult to describe, measure and quantify. Past studies have mainly focused on one aspect of fatigue. Future studies should explore fatigue manifestations at several levels simultaneously</w:t>
      </w:r>
      <w:r w:rsidR="00554C05" w:rsidRPr="000166F8">
        <w:rPr>
          <w:rFonts w:ascii="Book Antiqua" w:hAnsi="Book Antiqua"/>
          <w:sz w:val="24"/>
          <w:szCs w:val="24"/>
          <w:lang w:val="en-US"/>
        </w:rPr>
        <w:t>, including</w:t>
      </w:r>
      <w:r w:rsidRPr="000166F8">
        <w:rPr>
          <w:rFonts w:ascii="Book Antiqua" w:hAnsi="Book Antiqua"/>
          <w:sz w:val="24"/>
          <w:szCs w:val="24"/>
          <w:lang w:val="en-US"/>
        </w:rPr>
        <w:t xml:space="preserve"> illness-related aspects (such as ongoing inflammation, disease activity, medication use and pain), physical functioning (health-related quality of life, sleep quality and disability), </w:t>
      </w:r>
      <w:r w:rsidRPr="000166F8">
        <w:rPr>
          <w:rFonts w:ascii="Book Antiqua" w:eastAsia="Calibri" w:hAnsi="Book Antiqua" w:cs="Times New Roman"/>
          <w:sz w:val="24"/>
          <w:szCs w:val="24"/>
          <w:lang w:val="en-US"/>
        </w:rPr>
        <w:t xml:space="preserve">and </w:t>
      </w:r>
      <w:proofErr w:type="spellStart"/>
      <w:r w:rsidRPr="000166F8">
        <w:rPr>
          <w:rFonts w:ascii="Book Antiqua" w:hAnsi="Book Antiqua"/>
          <w:sz w:val="24"/>
          <w:szCs w:val="24"/>
          <w:lang w:val="en-US"/>
        </w:rPr>
        <w:t>psychobehavioral</w:t>
      </w:r>
      <w:proofErr w:type="spellEnd"/>
      <w:r w:rsidRPr="000166F8">
        <w:rPr>
          <w:rFonts w:ascii="Book Antiqua" w:hAnsi="Book Antiqua"/>
          <w:sz w:val="24"/>
          <w:szCs w:val="24"/>
          <w:lang w:val="en-US"/>
        </w:rPr>
        <w:t xml:space="preserve"> factors.</w:t>
      </w:r>
    </w:p>
    <w:p w14:paraId="186B877B" w14:textId="77777777" w:rsidR="00087B25" w:rsidRDefault="00087B25" w:rsidP="000166F8">
      <w:pPr>
        <w:adjustRightInd w:val="0"/>
        <w:snapToGrid w:val="0"/>
        <w:spacing w:after="0" w:line="360" w:lineRule="auto"/>
        <w:jc w:val="both"/>
        <w:rPr>
          <w:rFonts w:ascii="Book Antiqua" w:hAnsi="Book Antiqua"/>
          <w:b/>
          <w:sz w:val="24"/>
          <w:szCs w:val="24"/>
          <w:u w:val="single"/>
          <w:lang w:val="en-US"/>
        </w:rPr>
      </w:pPr>
    </w:p>
    <w:p w14:paraId="70393B51" w14:textId="5EA5971F" w:rsidR="00087B25" w:rsidRPr="00087B25" w:rsidRDefault="00087B25" w:rsidP="000166F8">
      <w:pPr>
        <w:adjustRightInd w:val="0"/>
        <w:snapToGrid w:val="0"/>
        <w:spacing w:after="0" w:line="360" w:lineRule="auto"/>
        <w:jc w:val="both"/>
        <w:rPr>
          <w:rFonts w:ascii="Book Antiqua" w:hAnsi="Book Antiqua"/>
          <w:b/>
          <w:i/>
          <w:sz w:val="24"/>
          <w:szCs w:val="24"/>
          <w:lang w:val="en-US"/>
        </w:rPr>
      </w:pPr>
      <w:r w:rsidRPr="00087B25">
        <w:rPr>
          <w:rFonts w:ascii="Book Antiqua" w:hAnsi="Book Antiqua"/>
          <w:b/>
          <w:i/>
          <w:sz w:val="24"/>
          <w:szCs w:val="24"/>
          <w:lang w:val="en-US"/>
        </w:rPr>
        <w:t>Conclusion</w:t>
      </w:r>
    </w:p>
    <w:p w14:paraId="0F017B19" w14:textId="5C127544" w:rsidR="009362EE"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lastRenderedPageBreak/>
        <w:t>Fatigue is a common problem in children and teenagers with IBD</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it is significantly more prevalent </w:t>
      </w:r>
      <w:r w:rsidR="00461A38" w:rsidRPr="000166F8">
        <w:rPr>
          <w:rFonts w:ascii="Book Antiqua" w:hAnsi="Book Antiqua"/>
          <w:sz w:val="24"/>
          <w:szCs w:val="24"/>
          <w:lang w:val="en-US"/>
        </w:rPr>
        <w:t xml:space="preserve">among young patients with IBD </w:t>
      </w:r>
      <w:r w:rsidRPr="000166F8">
        <w:rPr>
          <w:rFonts w:ascii="Book Antiqua" w:hAnsi="Book Antiqua"/>
          <w:sz w:val="24"/>
          <w:szCs w:val="24"/>
          <w:lang w:val="en-US"/>
        </w:rPr>
        <w:t xml:space="preserve">than in the healthy control population. It is multidimensional and caused by both physical and psychosocial factors. The most predictive factor seems to be disease activity. Health care providers need to pay attention to this problem </w:t>
      </w:r>
      <w:r w:rsidRPr="000166F8">
        <w:rPr>
          <w:rFonts w:ascii="Book Antiqua" w:eastAsia="Calibri" w:hAnsi="Book Antiqua" w:cs="Times New Roman"/>
          <w:sz w:val="24"/>
          <w:szCs w:val="24"/>
          <w:lang w:val="en-US"/>
        </w:rPr>
        <w:t>because</w:t>
      </w:r>
      <w:r w:rsidRPr="000166F8">
        <w:rPr>
          <w:rFonts w:ascii="Book Antiqua" w:hAnsi="Book Antiqua"/>
          <w:sz w:val="24"/>
          <w:szCs w:val="24"/>
          <w:lang w:val="en-US"/>
        </w:rPr>
        <w:t xml:space="preserve"> it is associated with reduced quality of life, increased sleeping problems and </w:t>
      </w:r>
      <w:r w:rsidR="00461A38" w:rsidRPr="000166F8">
        <w:rPr>
          <w:rFonts w:ascii="Book Antiqua" w:hAnsi="Book Antiqua"/>
          <w:sz w:val="24"/>
          <w:szCs w:val="24"/>
          <w:lang w:val="en-US"/>
        </w:rPr>
        <w:t xml:space="preserve">increased </w:t>
      </w:r>
      <w:r w:rsidRPr="000166F8">
        <w:rPr>
          <w:rFonts w:ascii="Book Antiqua" w:hAnsi="Book Antiqua"/>
          <w:sz w:val="24"/>
          <w:szCs w:val="24"/>
          <w:lang w:val="en-US"/>
        </w:rPr>
        <w:t xml:space="preserve">anxiety. The multifactorial </w:t>
      </w:r>
      <w:r w:rsidR="00461A38" w:rsidRPr="000166F8">
        <w:rPr>
          <w:rFonts w:ascii="Book Antiqua" w:hAnsi="Book Antiqua"/>
          <w:sz w:val="24"/>
          <w:szCs w:val="24"/>
          <w:lang w:val="en-US"/>
        </w:rPr>
        <w:t xml:space="preserve">nature </w:t>
      </w:r>
      <w:r w:rsidRPr="000166F8">
        <w:rPr>
          <w:rFonts w:ascii="Book Antiqua" w:hAnsi="Book Antiqua"/>
          <w:sz w:val="24"/>
          <w:szCs w:val="24"/>
          <w:lang w:val="en-US"/>
        </w:rPr>
        <w:t xml:space="preserve">of fatigue </w:t>
      </w:r>
      <w:r w:rsidR="00461A38" w:rsidRPr="000166F8">
        <w:rPr>
          <w:rFonts w:ascii="Book Antiqua" w:hAnsi="Book Antiqua"/>
          <w:sz w:val="24"/>
          <w:szCs w:val="24"/>
          <w:lang w:val="en-US"/>
        </w:rPr>
        <w:t xml:space="preserve">necessitates </w:t>
      </w:r>
      <w:r w:rsidRPr="000166F8">
        <w:rPr>
          <w:rFonts w:ascii="Book Antiqua" w:hAnsi="Book Antiqua"/>
          <w:sz w:val="24"/>
          <w:szCs w:val="24"/>
          <w:lang w:val="en-US"/>
        </w:rPr>
        <w:t>multilevel testing.</w:t>
      </w:r>
    </w:p>
    <w:p w14:paraId="11A3747B" w14:textId="77777777" w:rsidR="00087B25" w:rsidRPr="000166F8" w:rsidRDefault="00087B25" w:rsidP="000166F8">
      <w:pPr>
        <w:adjustRightInd w:val="0"/>
        <w:snapToGrid w:val="0"/>
        <w:spacing w:after="0" w:line="360" w:lineRule="auto"/>
        <w:jc w:val="both"/>
        <w:rPr>
          <w:rFonts w:ascii="Book Antiqua" w:hAnsi="Book Antiqua"/>
          <w:sz w:val="24"/>
          <w:szCs w:val="24"/>
          <w:lang w:val="en-US"/>
        </w:rPr>
      </w:pPr>
    </w:p>
    <w:p w14:paraId="0560226D" w14:textId="77777777" w:rsidR="0035103A" w:rsidRPr="000166F8" w:rsidRDefault="0035103A" w:rsidP="004B6932">
      <w:pPr>
        <w:adjustRightInd w:val="0"/>
        <w:snapToGrid w:val="0"/>
        <w:spacing w:after="0" w:line="360" w:lineRule="auto"/>
        <w:jc w:val="both"/>
        <w:outlineLvl w:val="0"/>
        <w:rPr>
          <w:rFonts w:ascii="Book Antiqua" w:hAnsi="Book Antiqua"/>
          <w:b/>
          <w:caps/>
          <w:sz w:val="24"/>
          <w:szCs w:val="24"/>
          <w:lang w:val="en-US"/>
        </w:rPr>
      </w:pPr>
      <w:bookmarkStart w:id="20" w:name="OLE_LINK43"/>
      <w:r w:rsidRPr="000166F8">
        <w:rPr>
          <w:rFonts w:ascii="Book Antiqua" w:hAnsi="Book Antiqua" w:cs="Segoe UI"/>
          <w:b/>
          <w:caps/>
          <w:sz w:val="24"/>
          <w:szCs w:val="24"/>
          <w:shd w:val="clear" w:color="auto" w:fill="FFFFFF"/>
          <w:lang w:val="en-US"/>
        </w:rPr>
        <w:t xml:space="preserve">Article Highlights  </w:t>
      </w:r>
    </w:p>
    <w:p w14:paraId="541564DF"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background</w:t>
      </w:r>
    </w:p>
    <w:p w14:paraId="53CB9E78" w14:textId="24D316CE" w:rsidR="0035103A" w:rsidRPr="000166F8" w:rsidRDefault="0035103A" w:rsidP="000166F8">
      <w:pPr>
        <w:adjustRightInd w:val="0"/>
        <w:snapToGrid w:val="0"/>
        <w:spacing w:after="0" w:line="360" w:lineRule="auto"/>
        <w:jc w:val="both"/>
        <w:rPr>
          <w:rFonts w:ascii="Book Antiqua" w:hAnsi="Book Antiqua"/>
          <w:color w:val="FF0000"/>
          <w:sz w:val="24"/>
          <w:szCs w:val="24"/>
          <w:lang w:val="en-US"/>
        </w:rPr>
      </w:pPr>
      <w:r w:rsidRPr="000166F8">
        <w:rPr>
          <w:rFonts w:ascii="Book Antiqua" w:hAnsi="Book Antiqua"/>
          <w:sz w:val="24"/>
          <w:szCs w:val="24"/>
          <w:lang w:val="en-US"/>
        </w:rPr>
        <w:t>Children and adolescents with inflammatory bowel disease</w:t>
      </w:r>
      <w:r w:rsidR="00087B25">
        <w:rPr>
          <w:rFonts w:ascii="Book Antiqua" w:hAnsi="Book Antiqua"/>
          <w:sz w:val="24"/>
          <w:szCs w:val="24"/>
          <w:lang w:val="en-US"/>
        </w:rPr>
        <w:t xml:space="preserve"> (IBD)</w:t>
      </w:r>
      <w:r w:rsidRPr="000166F8">
        <w:rPr>
          <w:rFonts w:ascii="Book Antiqua" w:hAnsi="Book Antiqua"/>
          <w:sz w:val="24"/>
          <w:szCs w:val="24"/>
          <w:lang w:val="en-US"/>
        </w:rPr>
        <w:t xml:space="preserve"> regularly report fatigue as their most severe and distressing symptom. Fatigue is often attributed to active disease and anemia, but also in quiescent IBD, fatigue can trouble daily life. </w:t>
      </w:r>
    </w:p>
    <w:p w14:paraId="458B4B2B" w14:textId="77777777" w:rsidR="0035103A" w:rsidRPr="000166F8" w:rsidRDefault="0035103A" w:rsidP="000166F8">
      <w:pPr>
        <w:adjustRightInd w:val="0"/>
        <w:snapToGrid w:val="0"/>
        <w:spacing w:after="0" w:line="360" w:lineRule="auto"/>
        <w:jc w:val="both"/>
        <w:rPr>
          <w:rFonts w:ascii="Book Antiqua" w:hAnsi="Book Antiqua"/>
          <w:color w:val="FF0000"/>
          <w:sz w:val="24"/>
          <w:szCs w:val="24"/>
          <w:lang w:val="en-US"/>
        </w:rPr>
      </w:pPr>
    </w:p>
    <w:p w14:paraId="0BCF87D7"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motivation</w:t>
      </w:r>
    </w:p>
    <w:p w14:paraId="339B0711" w14:textId="77777777" w:rsidR="0035103A" w:rsidRPr="000166F8" w:rsidRDefault="0035103A" w:rsidP="000166F8">
      <w:pPr>
        <w:adjustRightInd w:val="0"/>
        <w:snapToGrid w:val="0"/>
        <w:spacing w:after="0" w:line="360" w:lineRule="auto"/>
        <w:jc w:val="both"/>
        <w:rPr>
          <w:rFonts w:ascii="Book Antiqua" w:hAnsi="Book Antiqua"/>
          <w:color w:val="FF0000"/>
          <w:sz w:val="24"/>
          <w:szCs w:val="24"/>
          <w:lang w:val="en-US"/>
        </w:rPr>
      </w:pPr>
      <w:r w:rsidRPr="000166F8">
        <w:rPr>
          <w:rFonts w:ascii="Book Antiqua" w:hAnsi="Book Antiqua"/>
          <w:sz w:val="24"/>
          <w:szCs w:val="24"/>
          <w:lang w:val="en-US"/>
        </w:rPr>
        <w:t xml:space="preserve">The ultimate goal in IBD management is not only to reach disease remission, but also to counteract fatigue and decreased physical fitness </w:t>
      </w:r>
    </w:p>
    <w:p w14:paraId="5D6AE759" w14:textId="77777777" w:rsidR="0035103A" w:rsidRPr="000166F8" w:rsidRDefault="0035103A" w:rsidP="000166F8">
      <w:pPr>
        <w:adjustRightInd w:val="0"/>
        <w:snapToGrid w:val="0"/>
        <w:spacing w:after="0" w:line="360" w:lineRule="auto"/>
        <w:jc w:val="both"/>
        <w:rPr>
          <w:rFonts w:ascii="Book Antiqua" w:hAnsi="Book Antiqua"/>
          <w:b/>
          <w:color w:val="FF0000"/>
          <w:sz w:val="24"/>
          <w:szCs w:val="24"/>
          <w:lang w:val="en-US"/>
        </w:rPr>
      </w:pPr>
    </w:p>
    <w:p w14:paraId="693A28CE"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objectives</w:t>
      </w:r>
    </w:p>
    <w:p w14:paraId="773C611E" w14:textId="77777777" w:rsidR="0035103A" w:rsidRPr="000166F8" w:rsidRDefault="0035103A"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aimed to systematically review the literature to identify factors that contribute to fatigue in children and adolescents with IBD.</w:t>
      </w:r>
    </w:p>
    <w:p w14:paraId="6266A685" w14:textId="77777777" w:rsidR="0035103A" w:rsidRPr="000166F8" w:rsidRDefault="0035103A" w:rsidP="000166F8">
      <w:pPr>
        <w:adjustRightInd w:val="0"/>
        <w:snapToGrid w:val="0"/>
        <w:spacing w:after="0" w:line="360" w:lineRule="auto"/>
        <w:jc w:val="both"/>
        <w:rPr>
          <w:rFonts w:ascii="Book Antiqua" w:hAnsi="Book Antiqua"/>
          <w:b/>
          <w:color w:val="FF0000"/>
          <w:sz w:val="24"/>
          <w:szCs w:val="24"/>
          <w:lang w:val="en-US"/>
        </w:rPr>
      </w:pPr>
    </w:p>
    <w:p w14:paraId="170F2871"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methods</w:t>
      </w:r>
    </w:p>
    <w:p w14:paraId="3B8F2EA6" w14:textId="1D5975D0" w:rsidR="0035103A" w:rsidRPr="000166F8" w:rsidRDefault="0035103A"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performed an electronic search in Medline and EMBASE from their inception to May 2017 using the search term “fatigue” or the related k</w:t>
      </w:r>
      <w:r w:rsidR="00087B25">
        <w:rPr>
          <w:rFonts w:ascii="Book Antiqua" w:hAnsi="Book Antiqua"/>
          <w:sz w:val="24"/>
          <w:szCs w:val="24"/>
          <w:lang w:val="en-US"/>
        </w:rPr>
        <w:t>eyword “physical impairment” and</w:t>
      </w:r>
      <w:r w:rsidRPr="000166F8">
        <w:rPr>
          <w:rFonts w:ascii="Book Antiqua" w:hAnsi="Book Antiqua"/>
          <w:sz w:val="24"/>
          <w:szCs w:val="24"/>
          <w:lang w:val="en-US"/>
        </w:rPr>
        <w:t xml:space="preserve"> “inflammatory bowel disease” with the filter “child” (age 0-18 years). Cross-sectional and case-control studies were included. We restricted our search to studies published in English. To identify further relevant studies, we checked the reference lists of the selected articles.</w:t>
      </w:r>
    </w:p>
    <w:p w14:paraId="7EFD6799" w14:textId="77777777" w:rsidR="0035103A" w:rsidRPr="000166F8" w:rsidRDefault="0035103A" w:rsidP="000166F8">
      <w:pPr>
        <w:adjustRightInd w:val="0"/>
        <w:snapToGrid w:val="0"/>
        <w:spacing w:after="0" w:line="360" w:lineRule="auto"/>
        <w:jc w:val="both"/>
        <w:rPr>
          <w:rFonts w:ascii="Book Antiqua" w:hAnsi="Book Antiqua"/>
          <w:b/>
          <w:sz w:val="24"/>
          <w:szCs w:val="24"/>
          <w:lang w:val="en-US"/>
        </w:rPr>
      </w:pPr>
    </w:p>
    <w:p w14:paraId="5A7C5BDB"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results</w:t>
      </w:r>
    </w:p>
    <w:p w14:paraId="6FDCC363" w14:textId="77777777" w:rsidR="0035103A" w:rsidRPr="000166F8" w:rsidRDefault="0035103A"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We ultimately identified eight papers that matched the search criteria. A lack of uniformity of outcome measures made the pooling of data impossible. In all but one stud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questionnaires were used to evaluate fatigue. In the remaining stud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 accelerometer was used to measure daily activities, sleeping time and their </w:t>
      </w:r>
      <w:r w:rsidRPr="000166F8">
        <w:rPr>
          <w:rFonts w:ascii="Book Antiqua" w:eastAsia="Calibri" w:hAnsi="Book Antiqua" w:cs="Times New Roman"/>
          <w:sz w:val="24"/>
          <w:szCs w:val="24"/>
          <w:lang w:val="en-US"/>
        </w:rPr>
        <w:t>relationships</w:t>
      </w:r>
      <w:r w:rsidRPr="000166F8">
        <w:rPr>
          <w:rFonts w:ascii="Book Antiqua" w:hAnsi="Book Antiqua"/>
          <w:sz w:val="24"/>
          <w:szCs w:val="24"/>
          <w:lang w:val="en-US"/>
        </w:rPr>
        <w:t xml:space="preserve"> with fatigue in a more quantifiable manner. Adolescents with IBD</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 xml:space="preserve">are significantly more fatigued than healthy controls. </w:t>
      </w:r>
      <w:r w:rsidRPr="000166F8">
        <w:rPr>
          <w:rFonts w:ascii="Book Antiqua" w:eastAsia="Calibri" w:hAnsi="Book Antiqua" w:cs="Times New Roman"/>
          <w:sz w:val="24"/>
          <w:szCs w:val="24"/>
          <w:lang w:val="en-US"/>
        </w:rPr>
        <w:t>In addition</w:t>
      </w:r>
      <w:r w:rsidRPr="000166F8">
        <w:rPr>
          <w:rFonts w:ascii="Book Antiqua" w:hAnsi="Book Antiqua"/>
          <w:sz w:val="24"/>
          <w:szCs w:val="24"/>
          <w:lang w:val="en-US"/>
        </w:rPr>
        <w:t xml:space="preserve"> to active disease, increased anxiety or depression and disturbed family relationships were frequently reported predictors of fatigue. Quantitative measurement of physical activity in patients with Crohn’s </w:t>
      </w:r>
      <w:r w:rsidRPr="000166F8">
        <w:rPr>
          <w:rFonts w:ascii="Book Antiqua" w:eastAsia="Calibri" w:hAnsi="Book Antiqua" w:cs="Times New Roman"/>
          <w:sz w:val="24"/>
          <w:szCs w:val="24"/>
          <w:lang w:val="en-US"/>
        </w:rPr>
        <w:t>disease</w:t>
      </w:r>
      <w:r w:rsidRPr="000166F8">
        <w:rPr>
          <w:rFonts w:ascii="Book Antiqua" w:hAnsi="Book Antiqua"/>
          <w:sz w:val="24"/>
          <w:szCs w:val="24"/>
          <w:lang w:val="en-US"/>
        </w:rPr>
        <w:t xml:space="preserve"> showed</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a reduction in the number of steps</w:t>
      </w:r>
      <w:r w:rsidRPr="000166F8">
        <w:rPr>
          <w:rFonts w:ascii="Book Antiqua" w:eastAsia="Calibri" w:hAnsi="Book Antiqua" w:cs="Times New Roman"/>
          <w:sz w:val="24"/>
          <w:szCs w:val="24"/>
          <w:lang w:val="en-US"/>
        </w:rPr>
        <w:t xml:space="preserve"> </w:t>
      </w:r>
      <w:r w:rsidRPr="000166F8">
        <w:rPr>
          <w:rFonts w:ascii="Book Antiqua" w:hAnsi="Book Antiqua"/>
          <w:sz w:val="24"/>
          <w:szCs w:val="24"/>
          <w:lang w:val="en-US"/>
        </w:rPr>
        <w:t>per day</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patients with</w:t>
      </w:r>
      <w:r w:rsidRPr="000166F8">
        <w:rPr>
          <w:rFonts w:ascii="Book Antiqua" w:eastAsia="Calibri" w:hAnsi="Book Antiqua" w:cs="Times New Roman"/>
          <w:sz w:val="24"/>
          <w:szCs w:val="24"/>
          <w:lang w:val="en-US"/>
        </w:rPr>
        <w:t xml:space="preserve"> ulcerative colitis </w:t>
      </w:r>
      <w:r w:rsidRPr="000166F8">
        <w:rPr>
          <w:rFonts w:ascii="Book Antiqua" w:hAnsi="Book Antiqua"/>
          <w:sz w:val="24"/>
          <w:szCs w:val="24"/>
          <w:lang w:val="en-US"/>
        </w:rPr>
        <w:t>had a shorter duration of physical activity during the day.</w:t>
      </w:r>
    </w:p>
    <w:p w14:paraId="03409D36" w14:textId="77777777" w:rsidR="0035103A" w:rsidRPr="000166F8" w:rsidRDefault="0035103A" w:rsidP="000166F8">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60DBD7FD" w14:textId="77777777" w:rsidR="0035103A" w:rsidRPr="000166F8" w:rsidRDefault="0035103A" w:rsidP="004B6932">
      <w:pPr>
        <w:adjustRightInd w:val="0"/>
        <w:snapToGrid w:val="0"/>
        <w:spacing w:after="0" w:line="360" w:lineRule="auto"/>
        <w:jc w:val="both"/>
        <w:outlineLvl w:val="0"/>
        <w:rPr>
          <w:rFonts w:ascii="Book Antiqua" w:hAnsi="Book Antiqua"/>
          <w:b/>
          <w:i/>
          <w:sz w:val="24"/>
          <w:szCs w:val="24"/>
          <w:lang w:val="en-US"/>
        </w:rPr>
      </w:pPr>
      <w:r w:rsidRPr="000166F8">
        <w:rPr>
          <w:rFonts w:ascii="Book Antiqua" w:hAnsi="Book Antiqua"/>
          <w:b/>
          <w:i/>
          <w:sz w:val="24"/>
          <w:szCs w:val="24"/>
          <w:lang w:val="en-US"/>
        </w:rPr>
        <w:t>Research conclusions</w:t>
      </w:r>
    </w:p>
    <w:p w14:paraId="6CF9E7AA" w14:textId="77777777" w:rsidR="0035103A" w:rsidRPr="000166F8" w:rsidRDefault="0035103A"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Fatigue is a common problem in children and teenagers with IBD</w:t>
      </w:r>
      <w:r w:rsidRPr="000166F8">
        <w:rPr>
          <w:rFonts w:ascii="Book Antiqua" w:eastAsia="Calibri" w:hAnsi="Book Antiqua" w:cs="Times New Roman"/>
          <w:sz w:val="24"/>
          <w:szCs w:val="24"/>
          <w:lang w:val="en-US"/>
        </w:rPr>
        <w:t>,</w:t>
      </w:r>
      <w:r w:rsidRPr="000166F8">
        <w:rPr>
          <w:rFonts w:ascii="Book Antiqua" w:hAnsi="Book Antiqua"/>
          <w:sz w:val="24"/>
          <w:szCs w:val="24"/>
          <w:lang w:val="en-US"/>
        </w:rPr>
        <w:t xml:space="preserve"> and it is significantly more prevalent among young patients with IBD than in the healthy control population. It is multidimensional and caused by both physical and psychosocial factors. The most predictive factor seems to be disease activity. Health care providers need to pay attention to this problem </w:t>
      </w:r>
      <w:r w:rsidRPr="000166F8">
        <w:rPr>
          <w:rFonts w:ascii="Book Antiqua" w:eastAsia="Calibri" w:hAnsi="Book Antiqua" w:cs="Times New Roman"/>
          <w:sz w:val="24"/>
          <w:szCs w:val="24"/>
          <w:lang w:val="en-US"/>
        </w:rPr>
        <w:t>because</w:t>
      </w:r>
      <w:r w:rsidRPr="000166F8">
        <w:rPr>
          <w:rFonts w:ascii="Book Antiqua" w:hAnsi="Book Antiqua"/>
          <w:sz w:val="24"/>
          <w:szCs w:val="24"/>
          <w:lang w:val="en-US"/>
        </w:rPr>
        <w:t xml:space="preserve"> it is associated with reduced quality of life, increased sleeping problems and increased anxiety. </w:t>
      </w:r>
    </w:p>
    <w:p w14:paraId="4A396509" w14:textId="77777777" w:rsidR="0035103A" w:rsidRPr="000166F8" w:rsidRDefault="0035103A" w:rsidP="000166F8">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16E5E2EA" w14:textId="77777777" w:rsidR="0035103A" w:rsidRPr="000166F8" w:rsidRDefault="0035103A" w:rsidP="004B6932">
      <w:pPr>
        <w:adjustRightInd w:val="0"/>
        <w:snapToGrid w:val="0"/>
        <w:spacing w:after="0" w:line="360" w:lineRule="auto"/>
        <w:jc w:val="both"/>
        <w:outlineLvl w:val="0"/>
        <w:rPr>
          <w:rFonts w:ascii="Book Antiqua" w:hAnsi="Book Antiqua" w:cs="Segoe UI"/>
          <w:b/>
          <w:i/>
          <w:sz w:val="24"/>
          <w:szCs w:val="24"/>
          <w:shd w:val="clear" w:color="auto" w:fill="FFFFFF"/>
          <w:lang w:val="en-US"/>
        </w:rPr>
      </w:pPr>
      <w:r w:rsidRPr="000166F8">
        <w:rPr>
          <w:rFonts w:ascii="Book Antiqua" w:hAnsi="Book Antiqua" w:cs="Segoe UI"/>
          <w:b/>
          <w:i/>
          <w:sz w:val="24"/>
          <w:szCs w:val="24"/>
          <w:shd w:val="clear" w:color="auto" w:fill="FFFFFF"/>
          <w:lang w:val="en-US"/>
        </w:rPr>
        <w:t>Research perspectives</w:t>
      </w:r>
      <w:bookmarkEnd w:id="20"/>
    </w:p>
    <w:p w14:paraId="0C3ED9EB" w14:textId="77777777" w:rsidR="0035103A" w:rsidRPr="000166F8" w:rsidRDefault="0035103A"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 xml:space="preserve">The multifactorial nature of fatigue necessitates multilevel testing. Fatigue in </w:t>
      </w:r>
      <w:r w:rsidRPr="000166F8">
        <w:rPr>
          <w:rFonts w:ascii="Book Antiqua" w:eastAsia="Calibri" w:hAnsi="Book Antiqua" w:cs="Times New Roman"/>
          <w:sz w:val="24"/>
          <w:szCs w:val="24"/>
          <w:lang w:val="en-US"/>
        </w:rPr>
        <w:t>pediatric</w:t>
      </w:r>
      <w:r w:rsidRPr="000166F8">
        <w:rPr>
          <w:rFonts w:ascii="Book Antiqua" w:hAnsi="Book Antiqua"/>
          <w:sz w:val="24"/>
          <w:szCs w:val="24"/>
          <w:lang w:val="en-US"/>
        </w:rPr>
        <w:t xml:space="preserve"> IBD is related to a combination of biological, functional and behavioral factors, which should all be taken into account when managing fatigue.</w:t>
      </w:r>
    </w:p>
    <w:p w14:paraId="568F3F58" w14:textId="77777777" w:rsidR="0035103A" w:rsidRPr="000166F8" w:rsidRDefault="0035103A" w:rsidP="000166F8">
      <w:pPr>
        <w:adjustRightInd w:val="0"/>
        <w:snapToGrid w:val="0"/>
        <w:spacing w:after="0" w:line="360" w:lineRule="auto"/>
        <w:jc w:val="both"/>
        <w:rPr>
          <w:rFonts w:ascii="Book Antiqua" w:hAnsi="Book Antiqua"/>
          <w:sz w:val="24"/>
          <w:szCs w:val="24"/>
          <w:lang w:val="en-US"/>
        </w:rPr>
      </w:pPr>
    </w:p>
    <w:p w14:paraId="46DC14AC" w14:textId="77777777" w:rsidR="007332AF" w:rsidRPr="000166F8" w:rsidRDefault="00912895" w:rsidP="000166F8">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br w:type="page"/>
      </w:r>
    </w:p>
    <w:p w14:paraId="17C32754" w14:textId="33227461" w:rsidR="00DA7E6D" w:rsidRPr="00E059A1" w:rsidRDefault="00E059A1" w:rsidP="000166F8">
      <w:pPr>
        <w:pStyle w:val="EndNoteBibliography"/>
        <w:adjustRightInd w:val="0"/>
        <w:snapToGrid w:val="0"/>
        <w:spacing w:after="0" w:line="360" w:lineRule="auto"/>
        <w:jc w:val="both"/>
        <w:rPr>
          <w:rFonts w:ascii="Book Antiqua" w:hAnsi="Book Antiqua"/>
          <w:b/>
          <w:noProof w:val="0"/>
          <w:sz w:val="24"/>
          <w:szCs w:val="24"/>
        </w:rPr>
      </w:pPr>
      <w:r w:rsidRPr="00E059A1">
        <w:rPr>
          <w:rFonts w:ascii="Book Antiqua" w:hAnsi="Book Antiqua"/>
          <w:b/>
          <w:noProof w:val="0"/>
          <w:sz w:val="24"/>
          <w:szCs w:val="24"/>
        </w:rPr>
        <w:lastRenderedPageBreak/>
        <w:t>REFERENCES</w:t>
      </w:r>
    </w:p>
    <w:p w14:paraId="7DF1072E" w14:textId="77777777" w:rsidR="005A7A79" w:rsidRPr="005A7A79" w:rsidRDefault="00912895" w:rsidP="005A7A79">
      <w:pPr>
        <w:pStyle w:val="EndNoteBibliography"/>
        <w:adjustRightInd w:val="0"/>
        <w:snapToGrid w:val="0"/>
        <w:spacing w:after="0" w:line="360" w:lineRule="auto"/>
        <w:jc w:val="both"/>
        <w:rPr>
          <w:rFonts w:ascii="Book Antiqua" w:hAnsi="Book Antiqua"/>
          <w:sz w:val="24"/>
          <w:szCs w:val="24"/>
          <w:lang w:val="en-GB"/>
        </w:rPr>
      </w:pPr>
      <w:r w:rsidRPr="000166F8">
        <w:rPr>
          <w:rFonts w:ascii="Book Antiqua" w:hAnsi="Book Antiqua"/>
          <w:noProof w:val="0"/>
          <w:sz w:val="24"/>
          <w:szCs w:val="24"/>
        </w:rPr>
        <w:fldChar w:fldCharType="begin"/>
      </w:r>
      <w:r w:rsidRPr="000166F8">
        <w:rPr>
          <w:rFonts w:ascii="Book Antiqua" w:hAnsi="Book Antiqua"/>
          <w:noProof w:val="0"/>
          <w:sz w:val="24"/>
          <w:szCs w:val="24"/>
        </w:rPr>
        <w:instrText xml:space="preserve"> ADDIN EN.REFLIST </w:instrText>
      </w:r>
      <w:r w:rsidRPr="000166F8">
        <w:rPr>
          <w:rFonts w:ascii="Book Antiqua" w:hAnsi="Book Antiqua"/>
          <w:noProof w:val="0"/>
          <w:sz w:val="24"/>
          <w:szCs w:val="24"/>
        </w:rPr>
        <w:fldChar w:fldCharType="separate"/>
      </w:r>
      <w:r w:rsidR="005A7A79" w:rsidRPr="005A7A79">
        <w:rPr>
          <w:rFonts w:ascii="Book Antiqua" w:hAnsi="Book Antiqua"/>
          <w:sz w:val="24"/>
          <w:szCs w:val="24"/>
          <w:lang w:val="en-GB"/>
        </w:rPr>
        <w:t>1 </w:t>
      </w:r>
      <w:r w:rsidR="005A7A79" w:rsidRPr="005A7A79">
        <w:rPr>
          <w:rFonts w:ascii="Book Antiqua" w:hAnsi="Book Antiqua"/>
          <w:b/>
          <w:bCs/>
          <w:sz w:val="24"/>
          <w:szCs w:val="24"/>
          <w:lang w:val="en-GB"/>
        </w:rPr>
        <w:t>Rosen MJ</w:t>
      </w:r>
      <w:r w:rsidR="005A7A79" w:rsidRPr="005A7A79">
        <w:rPr>
          <w:rFonts w:ascii="Book Antiqua" w:hAnsi="Book Antiqua"/>
          <w:sz w:val="24"/>
          <w:szCs w:val="24"/>
          <w:lang w:val="en-GB"/>
        </w:rPr>
        <w:t>, Dhawan A, Saeed SA. Inflammatory Bowel Disease in Children and Adolescents. </w:t>
      </w:r>
      <w:r w:rsidR="005A7A79" w:rsidRPr="005A7A79">
        <w:rPr>
          <w:rFonts w:ascii="Book Antiqua" w:hAnsi="Book Antiqua"/>
          <w:i/>
          <w:iCs/>
          <w:sz w:val="24"/>
          <w:szCs w:val="24"/>
          <w:lang w:val="en-GB"/>
        </w:rPr>
        <w:t>JAMA Pediatr</w:t>
      </w:r>
      <w:r w:rsidR="005A7A79" w:rsidRPr="005A7A79">
        <w:rPr>
          <w:rFonts w:ascii="Book Antiqua" w:hAnsi="Book Antiqua"/>
          <w:sz w:val="24"/>
          <w:szCs w:val="24"/>
          <w:lang w:val="en-GB"/>
        </w:rPr>
        <w:t> 2015; </w:t>
      </w:r>
      <w:r w:rsidR="005A7A79" w:rsidRPr="005A7A79">
        <w:rPr>
          <w:rFonts w:ascii="Book Antiqua" w:hAnsi="Book Antiqua"/>
          <w:b/>
          <w:bCs/>
          <w:sz w:val="24"/>
          <w:szCs w:val="24"/>
          <w:lang w:val="en-GB"/>
        </w:rPr>
        <w:t>169</w:t>
      </w:r>
      <w:r w:rsidR="005A7A79" w:rsidRPr="005A7A79">
        <w:rPr>
          <w:rFonts w:ascii="Book Antiqua" w:hAnsi="Book Antiqua"/>
          <w:sz w:val="24"/>
          <w:szCs w:val="24"/>
          <w:lang w:val="en-GB"/>
        </w:rPr>
        <w:t>: 1053-1060 [PMID: 26414706 DOI: 10.1001/jamapediatrics.2015.1982]</w:t>
      </w:r>
    </w:p>
    <w:p w14:paraId="22AD6E58"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 </w:t>
      </w:r>
      <w:r w:rsidRPr="005A7A79">
        <w:rPr>
          <w:rFonts w:ascii="Book Antiqua" w:hAnsi="Book Antiqua"/>
          <w:b/>
          <w:bCs/>
          <w:sz w:val="24"/>
          <w:szCs w:val="24"/>
        </w:rPr>
        <w:t>Ghione S</w:t>
      </w:r>
      <w:r w:rsidRPr="005A7A79">
        <w:rPr>
          <w:rFonts w:ascii="Book Antiqua" w:hAnsi="Book Antiqua"/>
          <w:sz w:val="24"/>
          <w:szCs w:val="24"/>
        </w:rPr>
        <w:t>, Sarter H, Fumery M, Armengol-Debeir L, Savoye G, Ley D, Spyckerelle C, Pariente B, Peyrin-Biroulet L, Turck D, Gower-Rousseau C; Epimad Group. Dramatic Increase in Incidence of Ulcerative Colitis and Crohn's Disease (1988-2011): A Population-Based Study of French Adolescents. </w:t>
      </w:r>
      <w:r w:rsidRPr="005A7A79">
        <w:rPr>
          <w:rFonts w:ascii="Book Antiqua" w:hAnsi="Book Antiqua"/>
          <w:i/>
          <w:iCs/>
          <w:sz w:val="24"/>
          <w:szCs w:val="24"/>
        </w:rPr>
        <w:t>Am J Gastroenterol</w:t>
      </w:r>
      <w:r w:rsidRPr="005A7A79">
        <w:rPr>
          <w:rFonts w:ascii="Book Antiqua" w:hAnsi="Book Antiqua"/>
          <w:sz w:val="24"/>
          <w:szCs w:val="24"/>
        </w:rPr>
        <w:t> 2018; </w:t>
      </w:r>
      <w:r w:rsidRPr="005A7A79">
        <w:rPr>
          <w:rFonts w:ascii="Book Antiqua" w:hAnsi="Book Antiqua"/>
          <w:b/>
          <w:bCs/>
          <w:sz w:val="24"/>
          <w:szCs w:val="24"/>
        </w:rPr>
        <w:t>113</w:t>
      </w:r>
      <w:r w:rsidRPr="005A7A79">
        <w:rPr>
          <w:rFonts w:ascii="Book Antiqua" w:hAnsi="Book Antiqua"/>
          <w:sz w:val="24"/>
          <w:szCs w:val="24"/>
        </w:rPr>
        <w:t>: 265-272 [PMID: 28809388 DOI: 10.1038/ajg.2017.228]</w:t>
      </w:r>
    </w:p>
    <w:p w14:paraId="726ED88B"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3 </w:t>
      </w:r>
      <w:r w:rsidRPr="005A7A79">
        <w:rPr>
          <w:rFonts w:ascii="Book Antiqua" w:hAnsi="Book Antiqua"/>
          <w:b/>
          <w:bCs/>
          <w:sz w:val="24"/>
          <w:szCs w:val="24"/>
        </w:rPr>
        <w:t>van Langenberg DR</w:t>
      </w:r>
      <w:r w:rsidRPr="005A7A79">
        <w:rPr>
          <w:rFonts w:ascii="Book Antiqua" w:hAnsi="Book Antiqua"/>
          <w:sz w:val="24"/>
          <w:szCs w:val="24"/>
        </w:rPr>
        <w:t>, Gibson PR. Systematic review: fatigue in inflammatory bowel disease. </w:t>
      </w:r>
      <w:r w:rsidRPr="005A7A79">
        <w:rPr>
          <w:rFonts w:ascii="Book Antiqua" w:hAnsi="Book Antiqua"/>
          <w:i/>
          <w:iCs/>
          <w:sz w:val="24"/>
          <w:szCs w:val="24"/>
        </w:rPr>
        <w:t>Aliment Pharmacol Ther</w:t>
      </w:r>
      <w:r w:rsidRPr="005A7A79">
        <w:rPr>
          <w:rFonts w:ascii="Book Antiqua" w:hAnsi="Book Antiqua"/>
          <w:sz w:val="24"/>
          <w:szCs w:val="24"/>
        </w:rPr>
        <w:t> 2010; </w:t>
      </w:r>
      <w:r w:rsidRPr="005A7A79">
        <w:rPr>
          <w:rFonts w:ascii="Book Antiqua" w:hAnsi="Book Antiqua"/>
          <w:b/>
          <w:bCs/>
          <w:sz w:val="24"/>
          <w:szCs w:val="24"/>
        </w:rPr>
        <w:t>32</w:t>
      </w:r>
      <w:r w:rsidRPr="005A7A79">
        <w:rPr>
          <w:rFonts w:ascii="Book Antiqua" w:hAnsi="Book Antiqua"/>
          <w:sz w:val="24"/>
          <w:szCs w:val="24"/>
        </w:rPr>
        <w:t>: 131-143 [PMID: 20456309 DOI: 10.1111/j.1365-2036.2010.04347.x]</w:t>
      </w:r>
    </w:p>
    <w:p w14:paraId="21763DA4"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4 </w:t>
      </w:r>
      <w:r w:rsidRPr="005A7A79">
        <w:rPr>
          <w:rFonts w:ascii="Book Antiqua" w:hAnsi="Book Antiqua"/>
          <w:b/>
          <w:bCs/>
          <w:sz w:val="24"/>
          <w:szCs w:val="24"/>
        </w:rPr>
        <w:t>Crichton A</w:t>
      </w:r>
      <w:r w:rsidRPr="005A7A79">
        <w:rPr>
          <w:rFonts w:ascii="Book Antiqua" w:hAnsi="Book Antiqua"/>
          <w:sz w:val="24"/>
          <w:szCs w:val="24"/>
        </w:rPr>
        <w:t>, Knight S, Oakley E, Babl FE, Anderson V. Fatigue in child chronic health conditions: a systematic review of assessment instruments. </w:t>
      </w:r>
      <w:r w:rsidRPr="005A7A79">
        <w:rPr>
          <w:rFonts w:ascii="Book Antiqua" w:hAnsi="Book Antiqua"/>
          <w:i/>
          <w:iCs/>
          <w:sz w:val="24"/>
          <w:szCs w:val="24"/>
        </w:rPr>
        <w:t>Pediatrics</w:t>
      </w:r>
      <w:r w:rsidRPr="005A7A79">
        <w:rPr>
          <w:rFonts w:ascii="Book Antiqua" w:hAnsi="Book Antiqua"/>
          <w:sz w:val="24"/>
          <w:szCs w:val="24"/>
        </w:rPr>
        <w:t> 2015; </w:t>
      </w:r>
      <w:r w:rsidRPr="005A7A79">
        <w:rPr>
          <w:rFonts w:ascii="Book Antiqua" w:hAnsi="Book Antiqua"/>
          <w:b/>
          <w:bCs/>
          <w:sz w:val="24"/>
          <w:szCs w:val="24"/>
        </w:rPr>
        <w:t>135</w:t>
      </w:r>
      <w:r w:rsidRPr="005A7A79">
        <w:rPr>
          <w:rFonts w:ascii="Book Antiqua" w:hAnsi="Book Antiqua"/>
          <w:sz w:val="24"/>
          <w:szCs w:val="24"/>
        </w:rPr>
        <w:t>: e1015-e1031 [PMID: 25802352 DOI: 10.1542/peds.2014-2440]</w:t>
      </w:r>
    </w:p>
    <w:p w14:paraId="50277AD8"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5 </w:t>
      </w:r>
      <w:r w:rsidRPr="005A7A79">
        <w:rPr>
          <w:rFonts w:ascii="Book Antiqua" w:hAnsi="Book Antiqua"/>
          <w:b/>
          <w:bCs/>
          <w:sz w:val="24"/>
          <w:szCs w:val="24"/>
        </w:rPr>
        <w:t>Farrell D</w:t>
      </w:r>
      <w:r w:rsidRPr="005A7A79">
        <w:rPr>
          <w:rFonts w:ascii="Book Antiqua" w:hAnsi="Book Antiqua"/>
          <w:sz w:val="24"/>
          <w:szCs w:val="24"/>
        </w:rPr>
        <w:t>, McCarthy G, Savage E. Self-reported Symptom Burden in Individuals with Inflammatory Bowel Disease. </w:t>
      </w:r>
      <w:r w:rsidRPr="005A7A79">
        <w:rPr>
          <w:rFonts w:ascii="Book Antiqua" w:hAnsi="Book Antiqua"/>
          <w:i/>
          <w:iCs/>
          <w:sz w:val="24"/>
          <w:szCs w:val="24"/>
        </w:rPr>
        <w:t>J Crohns Colitis</w:t>
      </w:r>
      <w:r w:rsidRPr="005A7A79">
        <w:rPr>
          <w:rFonts w:ascii="Book Antiqua" w:hAnsi="Book Antiqua"/>
          <w:sz w:val="24"/>
          <w:szCs w:val="24"/>
        </w:rPr>
        <w:t> 2016; </w:t>
      </w:r>
      <w:r w:rsidRPr="005A7A79">
        <w:rPr>
          <w:rFonts w:ascii="Book Antiqua" w:hAnsi="Book Antiqua"/>
          <w:b/>
          <w:bCs/>
          <w:sz w:val="24"/>
          <w:szCs w:val="24"/>
        </w:rPr>
        <w:t>10</w:t>
      </w:r>
      <w:r w:rsidRPr="005A7A79">
        <w:rPr>
          <w:rFonts w:ascii="Book Antiqua" w:hAnsi="Book Antiqua"/>
          <w:sz w:val="24"/>
          <w:szCs w:val="24"/>
        </w:rPr>
        <w:t>: 315-322 [PMID: 26598526 DOI: 10.1093/ecco-jcc/jjv218]</w:t>
      </w:r>
    </w:p>
    <w:p w14:paraId="15A08823"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6 </w:t>
      </w:r>
      <w:r w:rsidRPr="005A7A79">
        <w:rPr>
          <w:rFonts w:ascii="Book Antiqua" w:hAnsi="Book Antiqua"/>
          <w:b/>
          <w:bCs/>
          <w:sz w:val="24"/>
          <w:szCs w:val="24"/>
        </w:rPr>
        <w:t>Marcus SB</w:t>
      </w:r>
      <w:r w:rsidRPr="005A7A79">
        <w:rPr>
          <w:rFonts w:ascii="Book Antiqua" w:hAnsi="Book Antiqua"/>
          <w:sz w:val="24"/>
          <w:szCs w:val="24"/>
        </w:rPr>
        <w:t>, Strople JA, Neighbors K, Weissberg-Benchell J, Nelson SP, Limbers C, Varni JW, Alonso EM. Fatigue and health-related quality of life in pediatric inflammatory bowel disease. </w:t>
      </w:r>
      <w:r w:rsidRPr="005A7A79">
        <w:rPr>
          <w:rFonts w:ascii="Book Antiqua" w:hAnsi="Book Antiqua"/>
          <w:i/>
          <w:iCs/>
          <w:sz w:val="24"/>
          <w:szCs w:val="24"/>
        </w:rPr>
        <w:t>Clin Gastroenterol Hepatol</w:t>
      </w:r>
      <w:r w:rsidRPr="005A7A79">
        <w:rPr>
          <w:rFonts w:ascii="Book Antiqua" w:hAnsi="Book Antiqua"/>
          <w:sz w:val="24"/>
          <w:szCs w:val="24"/>
        </w:rPr>
        <w:t> 2009; </w:t>
      </w:r>
      <w:r w:rsidRPr="005A7A79">
        <w:rPr>
          <w:rFonts w:ascii="Book Antiqua" w:hAnsi="Book Antiqua"/>
          <w:b/>
          <w:bCs/>
          <w:sz w:val="24"/>
          <w:szCs w:val="24"/>
        </w:rPr>
        <w:t>7</w:t>
      </w:r>
      <w:r w:rsidRPr="005A7A79">
        <w:rPr>
          <w:rFonts w:ascii="Book Antiqua" w:hAnsi="Book Antiqua"/>
          <w:sz w:val="24"/>
          <w:szCs w:val="24"/>
        </w:rPr>
        <w:t>: 554-561 [PMID: 19418604]</w:t>
      </w:r>
    </w:p>
    <w:p w14:paraId="4A936E1F"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7 </w:t>
      </w:r>
      <w:r w:rsidRPr="005A7A79">
        <w:rPr>
          <w:rFonts w:ascii="Book Antiqua" w:hAnsi="Book Antiqua"/>
          <w:b/>
          <w:bCs/>
          <w:sz w:val="24"/>
          <w:szCs w:val="24"/>
        </w:rPr>
        <w:t>Rogler D</w:t>
      </w:r>
      <w:r w:rsidRPr="005A7A79">
        <w:rPr>
          <w:rFonts w:ascii="Book Antiqua" w:hAnsi="Book Antiqua"/>
          <w:sz w:val="24"/>
          <w:szCs w:val="24"/>
        </w:rPr>
        <w:t>, Fournier N, Pittet V, Bühr P, Heyland K, Friedt M, Koller R, Rueger V, Herzog D, Nydegger A, Schäppi M, Schibli S, Spalinger J, Rogler G, Braegger CP; Swiss IBD Cohort Study Group. Coping is excellent in Swiss Children with inflammatory bowel disease: results from the Swiss IBD cohort study. </w:t>
      </w:r>
      <w:r w:rsidRPr="005A7A79">
        <w:rPr>
          <w:rFonts w:ascii="Book Antiqua" w:hAnsi="Book Antiqua"/>
          <w:i/>
          <w:iCs/>
          <w:sz w:val="24"/>
          <w:szCs w:val="24"/>
        </w:rPr>
        <w:t>J Crohns Colitis</w:t>
      </w:r>
      <w:r w:rsidRPr="005A7A79">
        <w:rPr>
          <w:rFonts w:ascii="Book Antiqua" w:hAnsi="Book Antiqua"/>
          <w:sz w:val="24"/>
          <w:szCs w:val="24"/>
        </w:rPr>
        <w:t> 2014; </w:t>
      </w:r>
      <w:r w:rsidRPr="005A7A79">
        <w:rPr>
          <w:rFonts w:ascii="Book Antiqua" w:hAnsi="Book Antiqua"/>
          <w:b/>
          <w:bCs/>
          <w:sz w:val="24"/>
          <w:szCs w:val="24"/>
        </w:rPr>
        <w:t>8</w:t>
      </w:r>
      <w:r w:rsidRPr="005A7A79">
        <w:rPr>
          <w:rFonts w:ascii="Book Antiqua" w:hAnsi="Book Antiqua"/>
          <w:sz w:val="24"/>
          <w:szCs w:val="24"/>
        </w:rPr>
        <w:t>: 409-420 [PMID: 24230970 DOI: 10.1016/j.crohns.2013.10.004]</w:t>
      </w:r>
    </w:p>
    <w:p w14:paraId="14F47913"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lastRenderedPageBreak/>
        <w:t>8 </w:t>
      </w:r>
      <w:r w:rsidRPr="005A7A79">
        <w:rPr>
          <w:rFonts w:ascii="Book Antiqua" w:hAnsi="Book Antiqua"/>
          <w:b/>
          <w:bCs/>
          <w:sz w:val="24"/>
          <w:szCs w:val="24"/>
        </w:rPr>
        <w:t>Werkstetter KJ</w:t>
      </w:r>
      <w:r w:rsidRPr="005A7A79">
        <w:rPr>
          <w:rFonts w:ascii="Book Antiqua" w:hAnsi="Book Antiqua"/>
          <w:sz w:val="24"/>
          <w:szCs w:val="24"/>
        </w:rPr>
        <w:t>, Ullrich J, Schatz SB, Prell C, Koletzko B, Koletzko S. Lean body mass, physical activity and quality of life in paediatric patients with inflammatory bowel disease and in healthy controls. </w:t>
      </w:r>
      <w:r w:rsidRPr="005A7A79">
        <w:rPr>
          <w:rFonts w:ascii="Book Antiqua" w:hAnsi="Book Antiqua"/>
          <w:i/>
          <w:iCs/>
          <w:sz w:val="24"/>
          <w:szCs w:val="24"/>
        </w:rPr>
        <w:t>J Crohns Colitis</w:t>
      </w:r>
      <w:r w:rsidRPr="005A7A79">
        <w:rPr>
          <w:rFonts w:ascii="Book Antiqua" w:hAnsi="Book Antiqua"/>
          <w:sz w:val="24"/>
          <w:szCs w:val="24"/>
        </w:rPr>
        <w:t> 2012; </w:t>
      </w:r>
      <w:r w:rsidRPr="005A7A79">
        <w:rPr>
          <w:rFonts w:ascii="Book Antiqua" w:hAnsi="Book Antiqua"/>
          <w:b/>
          <w:bCs/>
          <w:sz w:val="24"/>
          <w:szCs w:val="24"/>
        </w:rPr>
        <w:t>6</w:t>
      </w:r>
      <w:r w:rsidRPr="005A7A79">
        <w:rPr>
          <w:rFonts w:ascii="Book Antiqua" w:hAnsi="Book Antiqua"/>
          <w:sz w:val="24"/>
          <w:szCs w:val="24"/>
        </w:rPr>
        <w:t>: 665-673 [PMID: 22398103 DOI: 10.1016/j.crohns.2011.11.017]</w:t>
      </w:r>
    </w:p>
    <w:p w14:paraId="01D59144"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9 </w:t>
      </w:r>
      <w:r w:rsidRPr="005A7A79">
        <w:rPr>
          <w:rFonts w:ascii="Book Antiqua" w:hAnsi="Book Antiqua"/>
          <w:b/>
          <w:bCs/>
          <w:sz w:val="24"/>
          <w:szCs w:val="24"/>
        </w:rPr>
        <w:t>Aadland E</w:t>
      </w:r>
      <w:r w:rsidRPr="005A7A79">
        <w:rPr>
          <w:rFonts w:ascii="Book Antiqua" w:hAnsi="Book Antiqua"/>
          <w:sz w:val="24"/>
          <w:szCs w:val="24"/>
        </w:rPr>
        <w:t>, Andersen LB, Skrede T, Ekelund U, Anderssen SA, Resaland GK. Reproducibility of objectively measured physical activity and sedentary time over two seasons in children; Comparing a day-by-day and a week-by-week approach. </w:t>
      </w:r>
      <w:r w:rsidRPr="005A7A79">
        <w:rPr>
          <w:rFonts w:ascii="Book Antiqua" w:hAnsi="Book Antiqua"/>
          <w:i/>
          <w:iCs/>
          <w:sz w:val="24"/>
          <w:szCs w:val="24"/>
        </w:rPr>
        <w:t>PLoS One</w:t>
      </w:r>
      <w:r w:rsidRPr="005A7A79">
        <w:rPr>
          <w:rFonts w:ascii="Book Antiqua" w:hAnsi="Book Antiqua"/>
          <w:sz w:val="24"/>
          <w:szCs w:val="24"/>
        </w:rPr>
        <w:t> 2017; </w:t>
      </w:r>
      <w:r w:rsidRPr="005A7A79">
        <w:rPr>
          <w:rFonts w:ascii="Book Antiqua" w:hAnsi="Book Antiqua"/>
          <w:b/>
          <w:bCs/>
          <w:sz w:val="24"/>
          <w:szCs w:val="24"/>
        </w:rPr>
        <w:t>12</w:t>
      </w:r>
      <w:r w:rsidRPr="005A7A79">
        <w:rPr>
          <w:rFonts w:ascii="Book Antiqua" w:hAnsi="Book Antiqua"/>
          <w:sz w:val="24"/>
          <w:szCs w:val="24"/>
        </w:rPr>
        <w:t>: e0189304 [PMID: 29216318 DOI: 10.1371/journal.pone.0189304]</w:t>
      </w:r>
    </w:p>
    <w:p w14:paraId="79329C7D"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0 </w:t>
      </w:r>
      <w:r w:rsidRPr="005A7A79">
        <w:rPr>
          <w:rFonts w:ascii="Book Antiqua" w:hAnsi="Book Antiqua"/>
          <w:b/>
          <w:bCs/>
          <w:sz w:val="24"/>
          <w:szCs w:val="24"/>
        </w:rPr>
        <w:t>Alhassan S</w:t>
      </w:r>
      <w:r w:rsidRPr="005A7A79">
        <w:rPr>
          <w:rFonts w:ascii="Book Antiqua" w:hAnsi="Book Antiqua"/>
          <w:sz w:val="24"/>
          <w:szCs w:val="24"/>
        </w:rPr>
        <w:t>, Lyden K, Howe C, Kozey Keadle S, Nwaokelemeh O, Freedson PS. Accuracy of accelerometer regression models in predicting energy expenditure and METs in children and youth. </w:t>
      </w:r>
      <w:r w:rsidRPr="005A7A79">
        <w:rPr>
          <w:rFonts w:ascii="Book Antiqua" w:hAnsi="Book Antiqua"/>
          <w:i/>
          <w:iCs/>
          <w:sz w:val="24"/>
          <w:szCs w:val="24"/>
        </w:rPr>
        <w:t>Pediatr Exerc Sci</w:t>
      </w:r>
      <w:r w:rsidRPr="005A7A79">
        <w:rPr>
          <w:rFonts w:ascii="Book Antiqua" w:hAnsi="Book Antiqua"/>
          <w:sz w:val="24"/>
          <w:szCs w:val="24"/>
        </w:rPr>
        <w:t> 2012; </w:t>
      </w:r>
      <w:r w:rsidRPr="005A7A79">
        <w:rPr>
          <w:rFonts w:ascii="Book Antiqua" w:hAnsi="Book Antiqua"/>
          <w:b/>
          <w:bCs/>
          <w:sz w:val="24"/>
          <w:szCs w:val="24"/>
        </w:rPr>
        <w:t>24</w:t>
      </w:r>
      <w:r w:rsidRPr="005A7A79">
        <w:rPr>
          <w:rFonts w:ascii="Book Antiqua" w:hAnsi="Book Antiqua"/>
          <w:sz w:val="24"/>
          <w:szCs w:val="24"/>
        </w:rPr>
        <w:t>: 519-536 [PMID: 23196761]</w:t>
      </w:r>
    </w:p>
    <w:p w14:paraId="25AA6FDC"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1 </w:t>
      </w:r>
      <w:r w:rsidRPr="005A7A79">
        <w:rPr>
          <w:rFonts w:ascii="Book Antiqua" w:hAnsi="Book Antiqua"/>
          <w:b/>
          <w:bCs/>
          <w:sz w:val="24"/>
          <w:szCs w:val="24"/>
        </w:rPr>
        <w:t>Varni JW</w:t>
      </w:r>
      <w:r w:rsidRPr="005A7A79">
        <w:rPr>
          <w:rFonts w:ascii="Book Antiqua" w:hAnsi="Book Antiqua"/>
          <w:sz w:val="24"/>
          <w:szCs w:val="24"/>
        </w:rPr>
        <w:t>, Burwinkle TM, Szer IS. The PedsQL Multidimensional Fatigue Scale in pediatric rheumatology: reliability and validity. </w:t>
      </w:r>
      <w:r w:rsidRPr="005A7A79">
        <w:rPr>
          <w:rFonts w:ascii="Book Antiqua" w:hAnsi="Book Antiqua"/>
          <w:i/>
          <w:iCs/>
          <w:sz w:val="24"/>
          <w:szCs w:val="24"/>
        </w:rPr>
        <w:t>J Rheumatol</w:t>
      </w:r>
      <w:r w:rsidRPr="005A7A79">
        <w:rPr>
          <w:rFonts w:ascii="Book Antiqua" w:hAnsi="Book Antiqua"/>
          <w:sz w:val="24"/>
          <w:szCs w:val="24"/>
        </w:rPr>
        <w:t> 2004; </w:t>
      </w:r>
      <w:r w:rsidRPr="005A7A79">
        <w:rPr>
          <w:rFonts w:ascii="Book Antiqua" w:hAnsi="Book Antiqua"/>
          <w:b/>
          <w:bCs/>
          <w:sz w:val="24"/>
          <w:szCs w:val="24"/>
        </w:rPr>
        <w:t>31</w:t>
      </w:r>
      <w:r w:rsidRPr="005A7A79">
        <w:rPr>
          <w:rFonts w:ascii="Book Antiqua" w:hAnsi="Book Antiqua"/>
          <w:sz w:val="24"/>
          <w:szCs w:val="24"/>
        </w:rPr>
        <w:t>: 2494-2500 [PMID: 15570657]</w:t>
      </w:r>
    </w:p>
    <w:p w14:paraId="16920C7D"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2 </w:t>
      </w:r>
      <w:r w:rsidRPr="005A7A79">
        <w:rPr>
          <w:rFonts w:ascii="Book Antiqua" w:hAnsi="Book Antiqua"/>
          <w:b/>
          <w:bCs/>
          <w:sz w:val="24"/>
          <w:szCs w:val="24"/>
        </w:rPr>
        <w:t>Loonen HJ</w:t>
      </w:r>
      <w:r w:rsidRPr="005A7A79">
        <w:rPr>
          <w:rFonts w:ascii="Book Antiqua" w:hAnsi="Book Antiqua"/>
          <w:sz w:val="24"/>
          <w:szCs w:val="24"/>
        </w:rPr>
        <w:t>, Grootenhuis MA, Last BF, de Haan RJ, Bouquet J, Derkx BH. Measuring quality of life in children with inflammatory bowel disease: the impact-II (NL). </w:t>
      </w:r>
      <w:r w:rsidRPr="005A7A79">
        <w:rPr>
          <w:rFonts w:ascii="Book Antiqua" w:hAnsi="Book Antiqua"/>
          <w:i/>
          <w:iCs/>
          <w:sz w:val="24"/>
          <w:szCs w:val="24"/>
        </w:rPr>
        <w:t>Qual Life Res</w:t>
      </w:r>
      <w:r w:rsidRPr="005A7A79">
        <w:rPr>
          <w:rFonts w:ascii="Book Antiqua" w:hAnsi="Book Antiqua"/>
          <w:sz w:val="24"/>
          <w:szCs w:val="24"/>
        </w:rPr>
        <w:t> 2002; </w:t>
      </w:r>
      <w:r w:rsidRPr="005A7A79">
        <w:rPr>
          <w:rFonts w:ascii="Book Antiqua" w:hAnsi="Book Antiqua"/>
          <w:b/>
          <w:bCs/>
          <w:sz w:val="24"/>
          <w:szCs w:val="24"/>
        </w:rPr>
        <w:t>11</w:t>
      </w:r>
      <w:r w:rsidRPr="005A7A79">
        <w:rPr>
          <w:rFonts w:ascii="Book Antiqua" w:hAnsi="Book Antiqua"/>
          <w:sz w:val="24"/>
          <w:szCs w:val="24"/>
        </w:rPr>
        <w:t>: 47-56 [PMID: 12003055]</w:t>
      </w:r>
    </w:p>
    <w:p w14:paraId="7BF5C869"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3 </w:t>
      </w:r>
      <w:r w:rsidRPr="005A7A79">
        <w:rPr>
          <w:rFonts w:ascii="Book Antiqua" w:hAnsi="Book Antiqua"/>
          <w:b/>
          <w:bCs/>
          <w:sz w:val="24"/>
          <w:szCs w:val="24"/>
        </w:rPr>
        <w:t>Nicholas DB</w:t>
      </w:r>
      <w:r w:rsidRPr="005A7A79">
        <w:rPr>
          <w:rFonts w:ascii="Book Antiqua" w:hAnsi="Book Antiqua"/>
          <w:sz w:val="24"/>
          <w:szCs w:val="24"/>
        </w:rPr>
        <w:t>, Otley A, Smith C, Avolio J, Munk M, Griffiths AM. Challenges and strategies of children and adolescents with inflammatory bowel disease: a qualitative examination. </w:t>
      </w:r>
      <w:r w:rsidRPr="005A7A79">
        <w:rPr>
          <w:rFonts w:ascii="Book Antiqua" w:hAnsi="Book Antiqua"/>
          <w:i/>
          <w:iCs/>
          <w:sz w:val="24"/>
          <w:szCs w:val="24"/>
        </w:rPr>
        <w:t>Health Qual Life Outcomes</w:t>
      </w:r>
      <w:r w:rsidRPr="005A7A79">
        <w:rPr>
          <w:rFonts w:ascii="Book Antiqua" w:hAnsi="Book Antiqua"/>
          <w:sz w:val="24"/>
          <w:szCs w:val="24"/>
        </w:rPr>
        <w:t> 2007; </w:t>
      </w:r>
      <w:r w:rsidRPr="005A7A79">
        <w:rPr>
          <w:rFonts w:ascii="Book Antiqua" w:hAnsi="Book Antiqua"/>
          <w:b/>
          <w:bCs/>
          <w:sz w:val="24"/>
          <w:szCs w:val="24"/>
        </w:rPr>
        <w:t>5</w:t>
      </w:r>
      <w:r w:rsidRPr="005A7A79">
        <w:rPr>
          <w:rFonts w:ascii="Book Antiqua" w:hAnsi="Book Antiqua"/>
          <w:sz w:val="24"/>
          <w:szCs w:val="24"/>
        </w:rPr>
        <w:t>: 28 [PMID: 17531097 DOI: 10.1186/1477-7525-5-28]</w:t>
      </w:r>
    </w:p>
    <w:p w14:paraId="1F165C68"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4 </w:t>
      </w:r>
      <w:r w:rsidRPr="005A7A79">
        <w:rPr>
          <w:rFonts w:ascii="Book Antiqua" w:hAnsi="Book Antiqua"/>
          <w:b/>
          <w:bCs/>
          <w:sz w:val="24"/>
          <w:szCs w:val="24"/>
        </w:rPr>
        <w:t>Tojek TM</w:t>
      </w:r>
      <w:r w:rsidRPr="005A7A79">
        <w:rPr>
          <w:rFonts w:ascii="Book Antiqua" w:hAnsi="Book Antiqua"/>
          <w:sz w:val="24"/>
          <w:szCs w:val="24"/>
        </w:rPr>
        <w:t>, Lumley MA, Corlis M, Ondersma S, Tolia V. Maternal correlates of health status in adolescents with inflammatory bowel disease. </w:t>
      </w:r>
      <w:r w:rsidRPr="005A7A79">
        <w:rPr>
          <w:rFonts w:ascii="Book Antiqua" w:hAnsi="Book Antiqua"/>
          <w:i/>
          <w:iCs/>
          <w:sz w:val="24"/>
          <w:szCs w:val="24"/>
        </w:rPr>
        <w:t>J Psychosom Res</w:t>
      </w:r>
      <w:r w:rsidRPr="005A7A79">
        <w:rPr>
          <w:rFonts w:ascii="Book Antiqua" w:hAnsi="Book Antiqua"/>
          <w:sz w:val="24"/>
          <w:szCs w:val="24"/>
        </w:rPr>
        <w:t> 2002; </w:t>
      </w:r>
      <w:r w:rsidRPr="005A7A79">
        <w:rPr>
          <w:rFonts w:ascii="Book Antiqua" w:hAnsi="Book Antiqua"/>
          <w:b/>
          <w:bCs/>
          <w:sz w:val="24"/>
          <w:szCs w:val="24"/>
        </w:rPr>
        <w:t>52</w:t>
      </w:r>
      <w:r w:rsidRPr="005A7A79">
        <w:rPr>
          <w:rFonts w:ascii="Book Antiqua" w:hAnsi="Book Antiqua"/>
          <w:sz w:val="24"/>
          <w:szCs w:val="24"/>
        </w:rPr>
        <w:t>: 173-179 [PMID: 11897236]</w:t>
      </w:r>
    </w:p>
    <w:p w14:paraId="37E3C9CA"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5 </w:t>
      </w:r>
      <w:r w:rsidRPr="005A7A79">
        <w:rPr>
          <w:rFonts w:ascii="Book Antiqua" w:hAnsi="Book Antiqua"/>
          <w:b/>
          <w:bCs/>
          <w:sz w:val="24"/>
          <w:szCs w:val="24"/>
        </w:rPr>
        <w:t>Ondersma SJ</w:t>
      </w:r>
      <w:r w:rsidRPr="005A7A79">
        <w:rPr>
          <w:rFonts w:ascii="Book Antiqua" w:hAnsi="Book Antiqua"/>
          <w:sz w:val="24"/>
          <w:szCs w:val="24"/>
        </w:rPr>
        <w:t>, Lumley MA, Corlis ME, Tojek TM, Tolia V. Adolescents with inflammatory bowel disease: the roles of negative affectivity and hostility in subjective versus objective health. </w:t>
      </w:r>
      <w:r w:rsidRPr="005A7A79">
        <w:rPr>
          <w:rFonts w:ascii="Book Antiqua" w:hAnsi="Book Antiqua"/>
          <w:i/>
          <w:iCs/>
          <w:sz w:val="24"/>
          <w:szCs w:val="24"/>
        </w:rPr>
        <w:t>J Pediatr Psychol</w:t>
      </w:r>
      <w:r w:rsidRPr="005A7A79">
        <w:rPr>
          <w:rFonts w:ascii="Book Antiqua" w:hAnsi="Book Antiqua"/>
          <w:sz w:val="24"/>
          <w:szCs w:val="24"/>
        </w:rPr>
        <w:t> 1997; </w:t>
      </w:r>
      <w:r w:rsidRPr="005A7A79">
        <w:rPr>
          <w:rFonts w:ascii="Book Antiqua" w:hAnsi="Book Antiqua"/>
          <w:b/>
          <w:bCs/>
          <w:sz w:val="24"/>
          <w:szCs w:val="24"/>
        </w:rPr>
        <w:t>22</w:t>
      </w:r>
      <w:r w:rsidRPr="005A7A79">
        <w:rPr>
          <w:rFonts w:ascii="Book Antiqua" w:hAnsi="Book Antiqua"/>
          <w:sz w:val="24"/>
          <w:szCs w:val="24"/>
        </w:rPr>
        <w:t>: 723-738 [PMID: 9383932]</w:t>
      </w:r>
    </w:p>
    <w:p w14:paraId="38C11337"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lastRenderedPageBreak/>
        <w:t>16 </w:t>
      </w:r>
      <w:r w:rsidRPr="005A7A79">
        <w:rPr>
          <w:rFonts w:ascii="Book Antiqua" w:hAnsi="Book Antiqua"/>
          <w:b/>
          <w:bCs/>
          <w:sz w:val="24"/>
          <w:szCs w:val="24"/>
        </w:rPr>
        <w:t>Pirinen T</w:t>
      </w:r>
      <w:r w:rsidRPr="005A7A79">
        <w:rPr>
          <w:rFonts w:ascii="Book Antiqua" w:hAnsi="Book Antiqua"/>
          <w:sz w:val="24"/>
          <w:szCs w:val="24"/>
        </w:rPr>
        <w:t>, Kolho KL, Simola P, Ashorn M, Aronen ET. Parent and self-report of sleep-problems and daytime tiredness among adolescents with inflammatory bowel disease and their population-based controls. </w:t>
      </w:r>
      <w:r w:rsidRPr="005A7A79">
        <w:rPr>
          <w:rFonts w:ascii="Book Antiqua" w:hAnsi="Book Antiqua"/>
          <w:i/>
          <w:iCs/>
          <w:sz w:val="24"/>
          <w:szCs w:val="24"/>
        </w:rPr>
        <w:t>Sleep</w:t>
      </w:r>
      <w:r w:rsidRPr="005A7A79">
        <w:rPr>
          <w:rFonts w:ascii="Book Antiqua" w:hAnsi="Book Antiqua"/>
          <w:sz w:val="24"/>
          <w:szCs w:val="24"/>
        </w:rPr>
        <w:t> 2010; </w:t>
      </w:r>
      <w:r w:rsidRPr="005A7A79">
        <w:rPr>
          <w:rFonts w:ascii="Book Antiqua" w:hAnsi="Book Antiqua"/>
          <w:b/>
          <w:bCs/>
          <w:sz w:val="24"/>
          <w:szCs w:val="24"/>
        </w:rPr>
        <w:t>33</w:t>
      </w:r>
      <w:r w:rsidRPr="005A7A79">
        <w:rPr>
          <w:rFonts w:ascii="Book Antiqua" w:hAnsi="Book Antiqua"/>
          <w:sz w:val="24"/>
          <w:szCs w:val="24"/>
        </w:rPr>
        <w:t>: 1487-1493 [PMID: 21102990]</w:t>
      </w:r>
    </w:p>
    <w:p w14:paraId="620AEDBC"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7 </w:t>
      </w:r>
      <w:r w:rsidRPr="005A7A79">
        <w:rPr>
          <w:rFonts w:ascii="Book Antiqua" w:hAnsi="Book Antiqua"/>
          <w:b/>
          <w:bCs/>
          <w:sz w:val="24"/>
          <w:szCs w:val="24"/>
        </w:rPr>
        <w:t>Pirinen T</w:t>
      </w:r>
      <w:r w:rsidRPr="005A7A79">
        <w:rPr>
          <w:rFonts w:ascii="Book Antiqua" w:hAnsi="Book Antiqua"/>
          <w:sz w:val="24"/>
          <w:szCs w:val="24"/>
        </w:rPr>
        <w:t>, Kolho KL, Ashorn M, Aronen ET. Sleep and emotional and behavioral symptoms in adolescents with inflammatory bowel disease. </w:t>
      </w:r>
      <w:r w:rsidRPr="005A7A79">
        <w:rPr>
          <w:rFonts w:ascii="Book Antiqua" w:hAnsi="Book Antiqua"/>
          <w:i/>
          <w:iCs/>
          <w:sz w:val="24"/>
          <w:szCs w:val="24"/>
        </w:rPr>
        <w:t>Sleep Disord</w:t>
      </w:r>
      <w:r w:rsidRPr="005A7A79">
        <w:rPr>
          <w:rFonts w:ascii="Book Antiqua" w:hAnsi="Book Antiqua"/>
          <w:sz w:val="24"/>
          <w:szCs w:val="24"/>
        </w:rPr>
        <w:t> 2014; </w:t>
      </w:r>
      <w:r w:rsidRPr="005A7A79">
        <w:rPr>
          <w:rFonts w:ascii="Book Antiqua" w:hAnsi="Book Antiqua"/>
          <w:b/>
          <w:bCs/>
          <w:sz w:val="24"/>
          <w:szCs w:val="24"/>
        </w:rPr>
        <w:t>2014</w:t>
      </w:r>
      <w:r w:rsidRPr="005A7A79">
        <w:rPr>
          <w:rFonts w:ascii="Book Antiqua" w:hAnsi="Book Antiqua"/>
          <w:sz w:val="24"/>
          <w:szCs w:val="24"/>
        </w:rPr>
        <w:t>: 379450 [PMID: 24876973 DOI: 10.1155/2014/379450]</w:t>
      </w:r>
    </w:p>
    <w:p w14:paraId="584F2D72"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8 </w:t>
      </w:r>
      <w:r w:rsidRPr="005A7A79">
        <w:rPr>
          <w:rFonts w:ascii="Book Antiqua" w:hAnsi="Book Antiqua"/>
          <w:b/>
          <w:bCs/>
          <w:sz w:val="24"/>
          <w:szCs w:val="24"/>
        </w:rPr>
        <w:t>Georgiades K</w:t>
      </w:r>
      <w:r w:rsidRPr="005A7A79">
        <w:rPr>
          <w:rFonts w:ascii="Book Antiqua" w:hAnsi="Book Antiqua"/>
          <w:sz w:val="24"/>
          <w:szCs w:val="24"/>
        </w:rPr>
        <w:t>, Boyle MH, Jenkins JM, Sanford M, Lipman E. A multilevel analysis of whole family functioning using the McMaster Family Assessment Device. </w:t>
      </w:r>
      <w:r w:rsidRPr="005A7A79">
        <w:rPr>
          <w:rFonts w:ascii="Book Antiqua" w:hAnsi="Book Antiqua"/>
          <w:i/>
          <w:iCs/>
          <w:sz w:val="24"/>
          <w:szCs w:val="24"/>
        </w:rPr>
        <w:t>J Fam Psychol</w:t>
      </w:r>
      <w:r w:rsidRPr="005A7A79">
        <w:rPr>
          <w:rFonts w:ascii="Book Antiqua" w:hAnsi="Book Antiqua"/>
          <w:sz w:val="24"/>
          <w:szCs w:val="24"/>
        </w:rPr>
        <w:t> 2008; </w:t>
      </w:r>
      <w:r w:rsidRPr="005A7A79">
        <w:rPr>
          <w:rFonts w:ascii="Book Antiqua" w:hAnsi="Book Antiqua"/>
          <w:b/>
          <w:bCs/>
          <w:sz w:val="24"/>
          <w:szCs w:val="24"/>
        </w:rPr>
        <w:t>22</w:t>
      </w:r>
      <w:r w:rsidRPr="005A7A79">
        <w:rPr>
          <w:rFonts w:ascii="Book Antiqua" w:hAnsi="Book Antiqua"/>
          <w:sz w:val="24"/>
          <w:szCs w:val="24"/>
        </w:rPr>
        <w:t>: 344-354 [PMID: 18540763 DOI: 10.1037/0893-3200.22.3.344]</w:t>
      </w:r>
    </w:p>
    <w:p w14:paraId="708F5AAF"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19 </w:t>
      </w:r>
      <w:r w:rsidRPr="005A7A79">
        <w:rPr>
          <w:rFonts w:ascii="Book Antiqua" w:hAnsi="Book Antiqua"/>
          <w:b/>
          <w:bCs/>
          <w:sz w:val="24"/>
          <w:szCs w:val="24"/>
        </w:rPr>
        <w:t>Morris G</w:t>
      </w:r>
      <w:r w:rsidRPr="005A7A79">
        <w:rPr>
          <w:rFonts w:ascii="Book Antiqua" w:hAnsi="Book Antiqua"/>
          <w:sz w:val="24"/>
          <w:szCs w:val="24"/>
        </w:rPr>
        <w:t>, Berk M, Walder K, Maes M. Central pathways causing fatigue in neuro-inflammatory and autoimmune illnesses. </w:t>
      </w:r>
      <w:r w:rsidRPr="005A7A79">
        <w:rPr>
          <w:rFonts w:ascii="Book Antiqua" w:hAnsi="Book Antiqua"/>
          <w:i/>
          <w:iCs/>
          <w:sz w:val="24"/>
          <w:szCs w:val="24"/>
        </w:rPr>
        <w:t>BMC Med</w:t>
      </w:r>
      <w:r w:rsidRPr="005A7A79">
        <w:rPr>
          <w:rFonts w:ascii="Book Antiqua" w:hAnsi="Book Antiqua"/>
          <w:sz w:val="24"/>
          <w:szCs w:val="24"/>
        </w:rPr>
        <w:t> 2015; </w:t>
      </w:r>
      <w:r w:rsidRPr="005A7A79">
        <w:rPr>
          <w:rFonts w:ascii="Book Antiqua" w:hAnsi="Book Antiqua"/>
          <w:b/>
          <w:bCs/>
          <w:sz w:val="24"/>
          <w:szCs w:val="24"/>
        </w:rPr>
        <w:t>13</w:t>
      </w:r>
      <w:r w:rsidRPr="005A7A79">
        <w:rPr>
          <w:rFonts w:ascii="Book Antiqua" w:hAnsi="Book Antiqua"/>
          <w:sz w:val="24"/>
          <w:szCs w:val="24"/>
        </w:rPr>
        <w:t>: 28 [PMID: 25856766 DOI: 10.1186/s12916-014-0259-2]</w:t>
      </w:r>
    </w:p>
    <w:p w14:paraId="4696D779"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0 </w:t>
      </w:r>
      <w:r w:rsidRPr="005A7A79">
        <w:rPr>
          <w:rFonts w:ascii="Book Antiqua" w:hAnsi="Book Antiqua"/>
          <w:b/>
          <w:bCs/>
          <w:sz w:val="24"/>
          <w:szCs w:val="24"/>
        </w:rPr>
        <w:t>Bechtold S</w:t>
      </w:r>
      <w:r w:rsidRPr="005A7A79">
        <w:rPr>
          <w:rFonts w:ascii="Book Antiqua" w:hAnsi="Book Antiqua"/>
          <w:sz w:val="24"/>
          <w:szCs w:val="24"/>
        </w:rPr>
        <w:t>, Alberer M, Arenz T, Putzker S, Filipiak-Pittroff B, Schwarz HP, Koletzko S. Reduced muscle mass and bone size in pediatric patients with inflammatory bowel disease. </w:t>
      </w:r>
      <w:r w:rsidRPr="005A7A79">
        <w:rPr>
          <w:rFonts w:ascii="Book Antiqua" w:hAnsi="Book Antiqua"/>
          <w:i/>
          <w:iCs/>
          <w:sz w:val="24"/>
          <w:szCs w:val="24"/>
        </w:rPr>
        <w:t>Inflamm Bowel Dis</w:t>
      </w:r>
      <w:r w:rsidRPr="005A7A79">
        <w:rPr>
          <w:rFonts w:ascii="Book Antiqua" w:hAnsi="Book Antiqua"/>
          <w:sz w:val="24"/>
          <w:szCs w:val="24"/>
        </w:rPr>
        <w:t> 2010; </w:t>
      </w:r>
      <w:r w:rsidRPr="005A7A79">
        <w:rPr>
          <w:rFonts w:ascii="Book Antiqua" w:hAnsi="Book Antiqua"/>
          <w:b/>
          <w:bCs/>
          <w:sz w:val="24"/>
          <w:szCs w:val="24"/>
        </w:rPr>
        <w:t>16</w:t>
      </w:r>
      <w:r w:rsidRPr="005A7A79">
        <w:rPr>
          <w:rFonts w:ascii="Book Antiqua" w:hAnsi="Book Antiqua"/>
          <w:sz w:val="24"/>
          <w:szCs w:val="24"/>
        </w:rPr>
        <w:t>: 216-225 [PMID: 19637389 DOI: 10.1002/ibd.21021]</w:t>
      </w:r>
    </w:p>
    <w:p w14:paraId="23D50604"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1 </w:t>
      </w:r>
      <w:r w:rsidRPr="005A7A79">
        <w:rPr>
          <w:rFonts w:ascii="Book Antiqua" w:hAnsi="Book Antiqua"/>
          <w:b/>
          <w:bCs/>
          <w:sz w:val="24"/>
          <w:szCs w:val="24"/>
        </w:rPr>
        <w:t>de Laffolie J</w:t>
      </w:r>
      <w:r w:rsidRPr="005A7A79">
        <w:rPr>
          <w:rFonts w:ascii="Book Antiqua" w:hAnsi="Book Antiqua"/>
          <w:sz w:val="24"/>
          <w:szCs w:val="24"/>
        </w:rPr>
        <w:t>, Laass MW, Scholz D, Zimmer KP, Buderus S; CEDATA-GPGE Study Group . Prevalence of Anemia in Pediatric IBD Patients and Impact on Disease Severity: Results of the Pediatric IBD-Registry CEDATA-GPGE®. </w:t>
      </w:r>
      <w:r w:rsidRPr="005A7A79">
        <w:rPr>
          <w:rFonts w:ascii="Book Antiqua" w:hAnsi="Book Antiqua"/>
          <w:i/>
          <w:iCs/>
          <w:sz w:val="24"/>
          <w:szCs w:val="24"/>
        </w:rPr>
        <w:t>Gastroenterol Res Pract</w:t>
      </w:r>
      <w:r w:rsidRPr="005A7A79">
        <w:rPr>
          <w:rFonts w:ascii="Book Antiqua" w:hAnsi="Book Antiqua"/>
          <w:sz w:val="24"/>
          <w:szCs w:val="24"/>
        </w:rPr>
        <w:t> 2017; </w:t>
      </w:r>
      <w:r w:rsidRPr="005A7A79">
        <w:rPr>
          <w:rFonts w:ascii="Book Antiqua" w:hAnsi="Book Antiqua"/>
          <w:b/>
          <w:bCs/>
          <w:sz w:val="24"/>
          <w:szCs w:val="24"/>
        </w:rPr>
        <w:t>2017</w:t>
      </w:r>
      <w:r w:rsidRPr="005A7A79">
        <w:rPr>
          <w:rFonts w:ascii="Book Antiqua" w:hAnsi="Book Antiqua"/>
          <w:sz w:val="24"/>
          <w:szCs w:val="24"/>
        </w:rPr>
        <w:t>: 8424628 [PMID: 29358946 DOI: 10.1155/2017/8424628]</w:t>
      </w:r>
    </w:p>
    <w:p w14:paraId="3E547EC0"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2 </w:t>
      </w:r>
      <w:r w:rsidRPr="005A7A79">
        <w:rPr>
          <w:rFonts w:ascii="Book Antiqua" w:hAnsi="Book Antiqua"/>
          <w:b/>
          <w:bCs/>
          <w:sz w:val="24"/>
          <w:szCs w:val="24"/>
        </w:rPr>
        <w:t>Goodhand JR</w:t>
      </w:r>
      <w:r w:rsidRPr="005A7A79">
        <w:rPr>
          <w:rFonts w:ascii="Book Antiqua" w:hAnsi="Book Antiqua"/>
          <w:sz w:val="24"/>
          <w:szCs w:val="24"/>
        </w:rPr>
        <w:t>, Kamperidis N, Rao A, Laskaratos F, McDermott A, Wahed M, Naik S, Croft NM, Lindsay JO, Sanderson IR, Rampton DS. Prevalence and management of anemia in children, adolescents, and adults with inflammatory bowel disease. </w:t>
      </w:r>
      <w:r w:rsidRPr="005A7A79">
        <w:rPr>
          <w:rFonts w:ascii="Book Antiqua" w:hAnsi="Book Antiqua"/>
          <w:i/>
          <w:iCs/>
          <w:sz w:val="24"/>
          <w:szCs w:val="24"/>
        </w:rPr>
        <w:t>Inflamm Bowel Dis</w:t>
      </w:r>
      <w:r w:rsidRPr="005A7A79">
        <w:rPr>
          <w:rFonts w:ascii="Book Antiqua" w:hAnsi="Book Antiqua"/>
          <w:sz w:val="24"/>
          <w:szCs w:val="24"/>
        </w:rPr>
        <w:t> 2012; </w:t>
      </w:r>
      <w:r w:rsidRPr="005A7A79">
        <w:rPr>
          <w:rFonts w:ascii="Book Antiqua" w:hAnsi="Book Antiqua"/>
          <w:b/>
          <w:bCs/>
          <w:sz w:val="24"/>
          <w:szCs w:val="24"/>
        </w:rPr>
        <w:t>18</w:t>
      </w:r>
      <w:r w:rsidRPr="005A7A79">
        <w:rPr>
          <w:rFonts w:ascii="Book Antiqua" w:hAnsi="Book Antiqua"/>
          <w:sz w:val="24"/>
          <w:szCs w:val="24"/>
        </w:rPr>
        <w:t>: 513-519 [PMID: 21604328 DOI: 10.1002/ibd.21740]</w:t>
      </w:r>
    </w:p>
    <w:p w14:paraId="4A8F6789"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3 </w:t>
      </w:r>
      <w:r w:rsidRPr="005A7A79">
        <w:rPr>
          <w:rFonts w:ascii="Book Antiqua" w:hAnsi="Book Antiqua"/>
          <w:b/>
          <w:bCs/>
          <w:sz w:val="24"/>
          <w:szCs w:val="24"/>
        </w:rPr>
        <w:t>Pels LP</w:t>
      </w:r>
      <w:r w:rsidRPr="005A7A79">
        <w:rPr>
          <w:rFonts w:ascii="Book Antiqua" w:hAnsi="Book Antiqua"/>
          <w:sz w:val="24"/>
          <w:szCs w:val="24"/>
        </w:rPr>
        <w:t xml:space="preserve">, Van de Vijver E, Waalkens HJ, Uitentuis J, JGonera-de ong G, van Overbeek LA, Norbruis OF, Rings EH, van Rheenen PF. Slow hematological recovery in children with IBD-associated anemia in cases of "expectant </w:t>
      </w:r>
      <w:r w:rsidRPr="005A7A79">
        <w:rPr>
          <w:rFonts w:ascii="Book Antiqua" w:hAnsi="Book Antiqua"/>
          <w:sz w:val="24"/>
          <w:szCs w:val="24"/>
        </w:rPr>
        <w:lastRenderedPageBreak/>
        <w:t>management". </w:t>
      </w:r>
      <w:r w:rsidRPr="005A7A79">
        <w:rPr>
          <w:rFonts w:ascii="Book Antiqua" w:hAnsi="Book Antiqua"/>
          <w:i/>
          <w:iCs/>
          <w:sz w:val="24"/>
          <w:szCs w:val="24"/>
        </w:rPr>
        <w:t>J Pediatr Gastroenterol Nutr</w:t>
      </w:r>
      <w:r w:rsidRPr="005A7A79">
        <w:rPr>
          <w:rFonts w:ascii="Book Antiqua" w:hAnsi="Book Antiqua"/>
          <w:sz w:val="24"/>
          <w:szCs w:val="24"/>
        </w:rPr>
        <w:t> 2010; </w:t>
      </w:r>
      <w:r w:rsidRPr="005A7A79">
        <w:rPr>
          <w:rFonts w:ascii="Book Antiqua" w:hAnsi="Book Antiqua"/>
          <w:b/>
          <w:bCs/>
          <w:sz w:val="24"/>
          <w:szCs w:val="24"/>
        </w:rPr>
        <w:t>51</w:t>
      </w:r>
      <w:r w:rsidRPr="005A7A79">
        <w:rPr>
          <w:rFonts w:ascii="Book Antiqua" w:hAnsi="Book Antiqua"/>
          <w:sz w:val="24"/>
          <w:szCs w:val="24"/>
        </w:rPr>
        <w:t>: 708-713 [PMID: 20683207 DOI: 10.1097/MPG.0b013e3181da4d8b]</w:t>
      </w:r>
    </w:p>
    <w:p w14:paraId="7A83E029"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4 </w:t>
      </w:r>
      <w:r w:rsidRPr="005A7A79">
        <w:rPr>
          <w:rFonts w:ascii="Book Antiqua" w:hAnsi="Book Antiqua"/>
          <w:b/>
          <w:bCs/>
          <w:sz w:val="24"/>
          <w:szCs w:val="24"/>
        </w:rPr>
        <w:t>Alameri HF</w:t>
      </w:r>
      <w:r w:rsidRPr="005A7A79">
        <w:rPr>
          <w:rFonts w:ascii="Book Antiqua" w:hAnsi="Book Antiqua"/>
          <w:sz w:val="24"/>
          <w:szCs w:val="24"/>
        </w:rPr>
        <w:t>, Sanai FM, Al Dukhayil M, Azzam NA, Al-Swat KA, Hersi AS, Abdo AA. Six Minute Walk Test to assess functional capacity in chronic liver disease patients. </w:t>
      </w:r>
      <w:r w:rsidRPr="005A7A79">
        <w:rPr>
          <w:rFonts w:ascii="Book Antiqua" w:hAnsi="Book Antiqua"/>
          <w:i/>
          <w:iCs/>
          <w:sz w:val="24"/>
          <w:szCs w:val="24"/>
        </w:rPr>
        <w:t>World J Gastroenterol</w:t>
      </w:r>
      <w:r w:rsidRPr="005A7A79">
        <w:rPr>
          <w:rFonts w:ascii="Book Antiqua" w:hAnsi="Book Antiqua"/>
          <w:sz w:val="24"/>
          <w:szCs w:val="24"/>
        </w:rPr>
        <w:t> 2007; </w:t>
      </w:r>
      <w:r w:rsidRPr="005A7A79">
        <w:rPr>
          <w:rFonts w:ascii="Book Antiqua" w:hAnsi="Book Antiqua"/>
          <w:b/>
          <w:bCs/>
          <w:sz w:val="24"/>
          <w:szCs w:val="24"/>
        </w:rPr>
        <w:t>13</w:t>
      </w:r>
      <w:r w:rsidRPr="005A7A79">
        <w:rPr>
          <w:rFonts w:ascii="Book Antiqua" w:hAnsi="Book Antiqua"/>
          <w:sz w:val="24"/>
          <w:szCs w:val="24"/>
        </w:rPr>
        <w:t>: 3996-4001 [PMID: 17663517]</w:t>
      </w:r>
    </w:p>
    <w:p w14:paraId="303B8C97"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5 </w:t>
      </w:r>
      <w:r w:rsidRPr="005A7A79">
        <w:rPr>
          <w:rFonts w:ascii="Book Antiqua" w:hAnsi="Book Antiqua"/>
          <w:b/>
          <w:bCs/>
          <w:sz w:val="24"/>
          <w:szCs w:val="24"/>
        </w:rPr>
        <w:t>Cracowski C</w:t>
      </w:r>
      <w:r w:rsidRPr="005A7A79">
        <w:rPr>
          <w:rFonts w:ascii="Book Antiqua" w:hAnsi="Book Antiqua"/>
          <w:sz w:val="24"/>
          <w:szCs w:val="24"/>
        </w:rPr>
        <w:t>, Wuyam B, Klein V, Lévy P. Lung function and exercise capacity in thalassaemia major. </w:t>
      </w:r>
      <w:r w:rsidRPr="005A7A79">
        <w:rPr>
          <w:rFonts w:ascii="Book Antiqua" w:hAnsi="Book Antiqua"/>
          <w:i/>
          <w:iCs/>
          <w:sz w:val="24"/>
          <w:szCs w:val="24"/>
        </w:rPr>
        <w:t>Eur Respir J</w:t>
      </w:r>
      <w:r w:rsidRPr="005A7A79">
        <w:rPr>
          <w:rFonts w:ascii="Book Antiqua" w:hAnsi="Book Antiqua"/>
          <w:sz w:val="24"/>
          <w:szCs w:val="24"/>
        </w:rPr>
        <w:t> 1998; </w:t>
      </w:r>
      <w:r w:rsidRPr="005A7A79">
        <w:rPr>
          <w:rFonts w:ascii="Book Antiqua" w:hAnsi="Book Antiqua"/>
          <w:b/>
          <w:bCs/>
          <w:sz w:val="24"/>
          <w:szCs w:val="24"/>
        </w:rPr>
        <w:t>12</w:t>
      </w:r>
      <w:r w:rsidRPr="005A7A79">
        <w:rPr>
          <w:rFonts w:ascii="Book Antiqua" w:hAnsi="Book Antiqua"/>
          <w:sz w:val="24"/>
          <w:szCs w:val="24"/>
        </w:rPr>
        <w:t>: 1130-1136 [PMID: 9864009]</w:t>
      </w:r>
    </w:p>
    <w:p w14:paraId="778D54E5"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6 </w:t>
      </w:r>
      <w:r w:rsidRPr="005A7A79">
        <w:rPr>
          <w:rFonts w:ascii="Book Antiqua" w:hAnsi="Book Antiqua"/>
          <w:b/>
          <w:bCs/>
          <w:sz w:val="24"/>
          <w:szCs w:val="24"/>
        </w:rPr>
        <w:t>Donadio MV</w:t>
      </w:r>
      <w:r w:rsidRPr="005A7A79">
        <w:rPr>
          <w:rFonts w:ascii="Book Antiqua" w:hAnsi="Book Antiqua"/>
          <w:sz w:val="24"/>
          <w:szCs w:val="24"/>
        </w:rPr>
        <w:t>, Heinzmann-Filho JP, Vendrusculo FM, Frasson PXH, Marostica PJC. Six-Minute Walk Test Results Predict Risk of Hospitalization for Youths with Cystic Fibrosis: A 5-Year Follow-Up Study. </w:t>
      </w:r>
      <w:r w:rsidRPr="005A7A79">
        <w:rPr>
          <w:rFonts w:ascii="Book Antiqua" w:hAnsi="Book Antiqua"/>
          <w:i/>
          <w:iCs/>
          <w:sz w:val="24"/>
          <w:szCs w:val="24"/>
        </w:rPr>
        <w:t>J Pediatr</w:t>
      </w:r>
      <w:r w:rsidRPr="005A7A79">
        <w:rPr>
          <w:rFonts w:ascii="Book Antiqua" w:hAnsi="Book Antiqua"/>
          <w:sz w:val="24"/>
          <w:szCs w:val="24"/>
        </w:rPr>
        <w:t> 2017; </w:t>
      </w:r>
      <w:r w:rsidRPr="005A7A79">
        <w:rPr>
          <w:rFonts w:ascii="Book Antiqua" w:hAnsi="Book Antiqua"/>
          <w:b/>
          <w:bCs/>
          <w:sz w:val="24"/>
          <w:szCs w:val="24"/>
        </w:rPr>
        <w:t>182</w:t>
      </w:r>
      <w:r w:rsidRPr="005A7A79">
        <w:rPr>
          <w:rFonts w:ascii="Book Antiqua" w:hAnsi="Book Antiqua"/>
          <w:sz w:val="24"/>
          <w:szCs w:val="24"/>
        </w:rPr>
        <w:t>: 204-209.e1 [PMID: 28087053 DOI: 10.1016/j.jpeds.2016.11.071]</w:t>
      </w:r>
    </w:p>
    <w:p w14:paraId="03FEBF72"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7 </w:t>
      </w:r>
      <w:r w:rsidRPr="005A7A79">
        <w:rPr>
          <w:rFonts w:ascii="Book Antiqua" w:hAnsi="Book Antiqua"/>
          <w:b/>
          <w:bCs/>
          <w:sz w:val="24"/>
          <w:szCs w:val="24"/>
        </w:rPr>
        <w:t>Hassan J</w:t>
      </w:r>
      <w:r w:rsidRPr="005A7A79">
        <w:rPr>
          <w:rFonts w:ascii="Book Antiqua" w:hAnsi="Book Antiqua"/>
          <w:sz w:val="24"/>
          <w:szCs w:val="24"/>
        </w:rPr>
        <w:t>, van der Net J, Helders PJ, Prakken BJ, Takken T. Six-minute walk test in children with chronic conditions. </w:t>
      </w:r>
      <w:r w:rsidRPr="005A7A79">
        <w:rPr>
          <w:rFonts w:ascii="Book Antiqua" w:hAnsi="Book Antiqua"/>
          <w:i/>
          <w:iCs/>
          <w:sz w:val="24"/>
          <w:szCs w:val="24"/>
        </w:rPr>
        <w:t>Br J Sports Med</w:t>
      </w:r>
      <w:r w:rsidRPr="005A7A79">
        <w:rPr>
          <w:rFonts w:ascii="Book Antiqua" w:hAnsi="Book Antiqua"/>
          <w:sz w:val="24"/>
          <w:szCs w:val="24"/>
        </w:rPr>
        <w:t> 2010; </w:t>
      </w:r>
      <w:r w:rsidRPr="005A7A79">
        <w:rPr>
          <w:rFonts w:ascii="Book Antiqua" w:hAnsi="Book Antiqua"/>
          <w:b/>
          <w:bCs/>
          <w:sz w:val="24"/>
          <w:szCs w:val="24"/>
        </w:rPr>
        <w:t>44</w:t>
      </w:r>
      <w:r w:rsidRPr="005A7A79">
        <w:rPr>
          <w:rFonts w:ascii="Book Antiqua" w:hAnsi="Book Antiqua"/>
          <w:sz w:val="24"/>
          <w:szCs w:val="24"/>
        </w:rPr>
        <w:t>: 270-274 [PMID: 18487250 DOI: 10.1136/bjsm.2008.048512]</w:t>
      </w:r>
    </w:p>
    <w:p w14:paraId="5F031B67"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8 </w:t>
      </w:r>
      <w:r w:rsidRPr="005A7A79">
        <w:rPr>
          <w:rFonts w:ascii="Book Antiqua" w:hAnsi="Book Antiqua"/>
          <w:b/>
          <w:bCs/>
          <w:sz w:val="24"/>
          <w:szCs w:val="24"/>
        </w:rPr>
        <w:t>Czuber-Dochan W</w:t>
      </w:r>
      <w:r w:rsidRPr="005A7A79">
        <w:rPr>
          <w:rFonts w:ascii="Book Antiqua" w:hAnsi="Book Antiqua"/>
          <w:sz w:val="24"/>
          <w:szCs w:val="24"/>
        </w:rPr>
        <w:t>, Ream E, Norton C. Review article: Description and management of fatigue in inflammatory bowel disease. </w:t>
      </w:r>
      <w:r w:rsidRPr="005A7A79">
        <w:rPr>
          <w:rFonts w:ascii="Book Antiqua" w:hAnsi="Book Antiqua"/>
          <w:i/>
          <w:iCs/>
          <w:sz w:val="24"/>
          <w:szCs w:val="24"/>
        </w:rPr>
        <w:t>Aliment Pharmacol Ther</w:t>
      </w:r>
      <w:r w:rsidRPr="005A7A79">
        <w:rPr>
          <w:rFonts w:ascii="Book Antiqua" w:hAnsi="Book Antiqua"/>
          <w:sz w:val="24"/>
          <w:szCs w:val="24"/>
        </w:rPr>
        <w:t> 2013; </w:t>
      </w:r>
      <w:r w:rsidRPr="005A7A79">
        <w:rPr>
          <w:rFonts w:ascii="Book Antiqua" w:hAnsi="Book Antiqua"/>
          <w:b/>
          <w:bCs/>
          <w:sz w:val="24"/>
          <w:szCs w:val="24"/>
        </w:rPr>
        <w:t>37</w:t>
      </w:r>
      <w:r w:rsidRPr="005A7A79">
        <w:rPr>
          <w:rFonts w:ascii="Book Antiqua" w:hAnsi="Book Antiqua"/>
          <w:sz w:val="24"/>
          <w:szCs w:val="24"/>
        </w:rPr>
        <w:t>: 505-516 [PMID: 23311461 DOI: 10.1111/apt.12205]</w:t>
      </w:r>
    </w:p>
    <w:p w14:paraId="153F37F4"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29 </w:t>
      </w:r>
      <w:r w:rsidRPr="005A7A79">
        <w:rPr>
          <w:rFonts w:ascii="Book Antiqua" w:hAnsi="Book Antiqua"/>
          <w:b/>
          <w:bCs/>
          <w:sz w:val="24"/>
          <w:szCs w:val="24"/>
        </w:rPr>
        <w:t>Hindryckx P</w:t>
      </w:r>
      <w:r w:rsidRPr="005A7A79">
        <w:rPr>
          <w:rFonts w:ascii="Book Antiqua" w:hAnsi="Book Antiqua"/>
          <w:sz w:val="24"/>
          <w:szCs w:val="24"/>
        </w:rPr>
        <w:t>, Laukens D, D'Amico F, Danese S. Unmet Needs in IBD: the Case of Fatigue. </w:t>
      </w:r>
      <w:r w:rsidRPr="005A7A79">
        <w:rPr>
          <w:rFonts w:ascii="Book Antiqua" w:hAnsi="Book Antiqua"/>
          <w:i/>
          <w:iCs/>
          <w:sz w:val="24"/>
          <w:szCs w:val="24"/>
        </w:rPr>
        <w:t>Clin Rev Allergy Immunol</w:t>
      </w:r>
      <w:r w:rsidRPr="005A7A79">
        <w:rPr>
          <w:rFonts w:ascii="Book Antiqua" w:hAnsi="Book Antiqua"/>
          <w:sz w:val="24"/>
          <w:szCs w:val="24"/>
        </w:rPr>
        <w:t> 2018; </w:t>
      </w:r>
      <w:r w:rsidRPr="005A7A79">
        <w:rPr>
          <w:rFonts w:ascii="Book Antiqua" w:hAnsi="Book Antiqua"/>
          <w:b/>
          <w:bCs/>
          <w:sz w:val="24"/>
          <w:szCs w:val="24"/>
        </w:rPr>
        <w:t>55</w:t>
      </w:r>
      <w:r w:rsidRPr="005A7A79">
        <w:rPr>
          <w:rFonts w:ascii="Book Antiqua" w:hAnsi="Book Antiqua"/>
          <w:sz w:val="24"/>
          <w:szCs w:val="24"/>
        </w:rPr>
        <w:t>: 368-378 [PMID: 28852978 DOI: 10.1007/s12016-017-8641-4]</w:t>
      </w:r>
    </w:p>
    <w:p w14:paraId="355256F2"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30 </w:t>
      </w:r>
      <w:r w:rsidRPr="005A7A79">
        <w:rPr>
          <w:rFonts w:ascii="Book Antiqua" w:hAnsi="Book Antiqua"/>
          <w:b/>
          <w:bCs/>
          <w:sz w:val="24"/>
          <w:szCs w:val="24"/>
        </w:rPr>
        <w:t>Szigethy EM</w:t>
      </w:r>
      <w:r w:rsidRPr="005A7A79">
        <w:rPr>
          <w:rFonts w:ascii="Book Antiqua" w:hAnsi="Book Antiqua"/>
          <w:sz w:val="24"/>
          <w:szCs w:val="24"/>
        </w:rPr>
        <w:t>, Youk AO, Benhayon D, Fairclough DL, Newara MC, Kirshner MA, Bujoreanu SI, Mrakotsky C, Bousvaros A, Srinath AI, Keljo DJ, Kupfer DJ, DeMaso DR. Depression subtypes in pediatric inflammatory bowel disease. </w:t>
      </w:r>
      <w:r w:rsidRPr="005A7A79">
        <w:rPr>
          <w:rFonts w:ascii="Book Antiqua" w:hAnsi="Book Antiqua"/>
          <w:i/>
          <w:iCs/>
          <w:sz w:val="24"/>
          <w:szCs w:val="24"/>
        </w:rPr>
        <w:t>J Pediatr Gastroenterol Nutr</w:t>
      </w:r>
      <w:r w:rsidRPr="005A7A79">
        <w:rPr>
          <w:rFonts w:ascii="Book Antiqua" w:hAnsi="Book Antiqua"/>
          <w:sz w:val="24"/>
          <w:szCs w:val="24"/>
        </w:rPr>
        <w:t> 2014; </w:t>
      </w:r>
      <w:r w:rsidRPr="005A7A79">
        <w:rPr>
          <w:rFonts w:ascii="Book Antiqua" w:hAnsi="Book Antiqua"/>
          <w:b/>
          <w:bCs/>
          <w:sz w:val="24"/>
          <w:szCs w:val="24"/>
        </w:rPr>
        <w:t>58</w:t>
      </w:r>
      <w:r w:rsidRPr="005A7A79">
        <w:rPr>
          <w:rFonts w:ascii="Book Antiqua" w:hAnsi="Book Antiqua"/>
          <w:sz w:val="24"/>
          <w:szCs w:val="24"/>
        </w:rPr>
        <w:t>: 574-581 [PMID: 24345836 DOI: 10.1097/MPG.0000000000000262]</w:t>
      </w:r>
    </w:p>
    <w:p w14:paraId="32DE4A72"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31 </w:t>
      </w:r>
      <w:r w:rsidRPr="005A7A79">
        <w:rPr>
          <w:rFonts w:ascii="Book Antiqua" w:hAnsi="Book Antiqua"/>
          <w:b/>
          <w:bCs/>
          <w:sz w:val="24"/>
          <w:szCs w:val="24"/>
        </w:rPr>
        <w:t>Reed-Knight B</w:t>
      </w:r>
      <w:r w:rsidRPr="005A7A79">
        <w:rPr>
          <w:rFonts w:ascii="Book Antiqua" w:hAnsi="Book Antiqua"/>
          <w:sz w:val="24"/>
          <w:szCs w:val="24"/>
        </w:rPr>
        <w:t>, Lobato D, Hagin S, McQuaid EL, Seifer R, Kopel SJ, Boergers J, Nassau JH, Suorsa K, Bancroft B, Shapiro J, Leleiko NS. Depressive symptoms in youth with inflammatory bowel disease compared with a community sample. </w:t>
      </w:r>
      <w:r w:rsidRPr="005A7A79">
        <w:rPr>
          <w:rFonts w:ascii="Book Antiqua" w:hAnsi="Book Antiqua"/>
          <w:i/>
          <w:iCs/>
          <w:sz w:val="24"/>
          <w:szCs w:val="24"/>
        </w:rPr>
        <w:t>Inflamm Bowel Dis</w:t>
      </w:r>
      <w:r w:rsidRPr="005A7A79">
        <w:rPr>
          <w:rFonts w:ascii="Book Antiqua" w:hAnsi="Book Antiqua"/>
          <w:sz w:val="24"/>
          <w:szCs w:val="24"/>
        </w:rPr>
        <w:t> 2014; </w:t>
      </w:r>
      <w:r w:rsidRPr="005A7A79">
        <w:rPr>
          <w:rFonts w:ascii="Book Antiqua" w:hAnsi="Book Antiqua"/>
          <w:b/>
          <w:bCs/>
          <w:sz w:val="24"/>
          <w:szCs w:val="24"/>
        </w:rPr>
        <w:t>20</w:t>
      </w:r>
      <w:r w:rsidRPr="005A7A79">
        <w:rPr>
          <w:rFonts w:ascii="Book Antiqua" w:hAnsi="Book Antiqua"/>
          <w:sz w:val="24"/>
          <w:szCs w:val="24"/>
        </w:rPr>
        <w:t>: 614-621 [PMID: 24518604 DOI: 10.1097/01.MIB.0000442678.62674.b7]</w:t>
      </w:r>
    </w:p>
    <w:p w14:paraId="14DACAAA"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lastRenderedPageBreak/>
        <w:t>32 </w:t>
      </w:r>
      <w:r w:rsidRPr="005A7A79">
        <w:rPr>
          <w:rFonts w:ascii="Book Antiqua" w:hAnsi="Book Antiqua"/>
          <w:b/>
          <w:bCs/>
          <w:sz w:val="24"/>
          <w:szCs w:val="24"/>
        </w:rPr>
        <w:t>Ross SC</w:t>
      </w:r>
      <w:r w:rsidRPr="005A7A79">
        <w:rPr>
          <w:rFonts w:ascii="Book Antiqua" w:hAnsi="Book Antiqua"/>
          <w:sz w:val="24"/>
          <w:szCs w:val="24"/>
        </w:rPr>
        <w:t>, Strachan J, Russell RK, Wilson SL. Psychosocial functioning and health-related quality of life in paediatric inflammatory bowel disease. </w:t>
      </w:r>
      <w:r w:rsidRPr="005A7A79">
        <w:rPr>
          <w:rFonts w:ascii="Book Antiqua" w:hAnsi="Book Antiqua"/>
          <w:i/>
          <w:iCs/>
          <w:sz w:val="24"/>
          <w:szCs w:val="24"/>
        </w:rPr>
        <w:t>J Pediatr Gastroenterol Nutr</w:t>
      </w:r>
      <w:r w:rsidRPr="005A7A79">
        <w:rPr>
          <w:rFonts w:ascii="Book Antiqua" w:hAnsi="Book Antiqua"/>
          <w:sz w:val="24"/>
          <w:szCs w:val="24"/>
        </w:rPr>
        <w:t> 2011; </w:t>
      </w:r>
      <w:r w:rsidRPr="005A7A79">
        <w:rPr>
          <w:rFonts w:ascii="Book Antiqua" w:hAnsi="Book Antiqua"/>
          <w:b/>
          <w:bCs/>
          <w:sz w:val="24"/>
          <w:szCs w:val="24"/>
        </w:rPr>
        <w:t>53</w:t>
      </w:r>
      <w:r w:rsidRPr="005A7A79">
        <w:rPr>
          <w:rFonts w:ascii="Book Antiqua" w:hAnsi="Book Antiqua"/>
          <w:sz w:val="24"/>
          <w:szCs w:val="24"/>
        </w:rPr>
        <w:t>: 480-488 [PMID: 21822149 DOI: 10.1097/MPG.0b013e31822f2c32]</w:t>
      </w:r>
    </w:p>
    <w:p w14:paraId="289D87AB"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33 </w:t>
      </w:r>
      <w:r w:rsidRPr="005A7A79">
        <w:rPr>
          <w:rFonts w:ascii="Book Antiqua" w:hAnsi="Book Antiqua"/>
          <w:b/>
          <w:bCs/>
          <w:sz w:val="24"/>
          <w:szCs w:val="24"/>
        </w:rPr>
        <w:t>Greenley RN</w:t>
      </w:r>
      <w:r w:rsidRPr="005A7A79">
        <w:rPr>
          <w:rFonts w:ascii="Book Antiqua" w:hAnsi="Book Antiqua"/>
          <w:sz w:val="24"/>
          <w:szCs w:val="24"/>
        </w:rPr>
        <w:t>, Hommel KA, Nebel J, Raboin T, Li SH, Simpson P, Mackner L. A meta-analytic review of the psychosocial adjustment of youth with inflammatory bowel disease. </w:t>
      </w:r>
      <w:r w:rsidRPr="005A7A79">
        <w:rPr>
          <w:rFonts w:ascii="Book Antiqua" w:hAnsi="Book Antiqua"/>
          <w:i/>
          <w:iCs/>
          <w:sz w:val="24"/>
          <w:szCs w:val="24"/>
        </w:rPr>
        <w:t>J Pediatr Psychol</w:t>
      </w:r>
      <w:r w:rsidRPr="005A7A79">
        <w:rPr>
          <w:rFonts w:ascii="Book Antiqua" w:hAnsi="Book Antiqua"/>
          <w:sz w:val="24"/>
          <w:szCs w:val="24"/>
        </w:rPr>
        <w:t> 2010; </w:t>
      </w:r>
      <w:r w:rsidRPr="005A7A79">
        <w:rPr>
          <w:rFonts w:ascii="Book Antiqua" w:hAnsi="Book Antiqua"/>
          <w:b/>
          <w:bCs/>
          <w:sz w:val="24"/>
          <w:szCs w:val="24"/>
        </w:rPr>
        <w:t>35</w:t>
      </w:r>
      <w:r w:rsidRPr="005A7A79">
        <w:rPr>
          <w:rFonts w:ascii="Book Antiqua" w:hAnsi="Book Antiqua"/>
          <w:sz w:val="24"/>
          <w:szCs w:val="24"/>
        </w:rPr>
        <w:t>: 857-869 [PMID: 20123705 DOI: 10.1093/jpepsy/jsp120]</w:t>
      </w:r>
    </w:p>
    <w:p w14:paraId="3E6A6F88" w14:textId="77777777" w:rsidR="005A7A79" w:rsidRPr="005A7A79" w:rsidRDefault="005A7A79" w:rsidP="005A7A79">
      <w:pPr>
        <w:pStyle w:val="EndNoteBibliography"/>
        <w:adjustRightInd w:val="0"/>
        <w:snapToGrid w:val="0"/>
        <w:spacing w:after="0" w:line="360" w:lineRule="auto"/>
        <w:jc w:val="both"/>
        <w:rPr>
          <w:rFonts w:ascii="Book Antiqua" w:hAnsi="Book Antiqua"/>
          <w:sz w:val="24"/>
          <w:szCs w:val="24"/>
        </w:rPr>
      </w:pPr>
      <w:r w:rsidRPr="005A7A79">
        <w:rPr>
          <w:rFonts w:ascii="Book Antiqua" w:hAnsi="Book Antiqua"/>
          <w:sz w:val="24"/>
          <w:szCs w:val="24"/>
        </w:rPr>
        <w:t>34 </w:t>
      </w:r>
      <w:r w:rsidRPr="005A7A79">
        <w:rPr>
          <w:rFonts w:ascii="Book Antiqua" w:hAnsi="Book Antiqua"/>
          <w:b/>
          <w:bCs/>
          <w:sz w:val="24"/>
          <w:szCs w:val="24"/>
        </w:rPr>
        <w:t>Pirinen T</w:t>
      </w:r>
      <w:r w:rsidRPr="005A7A79">
        <w:rPr>
          <w:rFonts w:ascii="Book Antiqua" w:hAnsi="Book Antiqua"/>
          <w:sz w:val="24"/>
          <w:szCs w:val="24"/>
        </w:rPr>
        <w:t>, Kolho KL, Simola P, Ashorn M, Aronen ET. Parent-adolescent agreement on psychosocial symptoms and somatic complaints among adolescents with inflammatory bowel disease. </w:t>
      </w:r>
      <w:r w:rsidRPr="005A7A79">
        <w:rPr>
          <w:rFonts w:ascii="Book Antiqua" w:hAnsi="Book Antiqua"/>
          <w:i/>
          <w:iCs/>
          <w:sz w:val="24"/>
          <w:szCs w:val="24"/>
        </w:rPr>
        <w:t>Acta Paediatr</w:t>
      </w:r>
      <w:r w:rsidRPr="005A7A79">
        <w:rPr>
          <w:rFonts w:ascii="Book Antiqua" w:hAnsi="Book Antiqua"/>
          <w:sz w:val="24"/>
          <w:szCs w:val="24"/>
        </w:rPr>
        <w:t> 2012; </w:t>
      </w:r>
      <w:r w:rsidRPr="005A7A79">
        <w:rPr>
          <w:rFonts w:ascii="Book Antiqua" w:hAnsi="Book Antiqua"/>
          <w:b/>
          <w:bCs/>
          <w:sz w:val="24"/>
          <w:szCs w:val="24"/>
        </w:rPr>
        <w:t>101</w:t>
      </w:r>
      <w:r w:rsidRPr="005A7A79">
        <w:rPr>
          <w:rFonts w:ascii="Book Antiqua" w:hAnsi="Book Antiqua"/>
          <w:sz w:val="24"/>
          <w:szCs w:val="24"/>
        </w:rPr>
        <w:t>: 433-437 [PMID: 22122226 DOI: 10.1111/j.1651-2227.2011.02541.x]</w:t>
      </w:r>
    </w:p>
    <w:p w14:paraId="6DFD360F" w14:textId="18472F5F" w:rsidR="00665018" w:rsidRPr="000166F8" w:rsidRDefault="00665018" w:rsidP="005A7A79">
      <w:pPr>
        <w:pStyle w:val="EndNoteBibliography"/>
        <w:adjustRightInd w:val="0"/>
        <w:snapToGrid w:val="0"/>
        <w:spacing w:after="0" w:line="360" w:lineRule="auto"/>
        <w:jc w:val="both"/>
        <w:rPr>
          <w:rFonts w:ascii="Book Antiqua" w:hAnsi="Book Antiqua"/>
          <w:noProof w:val="0"/>
          <w:sz w:val="24"/>
          <w:szCs w:val="24"/>
        </w:rPr>
      </w:pPr>
    </w:p>
    <w:p w14:paraId="7C097495" w14:textId="3992E96C" w:rsidR="005A7A79" w:rsidRPr="005A7A79" w:rsidRDefault="00912895" w:rsidP="005A7A79">
      <w:pPr>
        <w:wordWrap w:val="0"/>
        <w:adjustRightInd w:val="0"/>
        <w:snapToGrid w:val="0"/>
        <w:spacing w:after="0" w:line="360" w:lineRule="auto"/>
        <w:jc w:val="right"/>
        <w:rPr>
          <w:rFonts w:ascii="Book Antiqua" w:hAnsi="Book Antiqua"/>
          <w:b/>
          <w:bCs/>
          <w:sz w:val="24"/>
          <w:szCs w:val="24"/>
        </w:rPr>
      </w:pPr>
      <w:r w:rsidRPr="000166F8">
        <w:rPr>
          <w:rFonts w:ascii="Book Antiqua" w:hAnsi="Book Antiqua"/>
          <w:sz w:val="24"/>
          <w:szCs w:val="24"/>
          <w:lang w:val="en-US"/>
        </w:rPr>
        <w:fldChar w:fldCharType="end"/>
      </w:r>
      <w:bookmarkStart w:id="21" w:name="OLE_LINK148"/>
      <w:bookmarkStart w:id="22" w:name="OLE_LINK320"/>
      <w:bookmarkStart w:id="23" w:name="OLE_LINK387"/>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bookmarkStart w:id="120" w:name="OLE_LINK386"/>
      <w:r w:rsidR="005A7A79" w:rsidRPr="005A7A79">
        <w:rPr>
          <w:rFonts w:ascii="Book Antiqua" w:hAnsi="Book Antiqua"/>
          <w:b/>
          <w:bCs/>
          <w:sz w:val="24"/>
          <w:szCs w:val="24"/>
        </w:rPr>
        <w:t xml:space="preserve"> P-Reviewer:</w:t>
      </w:r>
      <w:r w:rsidR="005A7A79" w:rsidRPr="005A7A79">
        <w:rPr>
          <w:rFonts w:ascii="Book Antiqua" w:hAnsi="Book Antiqua" w:hint="eastAsia"/>
          <w:b/>
          <w:bCs/>
          <w:sz w:val="24"/>
          <w:szCs w:val="24"/>
        </w:rPr>
        <w:t xml:space="preserve"> </w:t>
      </w:r>
      <w:r w:rsidR="005A7A79">
        <w:rPr>
          <w:rFonts w:ascii="Book Antiqua" w:hAnsi="Book Antiqua"/>
          <w:bCs/>
          <w:sz w:val="24"/>
          <w:szCs w:val="24"/>
        </w:rPr>
        <w:t xml:space="preserve">Day AS, Sandberg KC, </w:t>
      </w:r>
      <w:proofErr w:type="spellStart"/>
      <w:r w:rsidR="005A7A79">
        <w:rPr>
          <w:rFonts w:ascii="Book Antiqua" w:hAnsi="Book Antiqua"/>
          <w:bCs/>
          <w:sz w:val="24"/>
          <w:szCs w:val="24"/>
        </w:rPr>
        <w:t>Serban</w:t>
      </w:r>
      <w:proofErr w:type="spellEnd"/>
      <w:r w:rsidR="005A7A79">
        <w:rPr>
          <w:rFonts w:ascii="Book Antiqua" w:hAnsi="Book Antiqua"/>
          <w:bCs/>
          <w:sz w:val="24"/>
          <w:szCs w:val="24"/>
        </w:rPr>
        <w:t xml:space="preserve"> ED</w:t>
      </w:r>
    </w:p>
    <w:p w14:paraId="11CA7244" w14:textId="77777777" w:rsidR="005A7A79" w:rsidRPr="005A7A79" w:rsidRDefault="005A7A79" w:rsidP="005A7A79">
      <w:pPr>
        <w:adjustRightInd w:val="0"/>
        <w:snapToGrid w:val="0"/>
        <w:spacing w:after="0" w:line="360" w:lineRule="auto"/>
        <w:jc w:val="right"/>
        <w:rPr>
          <w:rFonts w:ascii="Book Antiqua" w:hAnsi="Book Antiqua"/>
          <w:sz w:val="24"/>
          <w:szCs w:val="24"/>
        </w:rPr>
      </w:pPr>
      <w:r w:rsidRPr="005A7A79">
        <w:rPr>
          <w:rFonts w:ascii="Book Antiqua" w:hAnsi="Book Antiqua"/>
          <w:b/>
          <w:bCs/>
          <w:sz w:val="24"/>
          <w:szCs w:val="24"/>
        </w:rPr>
        <w:t>S-Editor:</w:t>
      </w:r>
      <w:r w:rsidRPr="005A7A79">
        <w:rPr>
          <w:rFonts w:ascii="Book Antiqua" w:hAnsi="Book Antiqua" w:hint="eastAsia"/>
          <w:sz w:val="24"/>
          <w:szCs w:val="24"/>
        </w:rPr>
        <w:t xml:space="preserve"> </w:t>
      </w:r>
      <w:r w:rsidRPr="005A7A79">
        <w:rPr>
          <w:rFonts w:ascii="Book Antiqua" w:hAnsi="Book Antiqua"/>
          <w:sz w:val="24"/>
          <w:szCs w:val="24"/>
        </w:rPr>
        <w:t>Ma</w:t>
      </w:r>
      <w:r w:rsidRPr="005A7A79">
        <w:rPr>
          <w:rFonts w:ascii="Book Antiqua" w:hAnsi="Book Antiqua" w:hint="eastAsia"/>
          <w:sz w:val="24"/>
          <w:szCs w:val="24"/>
        </w:rPr>
        <w:t xml:space="preserve"> </w:t>
      </w:r>
      <w:r w:rsidRPr="005A7A79">
        <w:rPr>
          <w:rFonts w:ascii="Book Antiqua" w:hAnsi="Book Antiqua"/>
          <w:sz w:val="24"/>
          <w:szCs w:val="24"/>
        </w:rPr>
        <w:t>RY</w:t>
      </w:r>
      <w:r w:rsidRPr="005A7A79">
        <w:rPr>
          <w:rFonts w:ascii="Book Antiqua" w:hAnsi="Book Antiqua" w:hint="eastAsia"/>
          <w:sz w:val="24"/>
          <w:szCs w:val="24"/>
        </w:rPr>
        <w:t xml:space="preserve"> </w:t>
      </w:r>
      <w:r w:rsidRPr="005A7A79">
        <w:rPr>
          <w:rFonts w:ascii="Book Antiqua" w:hAnsi="Book Antiqua"/>
          <w:b/>
          <w:bCs/>
          <w:sz w:val="24"/>
          <w:szCs w:val="24"/>
        </w:rPr>
        <w:t>L-Editor:</w:t>
      </w:r>
      <w:r w:rsidRPr="005A7A79">
        <w:rPr>
          <w:rFonts w:ascii="Book Antiqua" w:hAnsi="Book Antiqua"/>
          <w:sz w:val="24"/>
          <w:szCs w:val="24"/>
        </w:rPr>
        <w:t xml:space="preserve"> </w:t>
      </w:r>
      <w:r w:rsidRPr="005A7A79">
        <w:rPr>
          <w:rFonts w:ascii="Book Antiqua" w:hAnsi="Book Antiqua"/>
          <w:b/>
          <w:bCs/>
          <w:sz w:val="24"/>
          <w:szCs w:val="24"/>
        </w:rPr>
        <w:t>E-Editor:</w:t>
      </w:r>
    </w:p>
    <w:p w14:paraId="1E8E512E" w14:textId="77777777" w:rsidR="005A7A79" w:rsidRPr="005A7A79" w:rsidRDefault="005A7A79" w:rsidP="005A7A79">
      <w:pPr>
        <w:shd w:val="clear" w:color="auto" w:fill="FFFFFF"/>
        <w:adjustRightInd w:val="0"/>
        <w:snapToGrid w:val="0"/>
        <w:spacing w:after="0" w:line="360" w:lineRule="auto"/>
        <w:jc w:val="both"/>
        <w:rPr>
          <w:rFonts w:ascii="Book Antiqua" w:hAnsi="Book Antiqua" w:cs="Helvetica"/>
          <w:b/>
          <w:sz w:val="24"/>
          <w:szCs w:val="24"/>
        </w:rPr>
      </w:pPr>
      <w:bookmarkStart w:id="121" w:name="OLE_LINK880"/>
      <w:bookmarkStart w:id="122"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5A7A79">
        <w:rPr>
          <w:rFonts w:ascii="Book Antiqua" w:hAnsi="Book Antiqua" w:cs="Helvetica"/>
          <w:b/>
          <w:sz w:val="24"/>
          <w:szCs w:val="24"/>
        </w:rPr>
        <w:t xml:space="preserve">Specialty type: </w:t>
      </w:r>
      <w:r w:rsidRPr="005A7A79">
        <w:rPr>
          <w:rFonts w:ascii="Book Antiqua" w:hAnsi="Book Antiqua" w:cs="Helvetica"/>
          <w:sz w:val="24"/>
          <w:szCs w:val="24"/>
        </w:rPr>
        <w:t>Gastroenterology and</w:t>
      </w:r>
      <w:r w:rsidRPr="005A7A79">
        <w:rPr>
          <w:rFonts w:ascii="Book Antiqua" w:hAnsi="Book Antiqua" w:cs="Helvetica" w:hint="eastAsia"/>
          <w:sz w:val="24"/>
          <w:szCs w:val="24"/>
        </w:rPr>
        <w:t xml:space="preserve"> </w:t>
      </w:r>
      <w:r w:rsidRPr="005A7A79">
        <w:rPr>
          <w:rFonts w:ascii="Book Antiqua" w:hAnsi="Book Antiqua" w:cs="Helvetica"/>
          <w:sz w:val="24"/>
          <w:szCs w:val="24"/>
        </w:rPr>
        <w:t>hepatology</w:t>
      </w:r>
    </w:p>
    <w:p w14:paraId="54CD0735" w14:textId="7F57BEBD" w:rsidR="005A7A79" w:rsidRPr="005A7A79" w:rsidRDefault="005A7A79" w:rsidP="005A7A79">
      <w:pPr>
        <w:shd w:val="clear" w:color="auto" w:fill="FFFFFF"/>
        <w:adjustRightInd w:val="0"/>
        <w:snapToGrid w:val="0"/>
        <w:spacing w:after="0" w:line="360" w:lineRule="auto"/>
        <w:jc w:val="both"/>
        <w:rPr>
          <w:rFonts w:ascii="Book Antiqua" w:hAnsi="Book Antiqua" w:cs="Helvetica"/>
          <w:b/>
          <w:sz w:val="24"/>
          <w:szCs w:val="24"/>
        </w:rPr>
      </w:pPr>
      <w:r w:rsidRPr="005A7A79">
        <w:rPr>
          <w:rFonts w:ascii="Book Antiqua" w:hAnsi="Book Antiqua" w:cs="Helvetica"/>
          <w:b/>
          <w:sz w:val="24"/>
          <w:szCs w:val="24"/>
        </w:rPr>
        <w:t xml:space="preserve">Country of origin: </w:t>
      </w:r>
      <w:r>
        <w:rPr>
          <w:rFonts w:ascii="Book Antiqua" w:hAnsi="Book Antiqua" w:cs="Helvetica"/>
          <w:sz w:val="24"/>
          <w:szCs w:val="24"/>
          <w:lang w:val="en-CA"/>
        </w:rPr>
        <w:t>Belgium</w:t>
      </w:r>
    </w:p>
    <w:p w14:paraId="589A709E" w14:textId="77777777" w:rsidR="005A7A79" w:rsidRPr="005A7A79" w:rsidRDefault="005A7A79" w:rsidP="005A7A79">
      <w:pPr>
        <w:shd w:val="clear" w:color="auto" w:fill="FFFFFF"/>
        <w:adjustRightInd w:val="0"/>
        <w:snapToGrid w:val="0"/>
        <w:spacing w:after="0" w:line="360" w:lineRule="auto"/>
        <w:jc w:val="both"/>
        <w:rPr>
          <w:rFonts w:ascii="Book Antiqua" w:hAnsi="Book Antiqua" w:cs="Helvetica"/>
          <w:b/>
          <w:sz w:val="24"/>
          <w:szCs w:val="24"/>
        </w:rPr>
      </w:pPr>
      <w:r w:rsidRPr="005A7A79">
        <w:rPr>
          <w:rFonts w:ascii="Book Antiqua" w:hAnsi="Book Antiqua" w:cs="Helvetica"/>
          <w:b/>
          <w:sz w:val="24"/>
          <w:szCs w:val="24"/>
        </w:rPr>
        <w:t>Peer-review report classification</w:t>
      </w:r>
    </w:p>
    <w:p w14:paraId="37DF3A9C" w14:textId="10B13E14" w:rsidR="005A7A79" w:rsidRPr="005A7A79"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5A7A79">
        <w:rPr>
          <w:rFonts w:ascii="Book Antiqua" w:hAnsi="Book Antiqua" w:cs="Helvetica"/>
          <w:sz w:val="24"/>
          <w:szCs w:val="24"/>
        </w:rPr>
        <w:t xml:space="preserve">Grade A (Excellent): </w:t>
      </w:r>
      <w:r>
        <w:rPr>
          <w:rFonts w:ascii="Book Antiqua" w:hAnsi="Book Antiqua" w:cs="Helvetica" w:hint="eastAsia"/>
          <w:sz w:val="24"/>
          <w:szCs w:val="24"/>
        </w:rPr>
        <w:t>A</w:t>
      </w:r>
    </w:p>
    <w:p w14:paraId="09D84B04" w14:textId="5411B14B" w:rsidR="005A7A79" w:rsidRPr="005A7A79"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5A7A79">
        <w:rPr>
          <w:rFonts w:ascii="Book Antiqua" w:hAnsi="Book Antiqua" w:cs="Helvetica"/>
          <w:sz w:val="24"/>
          <w:szCs w:val="24"/>
        </w:rPr>
        <w:t xml:space="preserve">Grade B (Very good): </w:t>
      </w:r>
      <w:r w:rsidRPr="005A7A79">
        <w:rPr>
          <w:rFonts w:ascii="Book Antiqua" w:hAnsi="Book Antiqua" w:cs="Helvetica" w:hint="eastAsia"/>
          <w:sz w:val="24"/>
          <w:szCs w:val="24"/>
        </w:rPr>
        <w:t>B</w:t>
      </w:r>
      <w:r>
        <w:rPr>
          <w:rFonts w:ascii="Book Antiqua" w:hAnsi="Book Antiqua" w:cs="Helvetica"/>
          <w:sz w:val="24"/>
          <w:szCs w:val="24"/>
        </w:rPr>
        <w:t>, B</w:t>
      </w:r>
    </w:p>
    <w:p w14:paraId="49C291D9" w14:textId="2A3B0A18" w:rsidR="005A7A79" w:rsidRPr="005A7A79"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5A7A79">
        <w:rPr>
          <w:rFonts w:ascii="Book Antiqua" w:hAnsi="Book Antiqua" w:cs="Helvetica"/>
          <w:sz w:val="24"/>
          <w:szCs w:val="24"/>
        </w:rPr>
        <w:t xml:space="preserve">Grade C (Good): </w:t>
      </w:r>
      <w:r>
        <w:rPr>
          <w:rFonts w:ascii="Book Antiqua" w:hAnsi="Book Antiqua" w:cs="Helvetica" w:hint="eastAsia"/>
          <w:sz w:val="24"/>
          <w:szCs w:val="24"/>
        </w:rPr>
        <w:t>0</w:t>
      </w:r>
    </w:p>
    <w:p w14:paraId="486210EA" w14:textId="77777777" w:rsidR="005A7A79" w:rsidRPr="005A7A79"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5A7A79">
        <w:rPr>
          <w:rFonts w:ascii="Book Antiqua" w:hAnsi="Book Antiqua" w:cs="Helvetica"/>
          <w:sz w:val="24"/>
          <w:szCs w:val="24"/>
        </w:rPr>
        <w:t xml:space="preserve">Grade D (Fair): </w:t>
      </w:r>
      <w:r w:rsidRPr="005A7A79">
        <w:rPr>
          <w:rFonts w:ascii="Book Antiqua" w:hAnsi="Book Antiqua" w:cs="Helvetica" w:hint="eastAsia"/>
          <w:sz w:val="24"/>
          <w:szCs w:val="24"/>
        </w:rPr>
        <w:t>0</w:t>
      </w:r>
    </w:p>
    <w:p w14:paraId="075A7928" w14:textId="752FCE1A" w:rsidR="00087B25" w:rsidRPr="005A7A79" w:rsidRDefault="005A7A79" w:rsidP="005A7A79">
      <w:pPr>
        <w:adjustRightInd w:val="0"/>
        <w:snapToGrid w:val="0"/>
        <w:spacing w:after="0" w:line="360" w:lineRule="auto"/>
        <w:jc w:val="both"/>
        <w:rPr>
          <w:rFonts w:ascii="Book Antiqua" w:hAnsi="Book Antiqua"/>
          <w:sz w:val="24"/>
          <w:szCs w:val="24"/>
          <w:lang w:val="en-US"/>
        </w:rPr>
      </w:pPr>
      <w:r w:rsidRPr="005A7A79">
        <w:rPr>
          <w:rFonts w:ascii="Book Antiqua" w:hAnsi="Book Antiqua" w:cs="Helvetica"/>
          <w:sz w:val="24"/>
          <w:szCs w:val="24"/>
        </w:rPr>
        <w:t xml:space="preserve">Grade E (Poor): </w:t>
      </w:r>
      <w:r w:rsidRPr="005A7A79">
        <w:rPr>
          <w:rFonts w:ascii="Book Antiqua" w:hAnsi="Book Antiqua" w:cs="Helvetica" w:hint="eastAsia"/>
          <w:sz w:val="24"/>
          <w:szCs w:val="24"/>
        </w:rPr>
        <w:t>0</w:t>
      </w:r>
      <w:bookmarkEnd w:id="120"/>
      <w:bookmarkEnd w:id="121"/>
      <w:bookmarkEnd w:id="122"/>
    </w:p>
    <w:p w14:paraId="73AA202F" w14:textId="77777777" w:rsidR="00087B25" w:rsidRPr="005A7A79" w:rsidRDefault="00087B25" w:rsidP="005A7A79">
      <w:pPr>
        <w:adjustRightInd w:val="0"/>
        <w:snapToGrid w:val="0"/>
        <w:spacing w:after="0" w:line="360" w:lineRule="auto"/>
        <w:rPr>
          <w:rFonts w:ascii="Book Antiqua" w:hAnsi="Book Antiqua"/>
          <w:sz w:val="24"/>
          <w:szCs w:val="24"/>
          <w:lang w:val="en-US"/>
        </w:rPr>
      </w:pPr>
      <w:r w:rsidRPr="005A7A79">
        <w:rPr>
          <w:rFonts w:ascii="Book Antiqua" w:hAnsi="Book Antiqua"/>
          <w:sz w:val="24"/>
          <w:szCs w:val="24"/>
          <w:lang w:val="en-US"/>
        </w:rPr>
        <w:br w:type="page"/>
      </w:r>
    </w:p>
    <w:p w14:paraId="6C1A4491" w14:textId="144E16CA" w:rsidR="00087B25" w:rsidRPr="000166F8" w:rsidRDefault="005A7A79" w:rsidP="00087B25">
      <w:pPr>
        <w:adjustRightInd w:val="0"/>
        <w:snapToGrid w:val="0"/>
        <w:spacing w:after="0" w:line="360" w:lineRule="auto"/>
        <w:jc w:val="both"/>
        <w:outlineLvl w:val="0"/>
        <w:rPr>
          <w:rFonts w:ascii="Book Antiqua" w:hAnsi="Book Antiqua"/>
          <w:sz w:val="24"/>
          <w:szCs w:val="24"/>
          <w:lang w:val="en-US"/>
        </w:rPr>
      </w:pPr>
      <w:r>
        <w:rPr>
          <w:rFonts w:ascii="Book Antiqua" w:hAnsi="Book Antiqua"/>
          <w:b/>
          <w:sz w:val="24"/>
          <w:szCs w:val="24"/>
          <w:lang w:val="en-US"/>
        </w:rPr>
        <w:lastRenderedPageBreak/>
        <w:t xml:space="preserve">Table 1 </w:t>
      </w:r>
      <w:r w:rsidR="00087B25" w:rsidRPr="000166F8">
        <w:rPr>
          <w:rFonts w:ascii="Book Antiqua" w:hAnsi="Book Antiqua"/>
          <w:b/>
          <w:sz w:val="24"/>
          <w:szCs w:val="24"/>
          <w:lang w:val="en-US"/>
        </w:rPr>
        <w:t xml:space="preserve">General characteristics of </w:t>
      </w:r>
      <w:r w:rsidR="00087B25" w:rsidRPr="000166F8">
        <w:rPr>
          <w:rFonts w:ascii="Book Antiqua" w:eastAsia="Calibri" w:hAnsi="Book Antiqua" w:cs="Times New Roman"/>
          <w:b/>
          <w:sz w:val="24"/>
          <w:szCs w:val="24"/>
          <w:lang w:val="en-US"/>
        </w:rPr>
        <w:t xml:space="preserve">the </w:t>
      </w:r>
      <w:r w:rsidR="00087B25" w:rsidRPr="000166F8">
        <w:rPr>
          <w:rFonts w:ascii="Book Antiqua" w:hAnsi="Book Antiqua"/>
          <w:b/>
          <w:sz w:val="24"/>
          <w:szCs w:val="24"/>
          <w:lang w:val="en-US"/>
        </w:rPr>
        <w:t>included studies</w:t>
      </w:r>
    </w:p>
    <w:tbl>
      <w:tblPr>
        <w:tblStyle w:val="TableGrid"/>
        <w:tblW w:w="10491" w:type="dxa"/>
        <w:tblInd w:w="-10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13"/>
        <w:gridCol w:w="704"/>
        <w:gridCol w:w="1430"/>
        <w:gridCol w:w="1403"/>
        <w:gridCol w:w="3339"/>
      </w:tblGrid>
      <w:tr w:rsidR="008003B2" w:rsidRPr="000166F8" w14:paraId="73573388" w14:textId="77777777" w:rsidTr="00554551">
        <w:tc>
          <w:tcPr>
            <w:tcW w:w="1702" w:type="dxa"/>
            <w:tcBorders>
              <w:top w:val="single" w:sz="4" w:space="0" w:color="auto"/>
              <w:bottom w:val="single" w:sz="4" w:space="0" w:color="auto"/>
            </w:tcBorders>
          </w:tcPr>
          <w:p w14:paraId="46C55361" w14:textId="77777777"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b/>
                <w:sz w:val="24"/>
                <w:szCs w:val="24"/>
                <w:lang w:val="en-US"/>
              </w:rPr>
              <w:t>First author (year of publication</w:t>
            </w:r>
            <w:r w:rsidRPr="000166F8">
              <w:rPr>
                <w:rFonts w:ascii="Book Antiqua" w:hAnsi="Book Antiqua"/>
                <w:sz w:val="24"/>
                <w:szCs w:val="24"/>
                <w:lang w:val="en-US"/>
              </w:rPr>
              <w:t>)</w:t>
            </w:r>
          </w:p>
        </w:tc>
        <w:tc>
          <w:tcPr>
            <w:tcW w:w="1913" w:type="dxa"/>
            <w:tcBorders>
              <w:top w:val="single" w:sz="4" w:space="0" w:color="auto"/>
              <w:bottom w:val="single" w:sz="4" w:space="0" w:color="auto"/>
            </w:tcBorders>
          </w:tcPr>
          <w:p w14:paraId="1B1C8EE0" w14:textId="77777777" w:rsidR="00087B25" w:rsidRPr="000166F8" w:rsidRDefault="00087B25" w:rsidP="008003B2">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Study objectives</w:t>
            </w:r>
          </w:p>
        </w:tc>
        <w:tc>
          <w:tcPr>
            <w:tcW w:w="704" w:type="dxa"/>
            <w:tcBorders>
              <w:top w:val="single" w:sz="4" w:space="0" w:color="auto"/>
              <w:bottom w:val="single" w:sz="4" w:space="0" w:color="auto"/>
            </w:tcBorders>
          </w:tcPr>
          <w:p w14:paraId="31A1EAA9" w14:textId="7E4CFFE9"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b/>
                <w:sz w:val="24"/>
                <w:szCs w:val="24"/>
                <w:lang w:val="en-US"/>
              </w:rPr>
              <w:t>Age (</w:t>
            </w:r>
            <w:proofErr w:type="spellStart"/>
            <w:r w:rsidRPr="000166F8">
              <w:rPr>
                <w:rFonts w:ascii="Book Antiqua" w:hAnsi="Book Antiqua"/>
                <w:b/>
                <w:sz w:val="24"/>
                <w:szCs w:val="24"/>
                <w:lang w:val="en-US"/>
              </w:rPr>
              <w:t>y</w:t>
            </w:r>
            <w:r w:rsidR="005A7A79">
              <w:rPr>
                <w:rFonts w:ascii="Book Antiqua" w:hAnsi="Book Antiqua"/>
                <w:b/>
                <w:sz w:val="24"/>
                <w:szCs w:val="24"/>
                <w:lang w:val="en-US"/>
              </w:rPr>
              <w:t>r</w:t>
            </w:r>
            <w:proofErr w:type="spellEnd"/>
            <w:r w:rsidRPr="000166F8">
              <w:rPr>
                <w:rFonts w:ascii="Book Antiqua" w:hAnsi="Book Antiqua"/>
                <w:sz w:val="24"/>
                <w:szCs w:val="24"/>
                <w:lang w:val="en-US"/>
              </w:rPr>
              <w:t>)</w:t>
            </w:r>
          </w:p>
        </w:tc>
        <w:tc>
          <w:tcPr>
            <w:tcW w:w="1430" w:type="dxa"/>
            <w:tcBorders>
              <w:top w:val="single" w:sz="4" w:space="0" w:color="auto"/>
              <w:bottom w:val="single" w:sz="4" w:space="0" w:color="auto"/>
            </w:tcBorders>
          </w:tcPr>
          <w:p w14:paraId="2BB43395" w14:textId="77777777" w:rsidR="00087B25" w:rsidRPr="000166F8" w:rsidRDefault="00087B25" w:rsidP="008003B2">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Patient population</w:t>
            </w:r>
          </w:p>
        </w:tc>
        <w:tc>
          <w:tcPr>
            <w:tcW w:w="1403" w:type="dxa"/>
            <w:tcBorders>
              <w:top w:val="single" w:sz="4" w:space="0" w:color="auto"/>
              <w:bottom w:val="single" w:sz="4" w:space="0" w:color="auto"/>
            </w:tcBorders>
          </w:tcPr>
          <w:p w14:paraId="3B2B9AF8" w14:textId="77777777" w:rsidR="00087B25" w:rsidRPr="000166F8" w:rsidRDefault="00087B25" w:rsidP="008003B2">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Percentage of patients with active disease</w:t>
            </w:r>
          </w:p>
        </w:tc>
        <w:tc>
          <w:tcPr>
            <w:tcW w:w="3339" w:type="dxa"/>
            <w:tcBorders>
              <w:top w:val="single" w:sz="4" w:space="0" w:color="auto"/>
              <w:bottom w:val="single" w:sz="4" w:space="0" w:color="auto"/>
            </w:tcBorders>
          </w:tcPr>
          <w:p w14:paraId="12E4ECA5" w14:textId="77777777" w:rsidR="00087B25" w:rsidRPr="000166F8" w:rsidRDefault="00087B25" w:rsidP="008003B2">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Main findings related to fatigue</w:t>
            </w:r>
          </w:p>
        </w:tc>
      </w:tr>
      <w:tr w:rsidR="008003B2" w:rsidRPr="000166F8" w14:paraId="03D7BEBC" w14:textId="77777777" w:rsidTr="00554551">
        <w:tc>
          <w:tcPr>
            <w:tcW w:w="1702" w:type="dxa"/>
            <w:tcBorders>
              <w:top w:val="single" w:sz="4" w:space="0" w:color="auto"/>
            </w:tcBorders>
          </w:tcPr>
          <w:p w14:paraId="7360CE15" w14:textId="5E0D66EC"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sz w:val="24"/>
                <w:szCs w:val="24"/>
                <w:lang w:val="en-US"/>
              </w:rPr>
              <w:t xml:space="preserve">Marcus </w:t>
            </w:r>
            <w:r w:rsidR="005A7A79" w:rsidRPr="005A7A79">
              <w:rPr>
                <w:rFonts w:ascii="Book Antiqua" w:hAnsi="Book Antiqua"/>
                <w:i/>
                <w:sz w:val="24"/>
                <w:szCs w:val="24"/>
                <w:lang w:val="en-US"/>
              </w:rPr>
              <w:t>et al</w:t>
            </w:r>
            <w:r w:rsidR="005A7A79">
              <w:rPr>
                <w:rFonts w:ascii="Book Antiqua" w:hAnsi="Book Antiqua"/>
                <w:sz w:val="24"/>
                <w:szCs w:val="24"/>
                <w:lang w:val="en-US"/>
              </w:rPr>
              <w:t xml:space="preserve"> </w:t>
            </w:r>
            <w:r w:rsidRPr="000166F8">
              <w:rPr>
                <w:rFonts w:ascii="Book Antiqua" w:hAnsi="Book Antiqua"/>
                <w:sz w:val="24"/>
                <w:szCs w:val="24"/>
                <w:lang w:val="en-US"/>
              </w:rPr>
              <w:t>(2009)</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6]</w:t>
            </w:r>
            <w:r w:rsidRPr="000166F8">
              <w:rPr>
                <w:rFonts w:ascii="Book Antiqua" w:hAnsi="Book Antiqua"/>
                <w:sz w:val="24"/>
                <w:szCs w:val="24"/>
                <w:lang w:val="en-US"/>
              </w:rPr>
              <w:fldChar w:fldCharType="end"/>
            </w:r>
          </w:p>
        </w:tc>
        <w:tc>
          <w:tcPr>
            <w:tcW w:w="1913" w:type="dxa"/>
            <w:tcBorders>
              <w:top w:val="single" w:sz="4" w:space="0" w:color="auto"/>
            </w:tcBorders>
          </w:tcPr>
          <w:p w14:paraId="63CEE833"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evaluate the degree of fatigue and health-related quality-of-life in children with IBD</w:t>
            </w:r>
          </w:p>
        </w:tc>
        <w:tc>
          <w:tcPr>
            <w:tcW w:w="704" w:type="dxa"/>
            <w:tcBorders>
              <w:top w:val="single" w:sz="4" w:space="0" w:color="auto"/>
            </w:tcBorders>
          </w:tcPr>
          <w:p w14:paraId="13AECE03"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0-17</w:t>
            </w:r>
          </w:p>
        </w:tc>
        <w:tc>
          <w:tcPr>
            <w:tcW w:w="1430" w:type="dxa"/>
            <w:tcBorders>
              <w:top w:val="single" w:sz="4" w:space="0" w:color="auto"/>
            </w:tcBorders>
          </w:tcPr>
          <w:p w14:paraId="342208A1"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52 CD</w:t>
            </w:r>
          </w:p>
          <w:p w14:paraId="18B1E387"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3 UC</w:t>
            </w:r>
          </w:p>
          <w:p w14:paraId="7B72801D"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5 IBD-U</w:t>
            </w:r>
          </w:p>
          <w:p w14:paraId="72A9E313"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57</w:t>
            </w:r>
          </w:p>
          <w:p w14:paraId="7A794A8F"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healthy controls</w:t>
            </w:r>
          </w:p>
        </w:tc>
        <w:tc>
          <w:tcPr>
            <w:tcW w:w="1403" w:type="dxa"/>
            <w:tcBorders>
              <w:top w:val="single" w:sz="4" w:space="0" w:color="auto"/>
            </w:tcBorders>
          </w:tcPr>
          <w:p w14:paraId="1A2E3721"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Remission 56%</w:t>
            </w:r>
          </w:p>
          <w:p w14:paraId="7A05A51B"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ild 22%</w:t>
            </w:r>
          </w:p>
          <w:p w14:paraId="459BFEE2"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oderate 17%</w:t>
            </w:r>
          </w:p>
          <w:p w14:paraId="0C8E0A88"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Severe 5%</w:t>
            </w:r>
          </w:p>
        </w:tc>
        <w:tc>
          <w:tcPr>
            <w:tcW w:w="3339" w:type="dxa"/>
            <w:tcBorders>
              <w:top w:val="single" w:sz="4" w:space="0" w:color="auto"/>
            </w:tcBorders>
          </w:tcPr>
          <w:p w14:paraId="4036C27F" w14:textId="5BDA91A6" w:rsidR="00087B25" w:rsidRPr="000166F8" w:rsidRDefault="005A7A79" w:rsidP="008003B2">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A</w:t>
            </w:r>
            <w:r w:rsidR="00087B25" w:rsidRPr="000166F8">
              <w:rPr>
                <w:rFonts w:ascii="Book Antiqua" w:hAnsi="Book Antiqua"/>
                <w:sz w:val="24"/>
                <w:szCs w:val="24"/>
                <w:lang w:val="en-US"/>
              </w:rPr>
              <w:t>dolescents with IBD have significantly more fatigue than healthy controls</w:t>
            </w:r>
          </w:p>
          <w:p w14:paraId="0FD059BB" w14:textId="6B1262F2" w:rsidR="00087B25" w:rsidRPr="000166F8" w:rsidRDefault="00087B25" w:rsidP="008003B2">
            <w:pPr>
              <w:adjustRightInd w:val="0"/>
              <w:snapToGrid w:val="0"/>
              <w:spacing w:line="360" w:lineRule="auto"/>
              <w:jc w:val="center"/>
              <w:rPr>
                <w:rFonts w:ascii="Book Antiqua" w:hAnsi="Book Antiqua"/>
                <w:sz w:val="24"/>
                <w:szCs w:val="24"/>
                <w:lang w:val="en-US"/>
              </w:rPr>
            </w:pPr>
            <w:proofErr w:type="spellStart"/>
            <w:r w:rsidRPr="000166F8">
              <w:rPr>
                <w:rFonts w:ascii="Book Antiqua" w:hAnsi="Book Antiqua"/>
                <w:sz w:val="24"/>
                <w:szCs w:val="24"/>
                <w:lang w:val="en-US"/>
              </w:rPr>
              <w:t>PedsQL</w:t>
            </w:r>
            <w:proofErr w:type="spellEnd"/>
            <w:r w:rsidRPr="000166F8">
              <w:rPr>
                <w:rFonts w:ascii="Book Antiqua" w:hAnsi="Book Antiqua"/>
                <w:sz w:val="24"/>
                <w:szCs w:val="24"/>
                <w:lang w:val="en-US"/>
              </w:rPr>
              <w:t xml:space="preserve"> total fatigue, general fatigue, and sleep/rest fatigue were all impaired in patients with IBD</w:t>
            </w:r>
          </w:p>
          <w:p w14:paraId="470F1B5F" w14:textId="79475C56" w:rsidR="00087B25" w:rsidRPr="000166F8" w:rsidRDefault="005A7A79" w:rsidP="008003B2">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A</w:t>
            </w:r>
            <w:r w:rsidR="00087B25" w:rsidRPr="000166F8">
              <w:rPr>
                <w:rFonts w:ascii="Book Antiqua" w:hAnsi="Book Antiqua"/>
                <w:sz w:val="24"/>
                <w:szCs w:val="24"/>
                <w:lang w:val="en-US"/>
              </w:rPr>
              <w:t>dolescents with IBD are fatigued</w:t>
            </w:r>
          </w:p>
          <w:p w14:paraId="1136F167" w14:textId="34678DE0" w:rsidR="00087B25" w:rsidRPr="00554551" w:rsidRDefault="00087B25" w:rsidP="00554551">
            <w:pPr>
              <w:adjustRightInd w:val="0"/>
              <w:snapToGrid w:val="0"/>
              <w:spacing w:line="360" w:lineRule="auto"/>
              <w:jc w:val="center"/>
              <w:rPr>
                <w:rFonts w:ascii="Book Antiqua" w:hAnsi="Book Antiqua"/>
                <w:sz w:val="24"/>
                <w:szCs w:val="24"/>
                <w:lang w:val="en-US" w:eastAsia="zh-CN"/>
              </w:rPr>
            </w:pPr>
            <w:r w:rsidRPr="000166F8">
              <w:rPr>
                <w:rFonts w:ascii="Book Antiqua" w:hAnsi="Book Antiqua"/>
                <w:sz w:val="24"/>
                <w:szCs w:val="24"/>
                <w:lang w:val="en-US"/>
              </w:rPr>
              <w:t>even when clinical remission is reached</w:t>
            </w:r>
          </w:p>
        </w:tc>
      </w:tr>
      <w:tr w:rsidR="008003B2" w:rsidRPr="000166F8" w14:paraId="55E8CDEB" w14:textId="77777777" w:rsidTr="00554551">
        <w:tc>
          <w:tcPr>
            <w:tcW w:w="1702" w:type="dxa"/>
          </w:tcPr>
          <w:p w14:paraId="06BCDC43" w14:textId="280B8C2D"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sz w:val="24"/>
                <w:szCs w:val="24"/>
                <w:lang w:val="en-US"/>
              </w:rPr>
              <w:t xml:space="preserve">Nicholas </w:t>
            </w:r>
            <w:r w:rsidR="005A7A79" w:rsidRPr="005A7A79">
              <w:rPr>
                <w:rFonts w:ascii="Book Antiqua" w:hAnsi="Book Antiqua"/>
                <w:i/>
                <w:sz w:val="24"/>
                <w:szCs w:val="24"/>
                <w:lang w:val="en-US"/>
              </w:rPr>
              <w:t xml:space="preserve">et al </w:t>
            </w:r>
            <w:r w:rsidRPr="000166F8">
              <w:rPr>
                <w:rFonts w:ascii="Book Antiqua" w:hAnsi="Book Antiqua"/>
                <w:sz w:val="24"/>
                <w:szCs w:val="24"/>
                <w:lang w:val="en-US"/>
              </w:rPr>
              <w:t>(2007)</w:t>
            </w:r>
            <w:r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0166F8">
              <w:rPr>
                <w:rFonts w:ascii="Book Antiqua" w:hAnsi="Book Antiqua"/>
                <w:sz w:val="24"/>
                <w:szCs w:val="24"/>
                <w:lang w:val="en-US"/>
              </w:rPr>
              <w:instrText xml:space="preserve"> ADDIN EN.CITE </w:instrText>
            </w:r>
            <w:r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0166F8">
              <w:rPr>
                <w:rFonts w:ascii="Book Antiqua" w:hAnsi="Book Antiqua"/>
                <w:sz w:val="24"/>
                <w:szCs w:val="24"/>
                <w:lang w:val="en-US"/>
              </w:rPr>
              <w:instrText xml:space="preserve"> ADDIN EN.CITE.DATA </w:instrText>
            </w:r>
            <w:r w:rsidRPr="000166F8">
              <w:rPr>
                <w:rFonts w:ascii="Book Antiqua" w:hAnsi="Book Antiqua"/>
                <w:sz w:val="24"/>
                <w:szCs w:val="24"/>
                <w:lang w:val="en-US"/>
              </w:rPr>
            </w:r>
            <w:r w:rsidRPr="000166F8">
              <w:rPr>
                <w:rFonts w:ascii="Book Antiqua" w:hAnsi="Book Antiqua"/>
                <w:sz w:val="24"/>
                <w:szCs w:val="24"/>
                <w:lang w:val="en-US"/>
              </w:rPr>
              <w:fldChar w:fldCharType="end"/>
            </w:r>
            <w:r w:rsidRPr="000166F8">
              <w:rPr>
                <w:rFonts w:ascii="Book Antiqua" w:hAnsi="Book Antiqua"/>
                <w:sz w:val="24"/>
                <w:szCs w:val="24"/>
                <w:lang w:val="en-US"/>
              </w:rPr>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3]</w:t>
            </w:r>
            <w:r w:rsidRPr="000166F8">
              <w:rPr>
                <w:rFonts w:ascii="Book Antiqua" w:hAnsi="Book Antiqua"/>
                <w:sz w:val="24"/>
                <w:szCs w:val="24"/>
                <w:lang w:val="en-US"/>
              </w:rPr>
              <w:fldChar w:fldCharType="end"/>
            </w:r>
          </w:p>
        </w:tc>
        <w:tc>
          <w:tcPr>
            <w:tcW w:w="1913" w:type="dxa"/>
          </w:tcPr>
          <w:p w14:paraId="165A9F07"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understand the lived experience and elements of quality-of-life in adolescents and adolescents with IBD</w:t>
            </w:r>
          </w:p>
        </w:tc>
        <w:tc>
          <w:tcPr>
            <w:tcW w:w="704" w:type="dxa"/>
          </w:tcPr>
          <w:p w14:paraId="2D939B39"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7-19</w:t>
            </w:r>
          </w:p>
        </w:tc>
        <w:tc>
          <w:tcPr>
            <w:tcW w:w="1430" w:type="dxa"/>
          </w:tcPr>
          <w:p w14:paraId="12B69EB8"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61 CD</w:t>
            </w:r>
          </w:p>
          <w:p w14:paraId="02F3B77D"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9 UC</w:t>
            </w:r>
          </w:p>
        </w:tc>
        <w:tc>
          <w:tcPr>
            <w:tcW w:w="1403" w:type="dxa"/>
          </w:tcPr>
          <w:p w14:paraId="5AD2E431"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t reported</w:t>
            </w:r>
          </w:p>
        </w:tc>
        <w:tc>
          <w:tcPr>
            <w:tcW w:w="3339" w:type="dxa"/>
          </w:tcPr>
          <w:p w14:paraId="678904F7" w14:textId="54F15BB5"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Young patients with IBD commonly feel ‘sick and tired’ and have ‘no energy’</w:t>
            </w:r>
          </w:p>
          <w:p w14:paraId="0E906E6C"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p>
        </w:tc>
      </w:tr>
      <w:tr w:rsidR="008003B2" w:rsidRPr="000166F8" w14:paraId="09311BF8" w14:textId="77777777" w:rsidTr="00554551">
        <w:tc>
          <w:tcPr>
            <w:tcW w:w="1702" w:type="dxa"/>
          </w:tcPr>
          <w:p w14:paraId="5F30A269" w14:textId="1826EAD4"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Pirinen</w:t>
            </w:r>
            <w:proofErr w:type="spellEnd"/>
            <w:r w:rsidRPr="000166F8">
              <w:rPr>
                <w:rFonts w:ascii="Book Antiqua" w:hAnsi="Book Antiqua"/>
                <w:sz w:val="24"/>
                <w:szCs w:val="24"/>
                <w:lang w:val="en-US"/>
              </w:rPr>
              <w:t xml:space="preserve"> </w:t>
            </w:r>
            <w:r w:rsidR="005A7A79" w:rsidRPr="005A7A79">
              <w:rPr>
                <w:rFonts w:ascii="Book Antiqua" w:hAnsi="Book Antiqua"/>
                <w:i/>
                <w:sz w:val="24"/>
                <w:szCs w:val="24"/>
                <w:lang w:val="en-US"/>
              </w:rPr>
              <w:t>et al</w:t>
            </w:r>
            <w:r w:rsidR="005A7A79">
              <w:rPr>
                <w:rFonts w:ascii="Book Antiqua" w:hAnsi="Book Antiqua"/>
                <w:sz w:val="24"/>
                <w:szCs w:val="24"/>
                <w:lang w:val="en-US"/>
              </w:rPr>
              <w:t xml:space="preserve"> </w:t>
            </w:r>
            <w:r w:rsidRPr="000166F8">
              <w:rPr>
                <w:rFonts w:ascii="Book Antiqua" w:hAnsi="Book Antiqua"/>
                <w:sz w:val="24"/>
                <w:szCs w:val="24"/>
                <w:lang w:val="en-US"/>
              </w:rPr>
              <w:t>(2010)</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6]</w:t>
            </w:r>
            <w:r w:rsidRPr="000166F8">
              <w:rPr>
                <w:rFonts w:ascii="Book Antiqua" w:hAnsi="Book Antiqua"/>
                <w:sz w:val="24"/>
                <w:szCs w:val="24"/>
                <w:lang w:val="en-US"/>
              </w:rPr>
              <w:fldChar w:fldCharType="end"/>
            </w:r>
          </w:p>
        </w:tc>
        <w:tc>
          <w:tcPr>
            <w:tcW w:w="1913" w:type="dxa"/>
          </w:tcPr>
          <w:p w14:paraId="67D38184"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evaluate the effect of disease severity on (the frequency of) sleep problems and daytime-</w:t>
            </w:r>
            <w:r w:rsidRPr="000166F8">
              <w:rPr>
                <w:rFonts w:ascii="Book Antiqua" w:hAnsi="Book Antiqua"/>
                <w:sz w:val="24"/>
                <w:szCs w:val="24"/>
                <w:lang w:val="en-US"/>
              </w:rPr>
              <w:lastRenderedPageBreak/>
              <w:t>tiredness among adolescents with IBD</w:t>
            </w:r>
          </w:p>
        </w:tc>
        <w:tc>
          <w:tcPr>
            <w:tcW w:w="704" w:type="dxa"/>
          </w:tcPr>
          <w:p w14:paraId="381C89F5"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lastRenderedPageBreak/>
              <w:t>10-18</w:t>
            </w:r>
          </w:p>
        </w:tc>
        <w:tc>
          <w:tcPr>
            <w:tcW w:w="1430" w:type="dxa"/>
          </w:tcPr>
          <w:p w14:paraId="39E55026" w14:textId="41AE38E4"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53 CD</w:t>
            </w:r>
          </w:p>
          <w:p w14:paraId="2D409AF9"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83 UC</w:t>
            </w:r>
          </w:p>
          <w:p w14:paraId="2285FBC8"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4 IBDU</w:t>
            </w:r>
          </w:p>
          <w:p w14:paraId="0918D96A"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36 healthy controls</w:t>
            </w:r>
          </w:p>
        </w:tc>
        <w:tc>
          <w:tcPr>
            <w:tcW w:w="1403" w:type="dxa"/>
          </w:tcPr>
          <w:p w14:paraId="19595C00"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t reported</w:t>
            </w:r>
          </w:p>
        </w:tc>
        <w:tc>
          <w:tcPr>
            <w:tcW w:w="3339" w:type="dxa"/>
          </w:tcPr>
          <w:p w14:paraId="142B3116" w14:textId="4A581E06"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Adolescents with IBD do not report more sleeping problems or overtiredness than their healthy peers</w:t>
            </w:r>
          </w:p>
          <w:p w14:paraId="5806DE99" w14:textId="31849BE8"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Adolescents with active disease have significantly </w:t>
            </w:r>
            <w:r w:rsidRPr="000166F8">
              <w:rPr>
                <w:rFonts w:ascii="Book Antiqua" w:hAnsi="Book Antiqua"/>
                <w:sz w:val="24"/>
                <w:szCs w:val="24"/>
                <w:lang w:val="en-US"/>
              </w:rPr>
              <w:lastRenderedPageBreak/>
              <w:t>more trouble sleeping, more daytime sleepiness and are overtired compared to adolescents with mild IBD symptoms</w:t>
            </w:r>
          </w:p>
          <w:p w14:paraId="2318CB04" w14:textId="2FA3A7C2" w:rsidR="00087B25" w:rsidRPr="00554551" w:rsidRDefault="00087B25" w:rsidP="00554551">
            <w:pPr>
              <w:adjustRightInd w:val="0"/>
              <w:snapToGrid w:val="0"/>
              <w:spacing w:line="360" w:lineRule="auto"/>
              <w:jc w:val="center"/>
              <w:rPr>
                <w:rFonts w:ascii="Book Antiqua" w:hAnsi="Book Antiqua"/>
                <w:sz w:val="24"/>
                <w:szCs w:val="24"/>
                <w:lang w:val="en-US" w:eastAsia="zh-CN"/>
              </w:rPr>
            </w:pPr>
            <w:r w:rsidRPr="000166F8">
              <w:rPr>
                <w:rFonts w:ascii="Book Antiqua" w:hAnsi="Book Antiqua"/>
                <w:sz w:val="24"/>
                <w:szCs w:val="24"/>
                <w:lang w:val="en-US"/>
              </w:rPr>
              <w:t>Adolescents with severe IBD symptoms have worse quality of sleep</w:t>
            </w:r>
            <w:r w:rsidR="005A7A79">
              <w:rPr>
                <w:rFonts w:ascii="Book Antiqua" w:hAnsi="Book Antiqua"/>
                <w:sz w:val="24"/>
                <w:szCs w:val="24"/>
                <w:lang w:val="en-US"/>
              </w:rPr>
              <w:t xml:space="preserve"> a</w:t>
            </w:r>
            <w:r w:rsidRPr="000166F8">
              <w:rPr>
                <w:rFonts w:ascii="Book Antiqua" w:hAnsi="Book Antiqua"/>
                <w:sz w:val="24"/>
                <w:szCs w:val="24"/>
                <w:lang w:val="en-US"/>
              </w:rPr>
              <w:t>nd more sleep disturbances than those with less severe IBD</w:t>
            </w:r>
          </w:p>
        </w:tc>
      </w:tr>
      <w:tr w:rsidR="008003B2" w:rsidRPr="000166F8" w14:paraId="22D856FE" w14:textId="77777777" w:rsidTr="00554551">
        <w:tc>
          <w:tcPr>
            <w:tcW w:w="1702" w:type="dxa"/>
          </w:tcPr>
          <w:p w14:paraId="7E942557" w14:textId="79499D5D" w:rsidR="00087B25" w:rsidRPr="005A7A79"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lastRenderedPageBreak/>
              <w:t>Werkstetter</w:t>
            </w:r>
            <w:r w:rsidR="005A7A79" w:rsidRPr="005A7A79">
              <w:rPr>
                <w:rFonts w:ascii="Book Antiqua" w:hAnsi="Book Antiqua"/>
                <w:i/>
                <w:sz w:val="24"/>
                <w:szCs w:val="24"/>
                <w:lang w:val="en-US"/>
              </w:rPr>
              <w:t>et</w:t>
            </w:r>
            <w:proofErr w:type="spellEnd"/>
            <w:r w:rsidR="005A7A79" w:rsidRPr="005A7A79">
              <w:rPr>
                <w:rFonts w:ascii="Book Antiqua" w:hAnsi="Book Antiqua"/>
                <w:i/>
                <w:sz w:val="24"/>
                <w:szCs w:val="24"/>
                <w:lang w:val="en-US"/>
              </w:rPr>
              <w:t xml:space="preserve"> al</w:t>
            </w:r>
          </w:p>
          <w:p w14:paraId="146972A5" w14:textId="4864F4CF"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sz w:val="24"/>
                <w:szCs w:val="24"/>
                <w:lang w:val="en-US"/>
              </w:rPr>
              <w:t>(2012)</w:t>
            </w:r>
            <w:r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0166F8">
              <w:rPr>
                <w:rFonts w:ascii="Book Antiqua" w:hAnsi="Book Antiqua"/>
                <w:sz w:val="24"/>
                <w:szCs w:val="24"/>
                <w:lang w:val="en-US"/>
              </w:rPr>
              <w:instrText xml:space="preserve"> ADDIN EN.CITE </w:instrText>
            </w:r>
            <w:r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0166F8">
              <w:rPr>
                <w:rFonts w:ascii="Book Antiqua" w:hAnsi="Book Antiqua"/>
                <w:sz w:val="24"/>
                <w:szCs w:val="24"/>
                <w:lang w:val="en-US"/>
              </w:rPr>
              <w:instrText xml:space="preserve"> ADDIN EN.CITE.DATA </w:instrText>
            </w:r>
            <w:r w:rsidRPr="000166F8">
              <w:rPr>
                <w:rFonts w:ascii="Book Antiqua" w:hAnsi="Book Antiqua"/>
                <w:sz w:val="24"/>
                <w:szCs w:val="24"/>
                <w:lang w:val="en-US"/>
              </w:rPr>
            </w:r>
            <w:r w:rsidRPr="000166F8">
              <w:rPr>
                <w:rFonts w:ascii="Book Antiqua" w:hAnsi="Book Antiqua"/>
                <w:sz w:val="24"/>
                <w:szCs w:val="24"/>
                <w:lang w:val="en-US"/>
              </w:rPr>
              <w:fldChar w:fldCharType="end"/>
            </w:r>
            <w:r w:rsidRPr="000166F8">
              <w:rPr>
                <w:rFonts w:ascii="Book Antiqua" w:hAnsi="Book Antiqua"/>
                <w:sz w:val="24"/>
                <w:szCs w:val="24"/>
                <w:lang w:val="en-US"/>
              </w:rPr>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8]</w:t>
            </w:r>
            <w:r w:rsidRPr="000166F8">
              <w:rPr>
                <w:rFonts w:ascii="Book Antiqua" w:hAnsi="Book Antiqua"/>
                <w:sz w:val="24"/>
                <w:szCs w:val="24"/>
                <w:lang w:val="en-US"/>
              </w:rPr>
              <w:fldChar w:fldCharType="end"/>
            </w:r>
          </w:p>
        </w:tc>
        <w:tc>
          <w:tcPr>
            <w:tcW w:w="1913" w:type="dxa"/>
          </w:tcPr>
          <w:p w14:paraId="2C5FD71E"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evaluate whether physical activity is reduced in patients with IBD compared to control subjects</w:t>
            </w:r>
          </w:p>
        </w:tc>
        <w:tc>
          <w:tcPr>
            <w:tcW w:w="704" w:type="dxa"/>
          </w:tcPr>
          <w:p w14:paraId="73CC760F"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6-20</w:t>
            </w:r>
          </w:p>
        </w:tc>
        <w:tc>
          <w:tcPr>
            <w:tcW w:w="1430" w:type="dxa"/>
          </w:tcPr>
          <w:p w14:paraId="05DA0754"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7 CD</w:t>
            </w:r>
          </w:p>
          <w:p w14:paraId="1857C7F5"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2 UC</w:t>
            </w:r>
          </w:p>
          <w:p w14:paraId="7A9EBC72"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39 healthy controls</w:t>
            </w:r>
          </w:p>
        </w:tc>
        <w:tc>
          <w:tcPr>
            <w:tcW w:w="1403" w:type="dxa"/>
          </w:tcPr>
          <w:p w14:paraId="36B05554"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Remission 66%</w:t>
            </w:r>
          </w:p>
          <w:p w14:paraId="25C6515B"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ild 34%</w:t>
            </w:r>
          </w:p>
        </w:tc>
        <w:tc>
          <w:tcPr>
            <w:tcW w:w="3339" w:type="dxa"/>
          </w:tcPr>
          <w:p w14:paraId="442BE1BB" w14:textId="28BA490B"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with IBD show a trend toward less physical activity, especially among girls and those with mild disease activity</w:t>
            </w:r>
          </w:p>
          <w:p w14:paraId="627F9C52" w14:textId="0D90EB23"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here is no relation between inflammatory markers (CRP) and physical activity</w:t>
            </w:r>
          </w:p>
          <w:p w14:paraId="549CEA60"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p>
        </w:tc>
      </w:tr>
      <w:tr w:rsidR="008003B2" w:rsidRPr="000166F8" w14:paraId="1F21F3AC" w14:textId="77777777" w:rsidTr="00554551">
        <w:tc>
          <w:tcPr>
            <w:tcW w:w="1702" w:type="dxa"/>
          </w:tcPr>
          <w:p w14:paraId="608E1A40" w14:textId="467E6085" w:rsidR="00087B25" w:rsidRPr="000166F8" w:rsidRDefault="005A7A79" w:rsidP="003A3124">
            <w:pPr>
              <w:adjustRightInd w:val="0"/>
              <w:snapToGrid w:val="0"/>
              <w:spacing w:line="360" w:lineRule="auto"/>
              <w:jc w:val="both"/>
              <w:rPr>
                <w:rFonts w:ascii="Book Antiqua" w:hAnsi="Book Antiqua"/>
                <w:sz w:val="24"/>
                <w:szCs w:val="24"/>
                <w:lang w:val="en-US"/>
              </w:rPr>
            </w:pPr>
            <w:proofErr w:type="spellStart"/>
            <w:r>
              <w:rPr>
                <w:rFonts w:ascii="Book Antiqua" w:hAnsi="Book Antiqua"/>
                <w:sz w:val="24"/>
                <w:szCs w:val="24"/>
                <w:lang w:val="en-US"/>
              </w:rPr>
              <w:t>Rogler</w:t>
            </w:r>
            <w:proofErr w:type="spellEnd"/>
            <w:r>
              <w:rPr>
                <w:rFonts w:ascii="Book Antiqua" w:hAnsi="Book Antiqua"/>
                <w:sz w:val="24"/>
                <w:szCs w:val="24"/>
                <w:lang w:val="en-US"/>
              </w:rPr>
              <w:t xml:space="preserve"> </w:t>
            </w:r>
            <w:r w:rsidRPr="005A7A79">
              <w:rPr>
                <w:rFonts w:ascii="Book Antiqua" w:hAnsi="Book Antiqua"/>
                <w:i/>
                <w:sz w:val="24"/>
                <w:szCs w:val="24"/>
                <w:lang w:val="en-US"/>
              </w:rPr>
              <w:t>et al</w:t>
            </w:r>
            <w:r>
              <w:rPr>
                <w:rFonts w:ascii="Book Antiqua" w:hAnsi="Book Antiqua"/>
                <w:sz w:val="24"/>
                <w:szCs w:val="24"/>
                <w:lang w:val="en-US"/>
              </w:rPr>
              <w:t xml:space="preserve"> </w:t>
            </w:r>
            <w:r w:rsidR="00087B25" w:rsidRPr="000166F8">
              <w:rPr>
                <w:rFonts w:ascii="Book Antiqua" w:hAnsi="Book Antiqua"/>
                <w:sz w:val="24"/>
                <w:szCs w:val="24"/>
                <w:lang w:val="en-US"/>
              </w:rPr>
              <w:t>(2013)</w:t>
            </w:r>
            <w:r w:rsidR="00087B25"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087B25" w:rsidRPr="000166F8">
              <w:rPr>
                <w:rFonts w:ascii="Book Antiqua" w:hAnsi="Book Antiqua"/>
                <w:sz w:val="24"/>
                <w:szCs w:val="24"/>
                <w:lang w:val="en-US"/>
              </w:rPr>
              <w:instrText xml:space="preserve"> ADDIN EN.CITE </w:instrText>
            </w:r>
            <w:r w:rsidR="00087B25"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087B25" w:rsidRPr="000166F8">
              <w:rPr>
                <w:rFonts w:ascii="Book Antiqua" w:hAnsi="Book Antiqua"/>
                <w:sz w:val="24"/>
                <w:szCs w:val="24"/>
                <w:lang w:val="en-US"/>
              </w:rPr>
              <w:instrText xml:space="preserve"> ADDIN EN.CITE.DATA </w:instrText>
            </w:r>
            <w:r w:rsidR="00087B25" w:rsidRPr="000166F8">
              <w:rPr>
                <w:rFonts w:ascii="Book Antiqua" w:hAnsi="Book Antiqua"/>
                <w:sz w:val="24"/>
                <w:szCs w:val="24"/>
                <w:lang w:val="en-US"/>
              </w:rPr>
            </w:r>
            <w:r w:rsidR="00087B25" w:rsidRPr="000166F8">
              <w:rPr>
                <w:rFonts w:ascii="Book Antiqua" w:hAnsi="Book Antiqua"/>
                <w:sz w:val="24"/>
                <w:szCs w:val="24"/>
                <w:lang w:val="en-US"/>
              </w:rPr>
              <w:fldChar w:fldCharType="end"/>
            </w:r>
            <w:r w:rsidR="00087B25" w:rsidRPr="000166F8">
              <w:rPr>
                <w:rFonts w:ascii="Book Antiqua" w:hAnsi="Book Antiqua"/>
                <w:sz w:val="24"/>
                <w:szCs w:val="24"/>
                <w:lang w:val="en-US"/>
              </w:rPr>
            </w:r>
            <w:r w:rsidR="00087B25" w:rsidRPr="000166F8">
              <w:rPr>
                <w:rFonts w:ascii="Book Antiqua" w:hAnsi="Book Antiqua"/>
                <w:sz w:val="24"/>
                <w:szCs w:val="24"/>
                <w:lang w:val="en-US"/>
              </w:rPr>
              <w:fldChar w:fldCharType="separate"/>
            </w:r>
            <w:r w:rsidR="00087B25" w:rsidRPr="000166F8">
              <w:rPr>
                <w:rFonts w:ascii="Book Antiqua" w:hAnsi="Book Antiqua"/>
                <w:sz w:val="24"/>
                <w:szCs w:val="24"/>
                <w:vertAlign w:val="superscript"/>
                <w:lang w:val="en-US"/>
              </w:rPr>
              <w:t>[7]</w:t>
            </w:r>
            <w:r w:rsidR="00087B25" w:rsidRPr="000166F8">
              <w:rPr>
                <w:rFonts w:ascii="Book Antiqua" w:hAnsi="Book Antiqua"/>
                <w:sz w:val="24"/>
                <w:szCs w:val="24"/>
                <w:lang w:val="en-US"/>
              </w:rPr>
              <w:fldChar w:fldCharType="end"/>
            </w:r>
          </w:p>
        </w:tc>
        <w:tc>
          <w:tcPr>
            <w:tcW w:w="1913" w:type="dxa"/>
          </w:tcPr>
          <w:p w14:paraId="4691EA22"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examine the determinants of health- related quality-of-life in adolescents and adolescents with IBD</w:t>
            </w:r>
          </w:p>
        </w:tc>
        <w:tc>
          <w:tcPr>
            <w:tcW w:w="704" w:type="dxa"/>
          </w:tcPr>
          <w:p w14:paraId="66CFEEDE"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1-15</w:t>
            </w:r>
          </w:p>
        </w:tc>
        <w:tc>
          <w:tcPr>
            <w:tcW w:w="1430" w:type="dxa"/>
          </w:tcPr>
          <w:p w14:paraId="520BB6A7"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64 CD</w:t>
            </w:r>
          </w:p>
          <w:p w14:paraId="266B161C" w14:textId="53C96129"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46 UC</w:t>
            </w:r>
          </w:p>
        </w:tc>
        <w:tc>
          <w:tcPr>
            <w:tcW w:w="1403" w:type="dxa"/>
          </w:tcPr>
          <w:p w14:paraId="753C0A28" w14:textId="1145CB20"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CDAI&gt; 15</w:t>
            </w:r>
            <w:r w:rsidR="00876DA8">
              <w:rPr>
                <w:rFonts w:ascii="Book Antiqua" w:hAnsi="Book Antiqua"/>
                <w:sz w:val="24"/>
                <w:szCs w:val="24"/>
                <w:lang w:val="en-US"/>
              </w:rPr>
              <w:t xml:space="preserve"> </w:t>
            </w:r>
            <w:r w:rsidRPr="000166F8">
              <w:rPr>
                <w:rFonts w:ascii="Book Antiqua" w:hAnsi="Book Antiqua"/>
                <w:sz w:val="24"/>
                <w:szCs w:val="24"/>
                <w:lang w:val="en-US"/>
              </w:rPr>
              <w:t>36%</w:t>
            </w:r>
          </w:p>
          <w:p w14:paraId="1B5EA681"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UCAI≥ 10 28%</w:t>
            </w:r>
          </w:p>
        </w:tc>
        <w:tc>
          <w:tcPr>
            <w:tcW w:w="3339" w:type="dxa"/>
          </w:tcPr>
          <w:p w14:paraId="19267403" w14:textId="0B9963C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with IBD (in particular boys) have moderate impairments in physical well-being</w:t>
            </w:r>
          </w:p>
          <w:p w14:paraId="733D6610" w14:textId="1695766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Impairment in physical well-being is associated with active inflammation</w:t>
            </w:r>
          </w:p>
          <w:p w14:paraId="15815EE3" w14:textId="40EACBD8" w:rsidR="00087B25" w:rsidRPr="000166F8" w:rsidRDefault="005A7A79" w:rsidP="008003B2">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A</w:t>
            </w:r>
            <w:r w:rsidR="00087B25" w:rsidRPr="000166F8">
              <w:rPr>
                <w:rFonts w:ascii="Book Antiqua" w:hAnsi="Book Antiqua"/>
                <w:sz w:val="24"/>
                <w:szCs w:val="24"/>
                <w:lang w:val="en-US"/>
              </w:rPr>
              <w:t>nd its symptoms</w:t>
            </w:r>
          </w:p>
        </w:tc>
      </w:tr>
      <w:tr w:rsidR="008003B2" w:rsidRPr="000166F8" w14:paraId="4F6B0E21" w14:textId="77777777" w:rsidTr="00554551">
        <w:tc>
          <w:tcPr>
            <w:tcW w:w="1702" w:type="dxa"/>
          </w:tcPr>
          <w:p w14:paraId="748DD2B7" w14:textId="3020BCE3"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Loonen</w:t>
            </w:r>
            <w:proofErr w:type="spellEnd"/>
            <w:r w:rsidR="005A7A79">
              <w:rPr>
                <w:rFonts w:ascii="Book Antiqua" w:hAnsi="Book Antiqua"/>
                <w:sz w:val="24"/>
                <w:szCs w:val="24"/>
                <w:lang w:val="en-US"/>
              </w:rPr>
              <w:t xml:space="preserve"> </w:t>
            </w:r>
            <w:r w:rsidR="005A7A79" w:rsidRPr="005A7A79">
              <w:rPr>
                <w:rFonts w:ascii="Book Antiqua" w:hAnsi="Book Antiqua"/>
                <w:i/>
                <w:sz w:val="24"/>
                <w:szCs w:val="24"/>
                <w:lang w:val="en-US"/>
              </w:rPr>
              <w:t>et al</w:t>
            </w:r>
            <w:r w:rsidRPr="000166F8">
              <w:rPr>
                <w:rFonts w:ascii="Book Antiqua" w:hAnsi="Book Antiqua"/>
                <w:sz w:val="24"/>
                <w:szCs w:val="24"/>
                <w:lang w:val="en-US"/>
              </w:rPr>
              <w:t xml:space="preserve"> (2002)</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Loonen&lt;/Author&gt;&lt;Year&gt;2002&lt;/Year&gt;&lt;IDText&gt;Measuring quality of life in children with inflammatory bowel disease: the impact-II (NL)&lt;/IDText&gt;&lt;DisplayText&gt;&lt;style face="superscript"&gt;[12]&lt;/style&gt;&lt;/DisplayText&gt;&lt;record&gt;&lt;dates&gt;&lt;pub-dates&gt;&lt;date&gt;Feb&lt;/date&gt;&lt;/pub-dates&gt;&lt;year&gt;2002&lt;/year&gt;&lt;/dates&gt;&lt;keywords&gt;&lt;keyword&gt;Adolescent&lt;/keyword&gt;&lt;keyword&gt;Child&lt;/keyword&gt;&lt;keyword&gt;Female&lt;/keyword&gt;&lt;keyword&gt;Humans&lt;/keyword&gt;&lt;keyword&gt;Inflammatory Bowel Diseases&lt;/keyword&gt;&lt;keyword&gt;Male&lt;/keyword&gt;&lt;keyword&gt;Netherlands&lt;/keyword&gt;&lt;keyword&gt;Quality of Life&lt;/keyword&gt;&lt;keyword&gt;Questionnaires&lt;/keyword&gt;&lt;keyword&gt;Reproducibility of Results&lt;/keyword&gt;&lt;keyword&gt;Severity of Illness Index&lt;/keyword&gt;&lt;keyword&gt;Translations&lt;/keyword&gt;&lt;/keywords&gt;&lt;urls&gt;&lt;related-urls&gt;&lt;url&gt;http://www.ncbi.nlm.nih.gov/pubmed/12003055&lt;/url&gt;&lt;/related-urls&gt;&lt;/urls&gt;&lt;isbn&gt;0962-9343&lt;/isbn&gt;&lt;titles&gt;&lt;title&gt;Measuring quality of life in children with inflammatory bowel disease: the impact-II (NL)&lt;/title&gt;&lt;secondary-title&gt;Qual Life Res&lt;/secondary-title&gt;&lt;/titles&gt;&lt;pages&gt;47-56&lt;/pages&gt;&lt;number&gt;1&lt;/number&gt;&lt;contributors&gt;&lt;authors&gt;&lt;author&gt;Loonen, H. J.&lt;/author&gt;&lt;author&gt;Grootenhuis, M. A.&lt;/author&gt;&lt;author&gt;Last, B. F.&lt;/author&gt;&lt;author&gt;de Haan, R. J.&lt;/author&gt;&lt;author&gt;Bouquet, J.&lt;/author&gt;&lt;author&gt;Derkx, B. H.&lt;/author&gt;&lt;/authors&gt;&lt;/contributors&gt;&lt;language&gt;eng&lt;/language&gt;&lt;added-date format="utc"&gt;1401390468&lt;/added-date&gt;&lt;ref-type name="Journal Article"&gt;17&lt;/ref-type&gt;&lt;rec-number&gt;10&lt;/rec-number&gt;&lt;last-updated-date format="utc"&gt;1478185702&lt;/last-updated-date&gt;&lt;accession-num&gt;12003055&lt;/accession-num&gt;&lt;volume&gt;11&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2]</w:t>
            </w:r>
            <w:r w:rsidRPr="000166F8">
              <w:rPr>
                <w:rFonts w:ascii="Book Antiqua" w:hAnsi="Book Antiqua"/>
                <w:sz w:val="24"/>
                <w:szCs w:val="24"/>
                <w:lang w:val="en-US"/>
              </w:rPr>
              <w:fldChar w:fldCharType="end"/>
            </w:r>
          </w:p>
        </w:tc>
        <w:tc>
          <w:tcPr>
            <w:tcW w:w="1913" w:type="dxa"/>
          </w:tcPr>
          <w:p w14:paraId="7FD9B063"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To evaluate the impact of IBD on health- related quality </w:t>
            </w:r>
            <w:r w:rsidRPr="000166F8">
              <w:rPr>
                <w:rFonts w:ascii="Book Antiqua" w:hAnsi="Book Antiqua"/>
                <w:sz w:val="24"/>
                <w:szCs w:val="24"/>
                <w:lang w:val="en-US"/>
              </w:rPr>
              <w:lastRenderedPageBreak/>
              <w:t>of life</w:t>
            </w:r>
          </w:p>
        </w:tc>
        <w:tc>
          <w:tcPr>
            <w:tcW w:w="704" w:type="dxa"/>
          </w:tcPr>
          <w:p w14:paraId="5D50B42F"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lastRenderedPageBreak/>
              <w:t>8-18</w:t>
            </w:r>
          </w:p>
        </w:tc>
        <w:tc>
          <w:tcPr>
            <w:tcW w:w="1430" w:type="dxa"/>
          </w:tcPr>
          <w:p w14:paraId="7C1D5067"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41 CD</w:t>
            </w:r>
          </w:p>
          <w:p w14:paraId="0BA27DC0"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40 UC</w:t>
            </w:r>
          </w:p>
          <w:p w14:paraId="73BEEBD0"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 IBD-U</w:t>
            </w:r>
          </w:p>
        </w:tc>
        <w:tc>
          <w:tcPr>
            <w:tcW w:w="1403" w:type="dxa"/>
          </w:tcPr>
          <w:p w14:paraId="7E698C2F"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ild 60%</w:t>
            </w:r>
          </w:p>
          <w:p w14:paraId="3233F092"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oderate 23%</w:t>
            </w:r>
          </w:p>
          <w:p w14:paraId="0DA0D082"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Severe </w:t>
            </w:r>
            <w:r w:rsidRPr="000166F8">
              <w:rPr>
                <w:rFonts w:ascii="Book Antiqua" w:hAnsi="Book Antiqua"/>
                <w:sz w:val="24"/>
                <w:szCs w:val="24"/>
                <w:lang w:val="en-US"/>
              </w:rPr>
              <w:lastRenderedPageBreak/>
              <w:t>15%</w:t>
            </w:r>
          </w:p>
          <w:p w14:paraId="6D6BB8EE"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issing 2%</w:t>
            </w:r>
          </w:p>
        </w:tc>
        <w:tc>
          <w:tcPr>
            <w:tcW w:w="3339" w:type="dxa"/>
          </w:tcPr>
          <w:p w14:paraId="46AF5560" w14:textId="03BAA066" w:rsidR="00087B25" w:rsidRPr="00554551" w:rsidRDefault="00087B25" w:rsidP="00554551">
            <w:pPr>
              <w:adjustRightInd w:val="0"/>
              <w:snapToGrid w:val="0"/>
              <w:spacing w:line="360" w:lineRule="auto"/>
              <w:jc w:val="center"/>
              <w:rPr>
                <w:rFonts w:ascii="Book Antiqua" w:hAnsi="Book Antiqua"/>
                <w:sz w:val="24"/>
                <w:szCs w:val="24"/>
                <w:lang w:val="en-US" w:eastAsia="zh-CN"/>
              </w:rPr>
            </w:pPr>
            <w:r w:rsidRPr="000166F8">
              <w:rPr>
                <w:rFonts w:ascii="Book Antiqua" w:hAnsi="Book Antiqua"/>
                <w:sz w:val="24"/>
                <w:szCs w:val="24"/>
                <w:lang w:val="en-US"/>
              </w:rPr>
              <w:lastRenderedPageBreak/>
              <w:t xml:space="preserve">Adolescents with IBD have impairments in motor functioning (running, walking, playing) and </w:t>
            </w:r>
            <w:r w:rsidRPr="000166F8">
              <w:rPr>
                <w:rFonts w:ascii="Book Antiqua" w:hAnsi="Book Antiqua"/>
                <w:sz w:val="24"/>
                <w:szCs w:val="24"/>
                <w:lang w:val="en-US"/>
              </w:rPr>
              <w:lastRenderedPageBreak/>
              <w:t>complain more of tiredness, especially</w:t>
            </w:r>
            <w:r w:rsidR="005A7A79">
              <w:rPr>
                <w:rFonts w:ascii="Book Antiqua" w:hAnsi="Book Antiqua"/>
                <w:sz w:val="24"/>
                <w:szCs w:val="24"/>
                <w:lang w:val="en-US"/>
              </w:rPr>
              <w:t xml:space="preserve"> t</w:t>
            </w:r>
            <w:r w:rsidRPr="000166F8">
              <w:rPr>
                <w:rFonts w:ascii="Book Antiqua" w:hAnsi="Book Antiqua"/>
                <w:sz w:val="24"/>
                <w:szCs w:val="24"/>
                <w:lang w:val="en-US"/>
              </w:rPr>
              <w:t>hose with Crohn’s disease.</w:t>
            </w:r>
          </w:p>
        </w:tc>
      </w:tr>
      <w:tr w:rsidR="008003B2" w:rsidRPr="000166F8" w14:paraId="48E4BDC2" w14:textId="77777777" w:rsidTr="00554551">
        <w:tc>
          <w:tcPr>
            <w:tcW w:w="1702" w:type="dxa"/>
          </w:tcPr>
          <w:p w14:paraId="5909E20D" w14:textId="200D7187" w:rsidR="00087B25" w:rsidRPr="000166F8" w:rsidRDefault="005A7A79" w:rsidP="003A3124">
            <w:pPr>
              <w:adjustRightInd w:val="0"/>
              <w:snapToGrid w:val="0"/>
              <w:spacing w:line="360" w:lineRule="auto"/>
              <w:jc w:val="both"/>
              <w:rPr>
                <w:rFonts w:ascii="Book Antiqua" w:hAnsi="Book Antiqua"/>
                <w:sz w:val="24"/>
                <w:szCs w:val="24"/>
                <w:lang w:val="en-US"/>
              </w:rPr>
            </w:pPr>
            <w:proofErr w:type="spellStart"/>
            <w:r>
              <w:rPr>
                <w:rFonts w:ascii="Book Antiqua" w:hAnsi="Book Antiqua"/>
                <w:sz w:val="24"/>
                <w:szCs w:val="24"/>
                <w:lang w:val="en-US"/>
              </w:rPr>
              <w:lastRenderedPageBreak/>
              <w:t>Tojek</w:t>
            </w:r>
            <w:proofErr w:type="spellEnd"/>
            <w:r>
              <w:rPr>
                <w:rFonts w:ascii="Book Antiqua" w:hAnsi="Book Antiqua"/>
                <w:sz w:val="24"/>
                <w:szCs w:val="24"/>
                <w:lang w:val="en-US"/>
              </w:rPr>
              <w:t xml:space="preserve"> </w:t>
            </w:r>
            <w:r w:rsidRPr="005A7A79">
              <w:rPr>
                <w:rFonts w:ascii="Book Antiqua" w:hAnsi="Book Antiqua"/>
                <w:i/>
                <w:sz w:val="24"/>
                <w:szCs w:val="24"/>
                <w:lang w:val="en-US"/>
              </w:rPr>
              <w:t>et al</w:t>
            </w:r>
            <w:r w:rsidR="00087B25" w:rsidRPr="000166F8">
              <w:rPr>
                <w:rFonts w:ascii="Book Antiqua" w:hAnsi="Book Antiqua"/>
                <w:sz w:val="24"/>
                <w:szCs w:val="24"/>
                <w:lang w:val="en-US"/>
              </w:rPr>
              <w:t xml:space="preserve"> (2002)</w:t>
            </w:r>
            <w:r w:rsidR="00087B25" w:rsidRPr="000166F8">
              <w:rPr>
                <w:rFonts w:ascii="Book Antiqua" w:hAnsi="Book Antiqua"/>
                <w:sz w:val="24"/>
                <w:szCs w:val="24"/>
                <w:lang w:val="en-US"/>
              </w:rPr>
              <w:fldChar w:fldCharType="begin"/>
            </w:r>
            <w:r w:rsidR="00087B25" w:rsidRPr="000166F8">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087B25" w:rsidRPr="000166F8">
              <w:rPr>
                <w:rFonts w:ascii="Book Antiqua" w:hAnsi="Book Antiqua"/>
                <w:sz w:val="24"/>
                <w:szCs w:val="24"/>
                <w:lang w:val="en-US"/>
              </w:rPr>
              <w:fldChar w:fldCharType="separate"/>
            </w:r>
            <w:r w:rsidR="00087B25" w:rsidRPr="000166F8">
              <w:rPr>
                <w:rFonts w:ascii="Book Antiqua" w:hAnsi="Book Antiqua"/>
                <w:sz w:val="24"/>
                <w:szCs w:val="24"/>
                <w:vertAlign w:val="superscript"/>
                <w:lang w:val="en-US"/>
              </w:rPr>
              <w:t>[14]</w:t>
            </w:r>
            <w:r w:rsidR="00087B25" w:rsidRPr="000166F8">
              <w:rPr>
                <w:rFonts w:ascii="Book Antiqua" w:hAnsi="Book Antiqua"/>
                <w:sz w:val="24"/>
                <w:szCs w:val="24"/>
                <w:lang w:val="en-US"/>
              </w:rPr>
              <w:fldChar w:fldCharType="end"/>
            </w:r>
          </w:p>
        </w:tc>
        <w:tc>
          <w:tcPr>
            <w:tcW w:w="1913" w:type="dxa"/>
          </w:tcPr>
          <w:p w14:paraId="6B31F34C"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o examine family dysfunction, maternal physical symptoms and maternal positive affect as correlates of health status in adolescents with IBD</w:t>
            </w:r>
          </w:p>
        </w:tc>
        <w:tc>
          <w:tcPr>
            <w:tcW w:w="704" w:type="dxa"/>
          </w:tcPr>
          <w:p w14:paraId="764F9DFF"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1-18</w:t>
            </w:r>
          </w:p>
        </w:tc>
        <w:tc>
          <w:tcPr>
            <w:tcW w:w="1430" w:type="dxa"/>
          </w:tcPr>
          <w:p w14:paraId="676D3559"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36 CD</w:t>
            </w:r>
          </w:p>
          <w:p w14:paraId="63A47EF5" w14:textId="6FA15608"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6 UC</w:t>
            </w:r>
          </w:p>
        </w:tc>
        <w:tc>
          <w:tcPr>
            <w:tcW w:w="1403" w:type="dxa"/>
          </w:tcPr>
          <w:p w14:paraId="38A75EDC"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t reported</w:t>
            </w:r>
          </w:p>
        </w:tc>
        <w:tc>
          <w:tcPr>
            <w:tcW w:w="3339" w:type="dxa"/>
          </w:tcPr>
          <w:p w14:paraId="07EF004E" w14:textId="563F9165"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Family dysfunction is related to an increased frequency of fatigue in adolescents</w:t>
            </w:r>
          </w:p>
          <w:p w14:paraId="76EB76C4" w14:textId="5FB9A4A9"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aternal positive affect is inversely related to fatigue (not significant)</w:t>
            </w:r>
          </w:p>
          <w:p w14:paraId="42383384" w14:textId="6FEEC07B"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Fatigue is independent of maternal</w:t>
            </w:r>
          </w:p>
          <w:p w14:paraId="011D219A"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egative affect</w:t>
            </w:r>
          </w:p>
          <w:p w14:paraId="559ED1D5"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p>
        </w:tc>
      </w:tr>
      <w:tr w:rsidR="008003B2" w:rsidRPr="000166F8" w14:paraId="3C8BBA31" w14:textId="77777777" w:rsidTr="00554551">
        <w:tc>
          <w:tcPr>
            <w:tcW w:w="1702" w:type="dxa"/>
          </w:tcPr>
          <w:p w14:paraId="5605FF31" w14:textId="0A927860"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Ondersma</w:t>
            </w:r>
            <w:proofErr w:type="spellEnd"/>
            <w:r w:rsidR="005A7A79">
              <w:rPr>
                <w:rFonts w:ascii="Book Antiqua" w:hAnsi="Book Antiqua"/>
                <w:sz w:val="24"/>
                <w:szCs w:val="24"/>
                <w:lang w:val="en-US"/>
              </w:rPr>
              <w:t xml:space="preserve"> </w:t>
            </w:r>
            <w:r w:rsidR="005A7A79" w:rsidRPr="005A7A79">
              <w:rPr>
                <w:rFonts w:ascii="Book Antiqua" w:hAnsi="Book Antiqua"/>
                <w:i/>
                <w:sz w:val="24"/>
                <w:szCs w:val="24"/>
                <w:lang w:val="en-US"/>
              </w:rPr>
              <w:t>et al</w:t>
            </w:r>
            <w:r w:rsidR="005A7A79">
              <w:rPr>
                <w:rFonts w:ascii="Book Antiqua" w:hAnsi="Book Antiqua"/>
                <w:sz w:val="24"/>
                <w:szCs w:val="24"/>
                <w:lang w:val="en-US"/>
              </w:rPr>
              <w:t xml:space="preserve"> </w:t>
            </w:r>
            <w:r w:rsidRPr="000166F8">
              <w:rPr>
                <w:rFonts w:ascii="Book Antiqua" w:hAnsi="Book Antiqua"/>
                <w:sz w:val="24"/>
                <w:szCs w:val="24"/>
                <w:lang w:val="en-US"/>
              </w:rPr>
              <w:t>(1996)</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5]</w:t>
            </w:r>
            <w:r w:rsidRPr="000166F8">
              <w:rPr>
                <w:rFonts w:ascii="Book Antiqua" w:hAnsi="Book Antiqua"/>
                <w:sz w:val="24"/>
                <w:szCs w:val="24"/>
                <w:lang w:val="en-US"/>
              </w:rPr>
              <w:fldChar w:fldCharType="end"/>
            </w:r>
            <w:r w:rsidRPr="000166F8">
              <w:rPr>
                <w:rFonts w:ascii="Book Antiqua" w:hAnsi="Book Antiqua"/>
                <w:sz w:val="24"/>
                <w:szCs w:val="24"/>
                <w:lang w:val="en-US"/>
              </w:rPr>
              <w:tab/>
            </w:r>
          </w:p>
        </w:tc>
        <w:tc>
          <w:tcPr>
            <w:tcW w:w="1913" w:type="dxa"/>
          </w:tcPr>
          <w:p w14:paraId="3F1BD444" w14:textId="4B6D5B8E" w:rsidR="00087B25" w:rsidRPr="000166F8" w:rsidRDefault="00876DA8" w:rsidP="008003B2">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 xml:space="preserve">To examine how psychological </w:t>
            </w:r>
            <w:r w:rsidR="00087B25" w:rsidRPr="000166F8">
              <w:rPr>
                <w:rFonts w:ascii="Book Antiqua" w:hAnsi="Book Antiqua"/>
                <w:sz w:val="24"/>
                <w:szCs w:val="24"/>
                <w:lang w:val="en-US"/>
              </w:rPr>
              <w:t>factors relate to disease severity among adolescents with IBD</w:t>
            </w:r>
          </w:p>
        </w:tc>
        <w:tc>
          <w:tcPr>
            <w:tcW w:w="704" w:type="dxa"/>
          </w:tcPr>
          <w:p w14:paraId="29AB09E6" w14:textId="1B6E5F94"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1-17</w:t>
            </w:r>
          </w:p>
        </w:tc>
        <w:tc>
          <w:tcPr>
            <w:tcW w:w="1430" w:type="dxa"/>
          </w:tcPr>
          <w:p w14:paraId="21A78430"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34 CD</w:t>
            </w:r>
          </w:p>
          <w:p w14:paraId="3286F1CA" w14:textId="74556F2E"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22 UC</w:t>
            </w:r>
          </w:p>
        </w:tc>
        <w:tc>
          <w:tcPr>
            <w:tcW w:w="1403" w:type="dxa"/>
          </w:tcPr>
          <w:p w14:paraId="7DF6AFBD"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t reported</w:t>
            </w:r>
          </w:p>
        </w:tc>
        <w:tc>
          <w:tcPr>
            <w:tcW w:w="3339" w:type="dxa"/>
          </w:tcPr>
          <w:p w14:paraId="7BC0F24C"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here is a relationship between negative affect and physical symptoms of fatigue</w:t>
            </w:r>
          </w:p>
          <w:p w14:paraId="341C4B91" w14:textId="77777777" w:rsidR="00087B25" w:rsidRPr="000166F8" w:rsidRDefault="00087B25" w:rsidP="008003B2">
            <w:pPr>
              <w:adjustRightInd w:val="0"/>
              <w:snapToGrid w:val="0"/>
              <w:spacing w:line="360" w:lineRule="auto"/>
              <w:jc w:val="center"/>
              <w:rPr>
                <w:rFonts w:ascii="Book Antiqua" w:hAnsi="Book Antiqua"/>
                <w:sz w:val="24"/>
                <w:szCs w:val="24"/>
                <w:lang w:val="en-US"/>
              </w:rPr>
            </w:pPr>
          </w:p>
        </w:tc>
      </w:tr>
    </w:tbl>
    <w:p w14:paraId="654A4478" w14:textId="2A7B5F2F" w:rsidR="00087B25" w:rsidRPr="000166F8" w:rsidRDefault="00087B25" w:rsidP="00087B25">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t>CD</w:t>
      </w:r>
      <w:r w:rsidR="008003B2">
        <w:rPr>
          <w:rFonts w:ascii="Book Antiqua" w:hAnsi="Book Antiqua"/>
          <w:sz w:val="24"/>
          <w:szCs w:val="24"/>
          <w:lang w:val="en-US"/>
        </w:rPr>
        <w:t>:</w:t>
      </w:r>
      <w:r w:rsidRPr="000166F8">
        <w:rPr>
          <w:rFonts w:ascii="Book Antiqua" w:hAnsi="Book Antiqua"/>
          <w:sz w:val="24"/>
          <w:szCs w:val="24"/>
          <w:lang w:val="en-US"/>
        </w:rPr>
        <w:t xml:space="preserve"> C</w:t>
      </w:r>
      <w:r w:rsidR="008003B2">
        <w:rPr>
          <w:rFonts w:ascii="Book Antiqua" w:hAnsi="Book Antiqua"/>
          <w:sz w:val="24"/>
          <w:szCs w:val="24"/>
          <w:lang w:val="en-US"/>
        </w:rPr>
        <w:t>rohn’s disease;</w:t>
      </w:r>
      <w:r w:rsidRPr="000166F8">
        <w:rPr>
          <w:rFonts w:ascii="Book Antiqua" w:hAnsi="Book Antiqua"/>
          <w:sz w:val="24"/>
          <w:szCs w:val="24"/>
          <w:lang w:val="en-US"/>
        </w:rPr>
        <w:t xml:space="preserve"> IBD</w:t>
      </w:r>
      <w:r w:rsidR="008003B2">
        <w:rPr>
          <w:rFonts w:ascii="Book Antiqua" w:hAnsi="Book Antiqua"/>
          <w:sz w:val="24"/>
          <w:szCs w:val="24"/>
          <w:lang w:val="en-US"/>
        </w:rPr>
        <w:t>:</w:t>
      </w:r>
      <w:r w:rsidRPr="000166F8">
        <w:rPr>
          <w:rFonts w:ascii="Book Antiqua" w:hAnsi="Book Antiqua"/>
          <w:sz w:val="24"/>
          <w:szCs w:val="24"/>
          <w:lang w:val="en-US"/>
        </w:rPr>
        <w:t xml:space="preserve"> </w:t>
      </w:r>
      <w:r w:rsidR="008003B2">
        <w:rPr>
          <w:rFonts w:ascii="Book Antiqua" w:hAnsi="Book Antiqua"/>
          <w:sz w:val="24"/>
          <w:szCs w:val="24"/>
          <w:lang w:val="en-US"/>
        </w:rPr>
        <w:t>I</w:t>
      </w:r>
      <w:r w:rsidRPr="000166F8">
        <w:rPr>
          <w:rFonts w:ascii="Book Antiqua" w:hAnsi="Book Antiqua"/>
          <w:sz w:val="24"/>
          <w:szCs w:val="24"/>
          <w:lang w:val="en-US"/>
        </w:rPr>
        <w:t>nflammatory bowel d</w:t>
      </w:r>
      <w:r w:rsidR="008003B2">
        <w:rPr>
          <w:rFonts w:ascii="Book Antiqua" w:hAnsi="Book Antiqua"/>
          <w:sz w:val="24"/>
          <w:szCs w:val="24"/>
          <w:lang w:val="en-US"/>
        </w:rPr>
        <w:t>isease;</w:t>
      </w:r>
      <w:r w:rsidRPr="000166F8">
        <w:rPr>
          <w:rFonts w:ascii="Book Antiqua" w:hAnsi="Book Antiqua"/>
          <w:sz w:val="24"/>
          <w:szCs w:val="24"/>
          <w:lang w:val="en-US"/>
        </w:rPr>
        <w:t xml:space="preserve"> IBD-U</w:t>
      </w:r>
      <w:r w:rsidR="008003B2">
        <w:rPr>
          <w:rFonts w:ascii="Book Antiqua" w:hAnsi="Book Antiqua"/>
          <w:sz w:val="24"/>
          <w:szCs w:val="24"/>
          <w:lang w:val="en-US"/>
        </w:rPr>
        <w:t>: I</w:t>
      </w:r>
      <w:r w:rsidR="008003B2" w:rsidRPr="000166F8">
        <w:rPr>
          <w:rFonts w:ascii="Book Antiqua" w:hAnsi="Book Antiqua"/>
          <w:sz w:val="24"/>
          <w:szCs w:val="24"/>
          <w:lang w:val="en-US"/>
        </w:rPr>
        <w:t>nflammatory bowel d</w:t>
      </w:r>
      <w:r w:rsidR="008003B2">
        <w:rPr>
          <w:rFonts w:ascii="Book Antiqua" w:hAnsi="Book Antiqua"/>
          <w:sz w:val="24"/>
          <w:szCs w:val="24"/>
          <w:lang w:val="en-US"/>
        </w:rPr>
        <w:t>isease-unclassified;</w:t>
      </w:r>
      <w:r w:rsidRPr="000166F8">
        <w:rPr>
          <w:rFonts w:ascii="Book Antiqua" w:hAnsi="Book Antiqua"/>
          <w:sz w:val="24"/>
          <w:szCs w:val="24"/>
          <w:lang w:val="en-US"/>
        </w:rPr>
        <w:t xml:space="preserve"> PCDAI</w:t>
      </w:r>
      <w:r w:rsidR="008003B2">
        <w:rPr>
          <w:rFonts w:ascii="Book Antiqua" w:hAnsi="Book Antiqua"/>
          <w:sz w:val="24"/>
          <w:szCs w:val="24"/>
          <w:lang w:val="en-US"/>
        </w:rPr>
        <w:t>: Pediatric Crohn’s Disease A</w:t>
      </w:r>
      <w:r w:rsidRPr="000166F8">
        <w:rPr>
          <w:rFonts w:ascii="Book Antiqua" w:hAnsi="Book Antiqua"/>
          <w:sz w:val="24"/>
          <w:szCs w:val="24"/>
          <w:lang w:val="en-US"/>
        </w:rPr>
        <w:t>ctivity</w:t>
      </w:r>
      <w:r w:rsidR="008003B2">
        <w:rPr>
          <w:rFonts w:ascii="Book Antiqua" w:hAnsi="Book Antiqua"/>
          <w:sz w:val="24"/>
          <w:szCs w:val="24"/>
          <w:lang w:val="en-US"/>
        </w:rPr>
        <w:t>;</w:t>
      </w:r>
      <w:r w:rsidRPr="000166F8">
        <w:rPr>
          <w:rFonts w:ascii="Book Antiqua" w:hAnsi="Book Antiqua"/>
          <w:sz w:val="24"/>
          <w:szCs w:val="24"/>
          <w:lang w:val="en-US"/>
        </w:rPr>
        <w:t xml:space="preserve"> </w:t>
      </w:r>
      <w:proofErr w:type="spellStart"/>
      <w:r w:rsidRPr="000166F8">
        <w:rPr>
          <w:rFonts w:ascii="Book Antiqua" w:hAnsi="Book Antiqua"/>
          <w:sz w:val="24"/>
          <w:szCs w:val="24"/>
          <w:lang w:val="en-US"/>
        </w:rPr>
        <w:t>PedsQL</w:t>
      </w:r>
      <w:proofErr w:type="spellEnd"/>
      <w:r w:rsidR="008003B2">
        <w:rPr>
          <w:rFonts w:ascii="Book Antiqua" w:hAnsi="Book Antiqua"/>
          <w:sz w:val="24"/>
          <w:szCs w:val="24"/>
          <w:lang w:val="en-US"/>
        </w:rPr>
        <w:t>: P</w:t>
      </w:r>
      <w:r w:rsidRPr="000166F8">
        <w:rPr>
          <w:rFonts w:ascii="Book Antiqua" w:hAnsi="Book Antiqua"/>
          <w:sz w:val="24"/>
          <w:szCs w:val="24"/>
          <w:lang w:val="en-US"/>
        </w:rPr>
        <w:t>ediatri</w:t>
      </w:r>
      <w:r w:rsidR="00876DA8" w:rsidRPr="000166F8">
        <w:rPr>
          <w:rFonts w:ascii="Book Antiqua" w:hAnsi="Book Antiqua"/>
          <w:sz w:val="24"/>
          <w:szCs w:val="24"/>
          <w:lang w:val="en-US"/>
        </w:rPr>
        <w:t>c Q</w:t>
      </w:r>
      <w:r w:rsidR="00876DA8">
        <w:rPr>
          <w:rFonts w:ascii="Book Antiqua" w:hAnsi="Book Antiqua"/>
          <w:sz w:val="24"/>
          <w:szCs w:val="24"/>
          <w:lang w:val="en-US"/>
        </w:rPr>
        <w:t>uality of Life</w:t>
      </w:r>
      <w:r w:rsidR="008003B2">
        <w:rPr>
          <w:rFonts w:ascii="Book Antiqua" w:hAnsi="Book Antiqua"/>
          <w:sz w:val="24"/>
          <w:szCs w:val="24"/>
          <w:lang w:val="en-US"/>
        </w:rPr>
        <w:t>;</w:t>
      </w:r>
      <w:r w:rsidRPr="000166F8">
        <w:rPr>
          <w:rFonts w:ascii="Book Antiqua" w:hAnsi="Book Antiqua"/>
          <w:sz w:val="24"/>
          <w:szCs w:val="24"/>
          <w:lang w:val="en-US"/>
        </w:rPr>
        <w:t xml:space="preserve"> PUCAI</w:t>
      </w:r>
      <w:r w:rsidR="008003B2">
        <w:rPr>
          <w:rFonts w:ascii="Book Antiqua" w:hAnsi="Book Antiqua"/>
          <w:sz w:val="24"/>
          <w:szCs w:val="24"/>
          <w:lang w:val="en-US"/>
        </w:rPr>
        <w:t>:</w:t>
      </w:r>
      <w:r w:rsidRPr="000166F8">
        <w:rPr>
          <w:rFonts w:ascii="Book Antiqua" w:hAnsi="Book Antiqua"/>
          <w:sz w:val="24"/>
          <w:szCs w:val="24"/>
          <w:lang w:val="en-US"/>
        </w:rPr>
        <w:t xml:space="preserve"> </w:t>
      </w:r>
      <w:r w:rsidR="008003B2">
        <w:rPr>
          <w:rFonts w:ascii="Book Antiqua" w:hAnsi="Book Antiqua"/>
          <w:sz w:val="24"/>
          <w:szCs w:val="24"/>
          <w:lang w:val="en-US"/>
        </w:rPr>
        <w:t>Pediatric Ulcerative Colitis Activity I</w:t>
      </w:r>
      <w:r w:rsidRPr="000166F8">
        <w:rPr>
          <w:rFonts w:ascii="Book Antiqua" w:hAnsi="Book Antiqua"/>
          <w:sz w:val="24"/>
          <w:szCs w:val="24"/>
          <w:lang w:val="en-US"/>
        </w:rPr>
        <w:t>ndex</w:t>
      </w:r>
      <w:r w:rsidR="008003B2">
        <w:rPr>
          <w:rFonts w:ascii="Book Antiqua" w:hAnsi="Book Antiqua"/>
          <w:sz w:val="24"/>
          <w:szCs w:val="24"/>
          <w:lang w:val="en-US"/>
        </w:rPr>
        <w:t>;</w:t>
      </w:r>
      <w:r w:rsidRPr="000166F8">
        <w:rPr>
          <w:rFonts w:ascii="Book Antiqua" w:hAnsi="Book Antiqua"/>
          <w:sz w:val="24"/>
          <w:szCs w:val="24"/>
          <w:lang w:val="en-US"/>
        </w:rPr>
        <w:t xml:space="preserve"> UC</w:t>
      </w:r>
      <w:r w:rsidR="008003B2">
        <w:rPr>
          <w:rFonts w:ascii="Book Antiqua" w:hAnsi="Book Antiqua"/>
          <w:sz w:val="24"/>
          <w:szCs w:val="24"/>
          <w:lang w:val="en-US"/>
        </w:rPr>
        <w:t>: U</w:t>
      </w:r>
      <w:r w:rsidRPr="000166F8">
        <w:rPr>
          <w:rFonts w:ascii="Book Antiqua" w:hAnsi="Book Antiqua"/>
          <w:sz w:val="24"/>
          <w:szCs w:val="24"/>
          <w:lang w:val="en-US"/>
        </w:rPr>
        <w:t>lcerative colitis</w:t>
      </w:r>
      <w:r w:rsidR="008003B2">
        <w:rPr>
          <w:rFonts w:ascii="Book Antiqua" w:hAnsi="Book Antiqua"/>
          <w:sz w:val="24"/>
          <w:szCs w:val="24"/>
          <w:lang w:val="en-US"/>
        </w:rPr>
        <w:t>.</w:t>
      </w:r>
    </w:p>
    <w:p w14:paraId="6D3198A4" w14:textId="77777777" w:rsidR="00087B25" w:rsidRPr="000166F8" w:rsidRDefault="00087B25" w:rsidP="00087B25">
      <w:pPr>
        <w:adjustRightInd w:val="0"/>
        <w:snapToGrid w:val="0"/>
        <w:spacing w:after="0" w:line="360" w:lineRule="auto"/>
        <w:jc w:val="both"/>
        <w:rPr>
          <w:rFonts w:ascii="Book Antiqua" w:hAnsi="Book Antiqua"/>
          <w:sz w:val="24"/>
          <w:szCs w:val="24"/>
          <w:lang w:val="en-US"/>
        </w:rPr>
      </w:pPr>
      <w:r w:rsidRPr="000166F8">
        <w:rPr>
          <w:rFonts w:ascii="Book Antiqua" w:hAnsi="Book Antiqua"/>
          <w:sz w:val="24"/>
          <w:szCs w:val="24"/>
          <w:lang w:val="en-US"/>
        </w:rPr>
        <w:br w:type="page"/>
      </w:r>
    </w:p>
    <w:p w14:paraId="22B9BEBF" w14:textId="73A581B3" w:rsidR="00087B25" w:rsidRPr="000166F8" w:rsidRDefault="008003B2" w:rsidP="00087B25">
      <w:pPr>
        <w:adjustRightInd w:val="0"/>
        <w:snapToGrid w:val="0"/>
        <w:spacing w:after="0" w:line="360" w:lineRule="auto"/>
        <w:jc w:val="both"/>
        <w:outlineLvl w:val="0"/>
        <w:rPr>
          <w:rFonts w:ascii="Book Antiqua" w:hAnsi="Book Antiqua"/>
          <w:sz w:val="24"/>
          <w:szCs w:val="24"/>
          <w:lang w:val="en-US"/>
        </w:rPr>
      </w:pPr>
      <w:r>
        <w:rPr>
          <w:rFonts w:ascii="Book Antiqua" w:hAnsi="Book Antiqua"/>
          <w:b/>
          <w:sz w:val="24"/>
          <w:szCs w:val="24"/>
          <w:lang w:val="en-US"/>
        </w:rPr>
        <w:lastRenderedPageBreak/>
        <w:t xml:space="preserve">Table 2 </w:t>
      </w:r>
      <w:r w:rsidR="00087B25" w:rsidRPr="000166F8">
        <w:rPr>
          <w:rFonts w:ascii="Book Antiqua" w:hAnsi="Book Antiqua"/>
          <w:b/>
          <w:sz w:val="24"/>
          <w:szCs w:val="24"/>
          <w:lang w:val="en-US"/>
        </w:rPr>
        <w:t>Methodology and quality assessment</w:t>
      </w:r>
    </w:p>
    <w:tbl>
      <w:tblPr>
        <w:tblStyle w:val="TableGrid"/>
        <w:tblW w:w="10632" w:type="dxa"/>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2479"/>
        <w:gridCol w:w="1415"/>
        <w:gridCol w:w="2121"/>
        <w:gridCol w:w="2631"/>
      </w:tblGrid>
      <w:tr w:rsidR="00876DA8" w:rsidRPr="000166F8" w14:paraId="64BE16CE" w14:textId="77777777" w:rsidTr="00554551">
        <w:tc>
          <w:tcPr>
            <w:tcW w:w="1986" w:type="dxa"/>
            <w:tcBorders>
              <w:top w:val="single" w:sz="4" w:space="0" w:color="auto"/>
              <w:bottom w:val="single" w:sz="4" w:space="0" w:color="auto"/>
            </w:tcBorders>
          </w:tcPr>
          <w:p w14:paraId="4AD75FE8" w14:textId="77777777" w:rsidR="00087B25" w:rsidRPr="000166F8" w:rsidRDefault="00087B25" w:rsidP="003A3124">
            <w:pPr>
              <w:adjustRightInd w:val="0"/>
              <w:snapToGrid w:val="0"/>
              <w:spacing w:line="360" w:lineRule="auto"/>
              <w:jc w:val="both"/>
              <w:rPr>
                <w:rFonts w:ascii="Book Antiqua" w:hAnsi="Book Antiqua"/>
                <w:b/>
                <w:sz w:val="24"/>
                <w:szCs w:val="24"/>
                <w:lang w:val="en-US"/>
              </w:rPr>
            </w:pPr>
            <w:r w:rsidRPr="000166F8">
              <w:rPr>
                <w:rFonts w:ascii="Book Antiqua" w:hAnsi="Book Antiqua"/>
                <w:b/>
                <w:sz w:val="24"/>
                <w:szCs w:val="24"/>
                <w:lang w:val="en-US"/>
              </w:rPr>
              <w:t>First author (year of publication) and study type</w:t>
            </w:r>
          </w:p>
        </w:tc>
        <w:tc>
          <w:tcPr>
            <w:tcW w:w="2479" w:type="dxa"/>
            <w:tcBorders>
              <w:top w:val="single" w:sz="4" w:space="0" w:color="auto"/>
              <w:bottom w:val="single" w:sz="4" w:space="0" w:color="auto"/>
            </w:tcBorders>
          </w:tcPr>
          <w:p w14:paraId="43871BCD" w14:textId="77777777" w:rsidR="00087B25" w:rsidRPr="000166F8" w:rsidRDefault="00087B25" w:rsidP="00876DA8">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Patient selection</w:t>
            </w:r>
          </w:p>
        </w:tc>
        <w:tc>
          <w:tcPr>
            <w:tcW w:w="1415" w:type="dxa"/>
            <w:tcBorders>
              <w:top w:val="single" w:sz="4" w:space="0" w:color="auto"/>
              <w:bottom w:val="single" w:sz="4" w:space="0" w:color="auto"/>
            </w:tcBorders>
          </w:tcPr>
          <w:p w14:paraId="31425D1E" w14:textId="77777777" w:rsidR="00087B25" w:rsidRPr="000166F8" w:rsidRDefault="00087B25" w:rsidP="00876DA8">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Disease activity score</w:t>
            </w:r>
          </w:p>
        </w:tc>
        <w:tc>
          <w:tcPr>
            <w:tcW w:w="2121" w:type="dxa"/>
            <w:tcBorders>
              <w:top w:val="single" w:sz="4" w:space="0" w:color="auto"/>
              <w:bottom w:val="single" w:sz="4" w:space="0" w:color="auto"/>
            </w:tcBorders>
          </w:tcPr>
          <w:p w14:paraId="59FB12FA" w14:textId="77777777" w:rsidR="00087B25" w:rsidRPr="000166F8" w:rsidRDefault="00087B25" w:rsidP="00876DA8">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Fatigue score</w:t>
            </w:r>
          </w:p>
        </w:tc>
        <w:tc>
          <w:tcPr>
            <w:tcW w:w="2631" w:type="dxa"/>
            <w:tcBorders>
              <w:top w:val="single" w:sz="4" w:space="0" w:color="auto"/>
              <w:bottom w:val="single" w:sz="4" w:space="0" w:color="auto"/>
            </w:tcBorders>
          </w:tcPr>
          <w:p w14:paraId="1013DAD0" w14:textId="77777777" w:rsidR="00087B25" w:rsidRPr="000166F8" w:rsidRDefault="00087B25" w:rsidP="00876DA8">
            <w:pPr>
              <w:adjustRightInd w:val="0"/>
              <w:snapToGrid w:val="0"/>
              <w:spacing w:line="360" w:lineRule="auto"/>
              <w:jc w:val="center"/>
              <w:rPr>
                <w:rFonts w:ascii="Book Antiqua" w:hAnsi="Book Antiqua"/>
                <w:b/>
                <w:sz w:val="24"/>
                <w:szCs w:val="24"/>
                <w:lang w:val="en-US"/>
              </w:rPr>
            </w:pPr>
            <w:r w:rsidRPr="000166F8">
              <w:rPr>
                <w:rFonts w:ascii="Book Antiqua" w:hAnsi="Book Antiqua"/>
                <w:b/>
                <w:sz w:val="24"/>
                <w:szCs w:val="24"/>
                <w:lang w:val="en-US"/>
              </w:rPr>
              <w:t>Study quality</w:t>
            </w:r>
          </w:p>
        </w:tc>
      </w:tr>
      <w:tr w:rsidR="00876DA8" w:rsidRPr="000166F8" w14:paraId="1D74D9B9" w14:textId="77777777" w:rsidTr="00554551">
        <w:tc>
          <w:tcPr>
            <w:tcW w:w="1986" w:type="dxa"/>
            <w:tcBorders>
              <w:top w:val="single" w:sz="4" w:space="0" w:color="auto"/>
            </w:tcBorders>
          </w:tcPr>
          <w:p w14:paraId="6B7DD458" w14:textId="2F6DB89F"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sz w:val="24"/>
                <w:szCs w:val="24"/>
                <w:lang w:val="en-US"/>
              </w:rPr>
              <w:t>Marcus</w:t>
            </w:r>
            <w:r w:rsidR="008003B2">
              <w:rPr>
                <w:rFonts w:ascii="Book Antiqua" w:hAnsi="Book Antiqua"/>
                <w:sz w:val="24"/>
                <w:szCs w:val="24"/>
                <w:lang w:val="en-US"/>
              </w:rPr>
              <w:t xml:space="preserve"> </w:t>
            </w:r>
            <w:r w:rsidR="008003B2" w:rsidRPr="008003B2">
              <w:rPr>
                <w:rFonts w:ascii="Book Antiqua" w:hAnsi="Book Antiqua"/>
                <w:i/>
                <w:sz w:val="24"/>
                <w:szCs w:val="24"/>
                <w:lang w:val="en-US"/>
              </w:rPr>
              <w:t>et al</w:t>
            </w:r>
            <w:r w:rsidRPr="000166F8">
              <w:rPr>
                <w:rFonts w:ascii="Book Antiqua" w:hAnsi="Book Antiqua"/>
                <w:sz w:val="24"/>
                <w:szCs w:val="24"/>
                <w:lang w:val="en-US"/>
              </w:rPr>
              <w:t xml:space="preserve"> (2009)</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6]</w:t>
            </w:r>
            <w:r w:rsidRPr="000166F8">
              <w:rPr>
                <w:rFonts w:ascii="Book Antiqua" w:hAnsi="Book Antiqua"/>
                <w:sz w:val="24"/>
                <w:szCs w:val="24"/>
                <w:lang w:val="en-US"/>
              </w:rPr>
              <w:fldChar w:fldCharType="end"/>
            </w:r>
            <w:r w:rsidRPr="000166F8">
              <w:rPr>
                <w:rFonts w:ascii="Book Antiqua" w:hAnsi="Book Antiqua"/>
                <w:sz w:val="24"/>
                <w:szCs w:val="24"/>
                <w:lang w:val="en-US"/>
              </w:rPr>
              <w:t xml:space="preserve"> Case-control study</w:t>
            </w:r>
          </w:p>
        </w:tc>
        <w:tc>
          <w:tcPr>
            <w:tcW w:w="2479" w:type="dxa"/>
            <w:tcBorders>
              <w:top w:val="single" w:sz="4" w:space="0" w:color="auto"/>
            </w:tcBorders>
          </w:tcPr>
          <w:p w14:paraId="5548294E" w14:textId="3D5E2795"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Patients: recruited during scheduled clinical appointments at University Hospital, </w:t>
            </w:r>
            <w:r w:rsidR="00876DA8">
              <w:rPr>
                <w:rFonts w:ascii="Book Antiqua" w:hAnsi="Book Antiqua"/>
                <w:sz w:val="24"/>
                <w:szCs w:val="24"/>
                <w:lang w:val="en-US"/>
              </w:rPr>
              <w:t>United States</w:t>
            </w:r>
          </w:p>
          <w:p w14:paraId="4C65808F"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Healthy controls: adolescent children of hospital employees</w:t>
            </w:r>
          </w:p>
        </w:tc>
        <w:tc>
          <w:tcPr>
            <w:tcW w:w="1415" w:type="dxa"/>
            <w:tcBorders>
              <w:top w:val="single" w:sz="4" w:space="0" w:color="auto"/>
            </w:tcBorders>
          </w:tcPr>
          <w:p w14:paraId="6D01C503"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CD: PCDAI</w:t>
            </w:r>
          </w:p>
          <w:p w14:paraId="77F006D6"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CU and IBDU: PGA</w:t>
            </w:r>
          </w:p>
        </w:tc>
        <w:tc>
          <w:tcPr>
            <w:tcW w:w="2121" w:type="dxa"/>
            <w:tcBorders>
              <w:top w:val="single" w:sz="4" w:space="0" w:color="auto"/>
            </w:tcBorders>
          </w:tcPr>
          <w:p w14:paraId="4E433E98"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proofErr w:type="spellStart"/>
            <w:r w:rsidRPr="000166F8">
              <w:rPr>
                <w:rFonts w:ascii="Book Antiqua" w:hAnsi="Book Antiqua"/>
                <w:sz w:val="24"/>
                <w:szCs w:val="24"/>
                <w:lang w:val="en-US"/>
              </w:rPr>
              <w:t>PedsQL</w:t>
            </w:r>
            <w:proofErr w:type="spellEnd"/>
            <w:r w:rsidRPr="000166F8">
              <w:rPr>
                <w:rFonts w:ascii="Book Antiqua" w:hAnsi="Book Antiqua"/>
                <w:sz w:val="24"/>
                <w:szCs w:val="24"/>
                <w:lang w:val="en-US"/>
              </w:rPr>
              <w:t xml:space="preserve"> Multidimensional Fatigue Scale, IMPACT-III, </w:t>
            </w:r>
            <w:proofErr w:type="spellStart"/>
            <w:r w:rsidRPr="000166F8">
              <w:rPr>
                <w:rFonts w:ascii="Book Antiqua" w:hAnsi="Book Antiqua"/>
                <w:sz w:val="24"/>
                <w:szCs w:val="24"/>
                <w:lang w:val="en-US"/>
              </w:rPr>
              <w:t>PedsQL</w:t>
            </w:r>
            <w:proofErr w:type="spellEnd"/>
            <w:r w:rsidRPr="000166F8">
              <w:rPr>
                <w:rFonts w:ascii="Book Antiqua" w:hAnsi="Book Antiqua"/>
                <w:sz w:val="24"/>
                <w:szCs w:val="24"/>
                <w:lang w:val="en-US"/>
              </w:rPr>
              <w:t xml:space="preserve"> 4.0 Generic Core Scales Children’s Depression Inventory: Short Form</w:t>
            </w:r>
          </w:p>
        </w:tc>
        <w:tc>
          <w:tcPr>
            <w:tcW w:w="2631" w:type="dxa"/>
            <w:tcBorders>
              <w:top w:val="single" w:sz="4" w:space="0" w:color="auto"/>
            </w:tcBorders>
          </w:tcPr>
          <w:p w14:paraId="04C53AFE"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Good: no sample size justification</w:t>
            </w:r>
          </w:p>
        </w:tc>
      </w:tr>
      <w:tr w:rsidR="00876DA8" w:rsidRPr="000166F8" w14:paraId="01F3B030" w14:textId="77777777" w:rsidTr="00554551">
        <w:tc>
          <w:tcPr>
            <w:tcW w:w="1986" w:type="dxa"/>
          </w:tcPr>
          <w:p w14:paraId="26D15192" w14:textId="6FE5ADD2" w:rsidR="00087B25" w:rsidRPr="000166F8" w:rsidRDefault="00087B25" w:rsidP="003A3124">
            <w:pPr>
              <w:adjustRightInd w:val="0"/>
              <w:snapToGrid w:val="0"/>
              <w:spacing w:line="360" w:lineRule="auto"/>
              <w:jc w:val="both"/>
              <w:rPr>
                <w:rFonts w:ascii="Book Antiqua" w:hAnsi="Book Antiqua"/>
                <w:sz w:val="24"/>
                <w:szCs w:val="24"/>
                <w:lang w:val="en-US"/>
              </w:rPr>
            </w:pPr>
            <w:r w:rsidRPr="000166F8">
              <w:rPr>
                <w:rFonts w:ascii="Book Antiqua" w:hAnsi="Book Antiqua"/>
                <w:sz w:val="24"/>
                <w:szCs w:val="24"/>
                <w:lang w:val="en-US"/>
              </w:rPr>
              <w:t>Nicholas</w:t>
            </w:r>
            <w:r w:rsidRPr="008003B2">
              <w:rPr>
                <w:rFonts w:ascii="Book Antiqua" w:hAnsi="Book Antiqua"/>
                <w:i/>
                <w:sz w:val="24"/>
                <w:szCs w:val="24"/>
                <w:lang w:val="en-US"/>
              </w:rPr>
              <w:t xml:space="preserve"> </w:t>
            </w:r>
            <w:r w:rsidR="008003B2" w:rsidRPr="008003B2">
              <w:rPr>
                <w:rFonts w:ascii="Book Antiqua" w:hAnsi="Book Antiqua"/>
                <w:i/>
                <w:sz w:val="24"/>
                <w:szCs w:val="24"/>
                <w:lang w:val="en-US"/>
              </w:rPr>
              <w:t>et al</w:t>
            </w:r>
            <w:r w:rsidR="008003B2">
              <w:rPr>
                <w:rFonts w:ascii="Book Antiqua" w:hAnsi="Book Antiqua"/>
                <w:sz w:val="24"/>
                <w:szCs w:val="24"/>
                <w:lang w:val="en-US"/>
              </w:rPr>
              <w:t xml:space="preserve"> </w:t>
            </w:r>
            <w:r w:rsidRPr="000166F8">
              <w:rPr>
                <w:rFonts w:ascii="Book Antiqua" w:hAnsi="Book Antiqua"/>
                <w:sz w:val="24"/>
                <w:szCs w:val="24"/>
                <w:lang w:val="en-US"/>
              </w:rPr>
              <w:t>(2007)</w:t>
            </w:r>
            <w:r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0166F8">
              <w:rPr>
                <w:rFonts w:ascii="Book Antiqua" w:hAnsi="Book Antiqua"/>
                <w:sz w:val="24"/>
                <w:szCs w:val="24"/>
                <w:lang w:val="en-US"/>
              </w:rPr>
              <w:instrText xml:space="preserve"> ADDIN EN.CITE </w:instrText>
            </w:r>
            <w:r w:rsidRPr="000166F8">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0166F8">
              <w:rPr>
                <w:rFonts w:ascii="Book Antiqua" w:hAnsi="Book Antiqua"/>
                <w:sz w:val="24"/>
                <w:szCs w:val="24"/>
                <w:lang w:val="en-US"/>
              </w:rPr>
              <w:instrText xml:space="preserve"> ADDIN EN.CITE.DATA </w:instrText>
            </w:r>
            <w:r w:rsidRPr="000166F8">
              <w:rPr>
                <w:rFonts w:ascii="Book Antiqua" w:hAnsi="Book Antiqua"/>
                <w:sz w:val="24"/>
                <w:szCs w:val="24"/>
                <w:lang w:val="en-US"/>
              </w:rPr>
            </w:r>
            <w:r w:rsidRPr="000166F8">
              <w:rPr>
                <w:rFonts w:ascii="Book Antiqua" w:hAnsi="Book Antiqua"/>
                <w:sz w:val="24"/>
                <w:szCs w:val="24"/>
                <w:lang w:val="en-US"/>
              </w:rPr>
              <w:fldChar w:fldCharType="end"/>
            </w:r>
            <w:r w:rsidRPr="000166F8">
              <w:rPr>
                <w:rFonts w:ascii="Book Antiqua" w:hAnsi="Book Antiqua"/>
                <w:sz w:val="24"/>
                <w:szCs w:val="24"/>
                <w:lang w:val="en-US"/>
              </w:rPr>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3]</w:t>
            </w:r>
            <w:r w:rsidRPr="000166F8">
              <w:rPr>
                <w:rFonts w:ascii="Book Antiqua" w:hAnsi="Book Antiqua"/>
                <w:sz w:val="24"/>
                <w:szCs w:val="24"/>
                <w:lang w:val="en-US"/>
              </w:rPr>
              <w:fldChar w:fldCharType="end"/>
            </w:r>
            <w:r w:rsidRPr="000166F8">
              <w:rPr>
                <w:rFonts w:ascii="Book Antiqua" w:hAnsi="Book Antiqua"/>
                <w:sz w:val="24"/>
                <w:szCs w:val="24"/>
                <w:lang w:val="en-US"/>
              </w:rPr>
              <w:t xml:space="preserve"> Cross-sectional study</w:t>
            </w:r>
          </w:p>
        </w:tc>
        <w:tc>
          <w:tcPr>
            <w:tcW w:w="2479" w:type="dxa"/>
          </w:tcPr>
          <w:p w14:paraId="47330CD4"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recruited from the database of Reference Children’s Hospital, Canada</w:t>
            </w:r>
          </w:p>
        </w:tc>
        <w:tc>
          <w:tcPr>
            <w:tcW w:w="1415" w:type="dxa"/>
          </w:tcPr>
          <w:p w14:paraId="0C80031A"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 distinction made</w:t>
            </w:r>
          </w:p>
        </w:tc>
        <w:tc>
          <w:tcPr>
            <w:tcW w:w="2121" w:type="dxa"/>
          </w:tcPr>
          <w:p w14:paraId="2603A702"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Semi structured interview designed by author</w:t>
            </w:r>
          </w:p>
        </w:tc>
        <w:tc>
          <w:tcPr>
            <w:tcW w:w="2631" w:type="dxa"/>
          </w:tcPr>
          <w:p w14:paraId="752AB1CB"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oor: Patients purposively selected, questionnaires not validated, participation rate not reported</w:t>
            </w:r>
          </w:p>
        </w:tc>
      </w:tr>
      <w:tr w:rsidR="00876DA8" w:rsidRPr="000166F8" w14:paraId="148CEFEF" w14:textId="77777777" w:rsidTr="00554551">
        <w:tc>
          <w:tcPr>
            <w:tcW w:w="1986" w:type="dxa"/>
          </w:tcPr>
          <w:p w14:paraId="7CBAC33A" w14:textId="594A455A"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Pirinen</w:t>
            </w:r>
            <w:proofErr w:type="spellEnd"/>
            <w:r w:rsidRPr="000166F8">
              <w:rPr>
                <w:rFonts w:ascii="Book Antiqua" w:hAnsi="Book Antiqua"/>
                <w:sz w:val="24"/>
                <w:szCs w:val="24"/>
                <w:lang w:val="en-US"/>
              </w:rPr>
              <w:t xml:space="preserve"> </w:t>
            </w:r>
            <w:r w:rsidR="008003B2" w:rsidRPr="008003B2">
              <w:rPr>
                <w:rFonts w:ascii="Book Antiqua" w:hAnsi="Book Antiqua"/>
                <w:i/>
                <w:sz w:val="24"/>
                <w:szCs w:val="24"/>
                <w:lang w:val="en-US"/>
              </w:rPr>
              <w:t xml:space="preserve">et al </w:t>
            </w:r>
            <w:r w:rsidRPr="000166F8">
              <w:rPr>
                <w:rFonts w:ascii="Book Antiqua" w:hAnsi="Book Antiqua"/>
                <w:sz w:val="24"/>
                <w:szCs w:val="24"/>
                <w:lang w:val="en-US"/>
              </w:rPr>
              <w:t>(2010)</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6]</w:t>
            </w:r>
            <w:r w:rsidRPr="000166F8">
              <w:rPr>
                <w:rFonts w:ascii="Book Antiqua" w:hAnsi="Book Antiqua"/>
                <w:sz w:val="24"/>
                <w:szCs w:val="24"/>
                <w:lang w:val="en-US"/>
              </w:rPr>
              <w:fldChar w:fldCharType="end"/>
            </w:r>
            <w:r w:rsidRPr="000166F8">
              <w:rPr>
                <w:rFonts w:ascii="Book Antiqua" w:hAnsi="Book Antiqua"/>
                <w:sz w:val="24"/>
                <w:szCs w:val="24"/>
                <w:lang w:val="en-US"/>
              </w:rPr>
              <w:t xml:space="preserve"> Case-control study</w:t>
            </w:r>
          </w:p>
        </w:tc>
        <w:tc>
          <w:tcPr>
            <w:tcW w:w="2479" w:type="dxa"/>
          </w:tcPr>
          <w:p w14:paraId="23E08534"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recruited from the database of the Population Register Center, Finland</w:t>
            </w:r>
          </w:p>
          <w:p w14:paraId="7762F37B"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Healthy controls: matched</w:t>
            </w:r>
          </w:p>
        </w:tc>
        <w:tc>
          <w:tcPr>
            <w:tcW w:w="1415" w:type="dxa"/>
          </w:tcPr>
          <w:p w14:paraId="2A239C7D"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VAS disease severity</w:t>
            </w:r>
          </w:p>
        </w:tc>
        <w:tc>
          <w:tcPr>
            <w:tcW w:w="2121" w:type="dxa"/>
          </w:tcPr>
          <w:p w14:paraId="333722FB"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Youth self-reported questionnaire, Sleep Self Report, child behavior checklist</w:t>
            </w:r>
          </w:p>
        </w:tc>
        <w:tc>
          <w:tcPr>
            <w:tcW w:w="2631" w:type="dxa"/>
          </w:tcPr>
          <w:p w14:paraId="6545BA2B" w14:textId="6021668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edium:</w:t>
            </w:r>
          </w:p>
          <w:p w14:paraId="3F03EC4C"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Subjective score to assess disease severity, exact sleep duration unknown</w:t>
            </w:r>
          </w:p>
        </w:tc>
      </w:tr>
      <w:tr w:rsidR="00876DA8" w:rsidRPr="000166F8" w14:paraId="6DDE334F" w14:textId="77777777" w:rsidTr="00554551">
        <w:tc>
          <w:tcPr>
            <w:tcW w:w="1986" w:type="dxa"/>
          </w:tcPr>
          <w:p w14:paraId="7DDD72DF" w14:textId="0141A639"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Werkstetter</w:t>
            </w:r>
            <w:proofErr w:type="spellEnd"/>
            <w:r w:rsidRPr="000166F8">
              <w:rPr>
                <w:rFonts w:ascii="Book Antiqua" w:hAnsi="Book Antiqua"/>
                <w:sz w:val="24"/>
                <w:szCs w:val="24"/>
                <w:lang w:val="en-US"/>
              </w:rPr>
              <w:t xml:space="preserve"> </w:t>
            </w:r>
            <w:r w:rsidR="008003B2" w:rsidRPr="008003B2">
              <w:rPr>
                <w:rFonts w:ascii="Book Antiqua" w:hAnsi="Book Antiqua"/>
                <w:i/>
                <w:sz w:val="24"/>
                <w:szCs w:val="24"/>
                <w:lang w:val="en-US"/>
              </w:rPr>
              <w:t>et al</w:t>
            </w:r>
            <w:r w:rsidR="008003B2">
              <w:rPr>
                <w:rFonts w:ascii="Book Antiqua" w:hAnsi="Book Antiqua"/>
                <w:sz w:val="24"/>
                <w:szCs w:val="24"/>
                <w:lang w:val="en-US"/>
              </w:rPr>
              <w:t xml:space="preserve"> </w:t>
            </w:r>
            <w:r w:rsidRPr="000166F8">
              <w:rPr>
                <w:rFonts w:ascii="Book Antiqua" w:hAnsi="Book Antiqua"/>
                <w:sz w:val="24"/>
                <w:szCs w:val="24"/>
                <w:lang w:val="en-US"/>
              </w:rPr>
              <w:t>(2012)</w:t>
            </w:r>
            <w:r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0166F8">
              <w:rPr>
                <w:rFonts w:ascii="Book Antiqua" w:hAnsi="Book Antiqua"/>
                <w:sz w:val="24"/>
                <w:szCs w:val="24"/>
                <w:lang w:val="en-US"/>
              </w:rPr>
              <w:instrText xml:space="preserve"> ADDIN EN.CITE </w:instrText>
            </w:r>
            <w:r w:rsidRPr="000166F8">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0166F8">
              <w:rPr>
                <w:rFonts w:ascii="Book Antiqua" w:hAnsi="Book Antiqua"/>
                <w:sz w:val="24"/>
                <w:szCs w:val="24"/>
                <w:lang w:val="en-US"/>
              </w:rPr>
              <w:instrText xml:space="preserve"> ADDIN EN.CITE.DATA </w:instrText>
            </w:r>
            <w:r w:rsidRPr="000166F8">
              <w:rPr>
                <w:rFonts w:ascii="Book Antiqua" w:hAnsi="Book Antiqua"/>
                <w:sz w:val="24"/>
                <w:szCs w:val="24"/>
                <w:lang w:val="en-US"/>
              </w:rPr>
            </w:r>
            <w:r w:rsidRPr="000166F8">
              <w:rPr>
                <w:rFonts w:ascii="Book Antiqua" w:hAnsi="Book Antiqua"/>
                <w:sz w:val="24"/>
                <w:szCs w:val="24"/>
                <w:lang w:val="en-US"/>
              </w:rPr>
              <w:fldChar w:fldCharType="end"/>
            </w:r>
            <w:r w:rsidRPr="000166F8">
              <w:rPr>
                <w:rFonts w:ascii="Book Antiqua" w:hAnsi="Book Antiqua"/>
                <w:sz w:val="24"/>
                <w:szCs w:val="24"/>
                <w:lang w:val="en-US"/>
              </w:rPr>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8]</w:t>
            </w:r>
            <w:r w:rsidRPr="000166F8">
              <w:rPr>
                <w:rFonts w:ascii="Book Antiqua" w:hAnsi="Book Antiqua"/>
                <w:sz w:val="24"/>
                <w:szCs w:val="24"/>
                <w:lang w:val="en-US"/>
              </w:rPr>
              <w:fldChar w:fldCharType="end"/>
            </w:r>
            <w:r w:rsidR="008003B2">
              <w:rPr>
                <w:rFonts w:ascii="Book Antiqua" w:hAnsi="Book Antiqua"/>
                <w:sz w:val="24"/>
                <w:szCs w:val="24"/>
                <w:lang w:val="en-US"/>
              </w:rPr>
              <w:t xml:space="preserve"> </w:t>
            </w:r>
            <w:r w:rsidRPr="000166F8">
              <w:rPr>
                <w:rFonts w:ascii="Book Antiqua" w:hAnsi="Book Antiqua"/>
                <w:sz w:val="24"/>
                <w:szCs w:val="24"/>
                <w:lang w:val="en-US"/>
              </w:rPr>
              <w:t>Case-control study</w:t>
            </w:r>
          </w:p>
        </w:tc>
        <w:tc>
          <w:tcPr>
            <w:tcW w:w="2479" w:type="dxa"/>
          </w:tcPr>
          <w:p w14:paraId="338CC70E"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recruited from University Hospital, Germany</w:t>
            </w:r>
          </w:p>
          <w:p w14:paraId="3ABD293F"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lastRenderedPageBreak/>
              <w:t>Healthy controls: matched</w:t>
            </w:r>
          </w:p>
        </w:tc>
        <w:tc>
          <w:tcPr>
            <w:tcW w:w="1415" w:type="dxa"/>
          </w:tcPr>
          <w:p w14:paraId="05E42278"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lastRenderedPageBreak/>
              <w:t>CD: PCDAI</w:t>
            </w:r>
          </w:p>
          <w:p w14:paraId="1C0AFB23"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UC: </w:t>
            </w:r>
            <w:r w:rsidRPr="000166F8">
              <w:rPr>
                <w:rFonts w:ascii="Book Antiqua" w:hAnsi="Book Antiqua"/>
                <w:sz w:val="24"/>
                <w:szCs w:val="24"/>
                <w:lang w:val="en-US"/>
              </w:rPr>
              <w:lastRenderedPageBreak/>
              <w:t>PUCAI</w:t>
            </w:r>
          </w:p>
        </w:tc>
        <w:tc>
          <w:tcPr>
            <w:tcW w:w="2121" w:type="dxa"/>
          </w:tcPr>
          <w:p w14:paraId="6C512143"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proofErr w:type="spellStart"/>
            <w:r w:rsidRPr="000166F8">
              <w:rPr>
                <w:rFonts w:ascii="Book Antiqua" w:hAnsi="Book Antiqua"/>
                <w:sz w:val="24"/>
                <w:szCs w:val="24"/>
                <w:lang w:val="en-US"/>
              </w:rPr>
              <w:lastRenderedPageBreak/>
              <w:t>SenseWear</w:t>
            </w:r>
            <w:proofErr w:type="spellEnd"/>
            <w:r w:rsidRPr="000166F8">
              <w:rPr>
                <w:rFonts w:ascii="Book Antiqua" w:hAnsi="Book Antiqua"/>
                <w:sz w:val="24"/>
                <w:szCs w:val="24"/>
                <w:lang w:val="en-US"/>
              </w:rPr>
              <w:t xml:space="preserve"> Pro2 accelerometer, German KINDL, </w:t>
            </w:r>
            <w:r w:rsidRPr="000166F8">
              <w:rPr>
                <w:rFonts w:ascii="Book Antiqua" w:hAnsi="Book Antiqua"/>
                <w:sz w:val="24"/>
                <w:szCs w:val="24"/>
                <w:lang w:val="en-US"/>
              </w:rPr>
              <w:lastRenderedPageBreak/>
              <w:t>IMPACT III</w:t>
            </w:r>
          </w:p>
        </w:tc>
        <w:tc>
          <w:tcPr>
            <w:tcW w:w="2631" w:type="dxa"/>
          </w:tcPr>
          <w:p w14:paraId="7F760657"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lastRenderedPageBreak/>
              <w:t>Good: no sample size justification</w:t>
            </w:r>
          </w:p>
        </w:tc>
      </w:tr>
      <w:tr w:rsidR="00876DA8" w:rsidRPr="000166F8" w14:paraId="0A25EDDF" w14:textId="77777777" w:rsidTr="00554551">
        <w:tc>
          <w:tcPr>
            <w:tcW w:w="1986" w:type="dxa"/>
          </w:tcPr>
          <w:p w14:paraId="7E753FE7" w14:textId="5A77F391"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Rogler</w:t>
            </w:r>
            <w:proofErr w:type="spellEnd"/>
            <w:r w:rsidRPr="000166F8">
              <w:rPr>
                <w:rFonts w:ascii="Book Antiqua" w:hAnsi="Book Antiqua"/>
                <w:sz w:val="24"/>
                <w:szCs w:val="24"/>
                <w:lang w:val="en-US"/>
              </w:rPr>
              <w:t xml:space="preserve"> </w:t>
            </w:r>
            <w:r w:rsidR="008003B2" w:rsidRPr="008003B2">
              <w:rPr>
                <w:rFonts w:ascii="Book Antiqua" w:hAnsi="Book Antiqua"/>
                <w:i/>
                <w:sz w:val="24"/>
                <w:szCs w:val="24"/>
                <w:lang w:val="en-US"/>
              </w:rPr>
              <w:t>et al</w:t>
            </w:r>
            <w:r w:rsidR="008003B2">
              <w:rPr>
                <w:rFonts w:ascii="Book Antiqua" w:hAnsi="Book Antiqua"/>
                <w:sz w:val="24"/>
                <w:szCs w:val="24"/>
                <w:lang w:val="en-US"/>
              </w:rPr>
              <w:t xml:space="preserve"> </w:t>
            </w:r>
            <w:r w:rsidRPr="000166F8">
              <w:rPr>
                <w:rFonts w:ascii="Book Antiqua" w:hAnsi="Book Antiqua"/>
                <w:sz w:val="24"/>
                <w:szCs w:val="24"/>
                <w:lang w:val="en-US"/>
              </w:rPr>
              <w:t>(2013)</w:t>
            </w:r>
            <w:r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Pr="000166F8">
              <w:rPr>
                <w:rFonts w:ascii="Book Antiqua" w:hAnsi="Book Antiqua"/>
                <w:sz w:val="24"/>
                <w:szCs w:val="24"/>
                <w:lang w:val="en-US"/>
              </w:rPr>
              <w:instrText xml:space="preserve"> ADDIN EN.CITE </w:instrText>
            </w:r>
            <w:r w:rsidRPr="000166F8">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Pr="000166F8">
              <w:rPr>
                <w:rFonts w:ascii="Book Antiqua" w:hAnsi="Book Antiqua"/>
                <w:sz w:val="24"/>
                <w:szCs w:val="24"/>
                <w:lang w:val="en-US"/>
              </w:rPr>
              <w:instrText xml:space="preserve"> ADDIN EN.CITE.DATA </w:instrText>
            </w:r>
            <w:r w:rsidRPr="000166F8">
              <w:rPr>
                <w:rFonts w:ascii="Book Antiqua" w:hAnsi="Book Antiqua"/>
                <w:sz w:val="24"/>
                <w:szCs w:val="24"/>
                <w:lang w:val="en-US"/>
              </w:rPr>
            </w:r>
            <w:r w:rsidRPr="000166F8">
              <w:rPr>
                <w:rFonts w:ascii="Book Antiqua" w:hAnsi="Book Antiqua"/>
                <w:sz w:val="24"/>
                <w:szCs w:val="24"/>
                <w:lang w:val="en-US"/>
              </w:rPr>
              <w:fldChar w:fldCharType="end"/>
            </w:r>
            <w:r w:rsidRPr="000166F8">
              <w:rPr>
                <w:rFonts w:ascii="Book Antiqua" w:hAnsi="Book Antiqua"/>
                <w:sz w:val="24"/>
                <w:szCs w:val="24"/>
                <w:lang w:val="en-US"/>
              </w:rPr>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7]</w:t>
            </w:r>
            <w:r w:rsidRPr="000166F8">
              <w:rPr>
                <w:rFonts w:ascii="Book Antiqua" w:hAnsi="Book Antiqua"/>
                <w:sz w:val="24"/>
                <w:szCs w:val="24"/>
                <w:lang w:val="en-US"/>
              </w:rPr>
              <w:fldChar w:fldCharType="end"/>
            </w:r>
            <w:r w:rsidR="00876DA8">
              <w:rPr>
                <w:rFonts w:ascii="Book Antiqua" w:hAnsi="Book Antiqua"/>
                <w:sz w:val="24"/>
                <w:szCs w:val="24"/>
                <w:lang w:val="en-US"/>
              </w:rPr>
              <w:t xml:space="preserve"> </w:t>
            </w:r>
            <w:r w:rsidRPr="000166F8">
              <w:rPr>
                <w:rFonts w:ascii="Book Antiqua" w:hAnsi="Book Antiqua"/>
                <w:sz w:val="24"/>
                <w:szCs w:val="24"/>
                <w:lang w:val="en-US"/>
              </w:rPr>
              <w:t>Cross-sectional study</w:t>
            </w:r>
          </w:p>
        </w:tc>
        <w:tc>
          <w:tcPr>
            <w:tcW w:w="2479" w:type="dxa"/>
          </w:tcPr>
          <w:p w14:paraId="7321883D"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recruited from Swiss IBD cohort study, Switzerland</w:t>
            </w:r>
          </w:p>
        </w:tc>
        <w:tc>
          <w:tcPr>
            <w:tcW w:w="1415" w:type="dxa"/>
          </w:tcPr>
          <w:p w14:paraId="68747608"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CD: PCDAI</w:t>
            </w:r>
          </w:p>
          <w:p w14:paraId="56E10412"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UC: PUCAI</w:t>
            </w:r>
          </w:p>
        </w:tc>
        <w:tc>
          <w:tcPr>
            <w:tcW w:w="2121" w:type="dxa"/>
          </w:tcPr>
          <w:p w14:paraId="11660759"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KIDSCREEN-27</w:t>
            </w:r>
          </w:p>
        </w:tc>
        <w:tc>
          <w:tcPr>
            <w:tcW w:w="2631" w:type="dxa"/>
          </w:tcPr>
          <w:p w14:paraId="1234AEE3"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edium: numbers in text and table do not match</w:t>
            </w:r>
          </w:p>
        </w:tc>
      </w:tr>
      <w:tr w:rsidR="00876DA8" w:rsidRPr="000166F8" w14:paraId="29ED4420" w14:textId="77777777" w:rsidTr="00554551">
        <w:tc>
          <w:tcPr>
            <w:tcW w:w="1986" w:type="dxa"/>
          </w:tcPr>
          <w:p w14:paraId="1BCFE235" w14:textId="00731822"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Loonen</w:t>
            </w:r>
            <w:proofErr w:type="spellEnd"/>
            <w:r w:rsidRPr="000166F8">
              <w:rPr>
                <w:rFonts w:ascii="Book Antiqua" w:hAnsi="Book Antiqua"/>
                <w:sz w:val="24"/>
                <w:szCs w:val="24"/>
                <w:lang w:val="en-US"/>
              </w:rPr>
              <w:t xml:space="preserve"> </w:t>
            </w:r>
            <w:r w:rsidR="008003B2" w:rsidRPr="008003B2">
              <w:rPr>
                <w:rFonts w:ascii="Book Antiqua" w:hAnsi="Book Antiqua"/>
                <w:i/>
                <w:sz w:val="24"/>
                <w:szCs w:val="24"/>
                <w:lang w:val="en-US"/>
              </w:rPr>
              <w:t xml:space="preserve">et al </w:t>
            </w:r>
            <w:r w:rsidRPr="000166F8">
              <w:rPr>
                <w:rFonts w:ascii="Book Antiqua" w:hAnsi="Book Antiqua"/>
                <w:sz w:val="24"/>
                <w:szCs w:val="24"/>
                <w:lang w:val="en-US"/>
              </w:rPr>
              <w:t>(2002)</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Loonen&lt;/Author&gt;&lt;Year&gt;2002&lt;/Year&gt;&lt;IDText&gt;Measuring quality of life in children with inflammatory bowel disease: the impact-II (NL)&lt;/IDText&gt;&lt;DisplayText&gt;&lt;style face="superscript"&gt;[12]&lt;/style&gt;&lt;/DisplayText&gt;&lt;record&gt;&lt;dates&gt;&lt;pub-dates&gt;&lt;date&gt;Feb&lt;/date&gt;&lt;/pub-dates&gt;&lt;year&gt;2002&lt;/year&gt;&lt;/dates&gt;&lt;keywords&gt;&lt;keyword&gt;Adolescent&lt;/keyword&gt;&lt;keyword&gt;Child&lt;/keyword&gt;&lt;keyword&gt;Female&lt;/keyword&gt;&lt;keyword&gt;Humans&lt;/keyword&gt;&lt;keyword&gt;Inflammatory Bowel Diseases&lt;/keyword&gt;&lt;keyword&gt;Male&lt;/keyword&gt;&lt;keyword&gt;Netherlands&lt;/keyword&gt;&lt;keyword&gt;Quality of Life&lt;/keyword&gt;&lt;keyword&gt;Questionnaires&lt;/keyword&gt;&lt;keyword&gt;Reproducibility of Results&lt;/keyword&gt;&lt;keyword&gt;Severity of Illness Index&lt;/keyword&gt;&lt;keyword&gt;Translations&lt;/keyword&gt;&lt;/keywords&gt;&lt;urls&gt;&lt;related-urls&gt;&lt;url&gt;http://www.ncbi.nlm.nih.gov/pubmed/12003055&lt;/url&gt;&lt;/related-urls&gt;&lt;/urls&gt;&lt;isbn&gt;0962-9343&lt;/isbn&gt;&lt;titles&gt;&lt;title&gt;Measuring quality of life in children with inflammatory bowel disease: the impact-II (NL)&lt;/title&gt;&lt;secondary-title&gt;Qual Life Res&lt;/secondary-title&gt;&lt;/titles&gt;&lt;pages&gt;47-56&lt;/pages&gt;&lt;number&gt;1&lt;/number&gt;&lt;contributors&gt;&lt;authors&gt;&lt;author&gt;Loonen, H. J.&lt;/author&gt;&lt;author&gt;Grootenhuis, M. A.&lt;/author&gt;&lt;author&gt;Last, B. F.&lt;/author&gt;&lt;author&gt;de Haan, R. J.&lt;/author&gt;&lt;author&gt;Bouquet, J.&lt;/author&gt;&lt;author&gt;Derkx, B. H.&lt;/author&gt;&lt;/authors&gt;&lt;/contributors&gt;&lt;language&gt;eng&lt;/language&gt;&lt;added-date format="utc"&gt;1401390468&lt;/added-date&gt;&lt;ref-type name="Journal Article"&gt;17&lt;/ref-type&gt;&lt;rec-number&gt;10&lt;/rec-number&gt;&lt;last-updated-date format="utc"&gt;1478185702&lt;/last-updated-date&gt;&lt;accession-num&gt;12003055&lt;/accession-num&gt;&lt;volume&gt;11&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2]</w:t>
            </w:r>
            <w:r w:rsidRPr="000166F8">
              <w:rPr>
                <w:rFonts w:ascii="Book Antiqua" w:hAnsi="Book Antiqua"/>
                <w:sz w:val="24"/>
                <w:szCs w:val="24"/>
                <w:lang w:val="en-US"/>
              </w:rPr>
              <w:fldChar w:fldCharType="end"/>
            </w:r>
            <w:r w:rsidR="00876DA8">
              <w:rPr>
                <w:rFonts w:ascii="Book Antiqua" w:hAnsi="Book Antiqua"/>
                <w:sz w:val="24"/>
                <w:szCs w:val="24"/>
                <w:lang w:val="en-US"/>
              </w:rPr>
              <w:t xml:space="preserve"> </w:t>
            </w:r>
            <w:r w:rsidRPr="000166F8">
              <w:rPr>
                <w:rFonts w:ascii="Book Antiqua" w:hAnsi="Book Antiqua"/>
                <w:sz w:val="24"/>
                <w:szCs w:val="24"/>
                <w:lang w:val="en-US"/>
              </w:rPr>
              <w:t>Cross-sectional study</w:t>
            </w:r>
          </w:p>
        </w:tc>
        <w:tc>
          <w:tcPr>
            <w:tcW w:w="2479" w:type="dxa"/>
          </w:tcPr>
          <w:p w14:paraId="1125D91C" w14:textId="140FB00B"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Patients: recruited from a database of two l</w:t>
            </w:r>
            <w:r w:rsidR="00876DA8">
              <w:rPr>
                <w:rFonts w:ascii="Book Antiqua" w:hAnsi="Book Antiqua"/>
                <w:sz w:val="24"/>
                <w:szCs w:val="24"/>
                <w:lang w:val="en-US"/>
              </w:rPr>
              <w:t xml:space="preserve">arge tertiary referral centers, </w:t>
            </w:r>
            <w:r w:rsidRPr="000166F8">
              <w:rPr>
                <w:rFonts w:ascii="Book Antiqua" w:hAnsi="Book Antiqua"/>
                <w:sz w:val="24"/>
                <w:szCs w:val="24"/>
                <w:lang w:val="en-US"/>
              </w:rPr>
              <w:t>Netherlands</w:t>
            </w:r>
          </w:p>
        </w:tc>
        <w:tc>
          <w:tcPr>
            <w:tcW w:w="1415" w:type="dxa"/>
          </w:tcPr>
          <w:p w14:paraId="7406B014"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5-item symptom card (completed by patients)</w:t>
            </w:r>
          </w:p>
        </w:tc>
        <w:tc>
          <w:tcPr>
            <w:tcW w:w="2121" w:type="dxa"/>
          </w:tcPr>
          <w:p w14:paraId="3F9DF636"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TACQOL, IMPACT-II</w:t>
            </w:r>
          </w:p>
        </w:tc>
        <w:tc>
          <w:tcPr>
            <w:tcW w:w="2631" w:type="dxa"/>
          </w:tcPr>
          <w:p w14:paraId="29FB54B4"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Good: validated questionnaires, the results compared with healthy controls</w:t>
            </w:r>
          </w:p>
        </w:tc>
      </w:tr>
      <w:tr w:rsidR="00876DA8" w:rsidRPr="000166F8" w14:paraId="56DC159F" w14:textId="77777777" w:rsidTr="00554551">
        <w:tc>
          <w:tcPr>
            <w:tcW w:w="1986" w:type="dxa"/>
          </w:tcPr>
          <w:p w14:paraId="0E5B4516" w14:textId="768F8395"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Tojek</w:t>
            </w:r>
            <w:proofErr w:type="spellEnd"/>
            <w:r w:rsidRPr="000166F8">
              <w:rPr>
                <w:rFonts w:ascii="Book Antiqua" w:hAnsi="Book Antiqua"/>
                <w:sz w:val="24"/>
                <w:szCs w:val="24"/>
                <w:lang w:val="en-US"/>
              </w:rPr>
              <w:t xml:space="preserve"> </w:t>
            </w:r>
            <w:r w:rsidR="008003B2" w:rsidRPr="008003B2">
              <w:rPr>
                <w:rFonts w:ascii="Book Antiqua" w:hAnsi="Book Antiqua"/>
                <w:i/>
                <w:sz w:val="24"/>
                <w:szCs w:val="24"/>
                <w:lang w:val="en-US"/>
              </w:rPr>
              <w:t>et al</w:t>
            </w:r>
            <w:r w:rsidR="008003B2">
              <w:rPr>
                <w:rFonts w:ascii="Book Antiqua" w:hAnsi="Book Antiqua"/>
                <w:sz w:val="24"/>
                <w:szCs w:val="24"/>
                <w:lang w:val="en-US"/>
              </w:rPr>
              <w:t xml:space="preserve"> </w:t>
            </w:r>
            <w:r w:rsidRPr="000166F8">
              <w:rPr>
                <w:rFonts w:ascii="Book Antiqua" w:hAnsi="Book Antiqua"/>
                <w:sz w:val="24"/>
                <w:szCs w:val="24"/>
                <w:lang w:val="en-US"/>
              </w:rPr>
              <w:t>(2002)</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4]</w:t>
            </w:r>
            <w:r w:rsidRPr="000166F8">
              <w:rPr>
                <w:rFonts w:ascii="Book Antiqua" w:hAnsi="Book Antiqua"/>
                <w:sz w:val="24"/>
                <w:szCs w:val="24"/>
                <w:lang w:val="en-US"/>
              </w:rPr>
              <w:fldChar w:fldCharType="end"/>
            </w:r>
            <w:r w:rsidRPr="000166F8">
              <w:rPr>
                <w:rFonts w:ascii="Book Antiqua" w:hAnsi="Book Antiqua"/>
                <w:sz w:val="24"/>
                <w:szCs w:val="24"/>
                <w:lang w:val="en-US"/>
              </w:rPr>
              <w:t xml:space="preserve"> Cross-sectional study</w:t>
            </w:r>
          </w:p>
        </w:tc>
        <w:tc>
          <w:tcPr>
            <w:tcW w:w="2479" w:type="dxa"/>
          </w:tcPr>
          <w:p w14:paraId="5E761F14" w14:textId="55CF208E"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Patients: recruited from routine outpatient visit in 2 urban pediatric gastroenterology hospitals, </w:t>
            </w:r>
            <w:r w:rsidR="00876DA8">
              <w:rPr>
                <w:rFonts w:ascii="Book Antiqua" w:hAnsi="Book Antiqua"/>
                <w:sz w:val="24"/>
                <w:szCs w:val="24"/>
                <w:lang w:val="en-US"/>
              </w:rPr>
              <w:t>United States</w:t>
            </w:r>
          </w:p>
        </w:tc>
        <w:tc>
          <w:tcPr>
            <w:tcW w:w="1415" w:type="dxa"/>
          </w:tcPr>
          <w:p w14:paraId="7493240B"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 distinction made</w:t>
            </w:r>
          </w:p>
        </w:tc>
        <w:tc>
          <w:tcPr>
            <w:tcW w:w="2121" w:type="dxa"/>
          </w:tcPr>
          <w:p w14:paraId="4BDABBC6"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Questions designed by author</w:t>
            </w:r>
          </w:p>
        </w:tc>
        <w:tc>
          <w:tcPr>
            <w:tcW w:w="2631" w:type="dxa"/>
          </w:tcPr>
          <w:p w14:paraId="2162657C" w14:textId="7C673C5B"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edium: parental factors can influence adolescent’s health, the converse remains possible, only mothers investigated, questionnaires not validated</w:t>
            </w:r>
          </w:p>
        </w:tc>
      </w:tr>
      <w:tr w:rsidR="00876DA8" w:rsidRPr="000166F8" w14:paraId="180EC041" w14:textId="77777777" w:rsidTr="00554551">
        <w:tc>
          <w:tcPr>
            <w:tcW w:w="1986" w:type="dxa"/>
          </w:tcPr>
          <w:p w14:paraId="54364ADA" w14:textId="7AB7EF4D" w:rsidR="00087B25" w:rsidRPr="000166F8" w:rsidRDefault="00087B25" w:rsidP="003A3124">
            <w:pPr>
              <w:adjustRightInd w:val="0"/>
              <w:snapToGrid w:val="0"/>
              <w:spacing w:line="360" w:lineRule="auto"/>
              <w:jc w:val="both"/>
              <w:rPr>
                <w:rFonts w:ascii="Book Antiqua" w:hAnsi="Book Antiqua"/>
                <w:sz w:val="24"/>
                <w:szCs w:val="24"/>
                <w:lang w:val="en-US"/>
              </w:rPr>
            </w:pPr>
            <w:proofErr w:type="spellStart"/>
            <w:r w:rsidRPr="000166F8">
              <w:rPr>
                <w:rFonts w:ascii="Book Antiqua" w:hAnsi="Book Antiqua"/>
                <w:sz w:val="24"/>
                <w:szCs w:val="24"/>
                <w:lang w:val="en-US"/>
              </w:rPr>
              <w:t>Ondersma</w:t>
            </w:r>
            <w:proofErr w:type="spellEnd"/>
            <w:r w:rsidR="008003B2">
              <w:rPr>
                <w:rFonts w:ascii="Book Antiqua" w:hAnsi="Book Antiqua"/>
                <w:sz w:val="24"/>
                <w:szCs w:val="24"/>
                <w:lang w:val="en-US"/>
              </w:rPr>
              <w:t xml:space="preserve"> </w:t>
            </w:r>
            <w:r w:rsidR="008003B2" w:rsidRPr="008003B2">
              <w:rPr>
                <w:rFonts w:ascii="Book Antiqua" w:hAnsi="Book Antiqua"/>
                <w:i/>
                <w:sz w:val="24"/>
                <w:szCs w:val="24"/>
                <w:lang w:val="en-US"/>
              </w:rPr>
              <w:t>et al</w:t>
            </w:r>
            <w:r w:rsidRPr="000166F8">
              <w:rPr>
                <w:rFonts w:ascii="Book Antiqua" w:hAnsi="Book Antiqua"/>
                <w:sz w:val="24"/>
                <w:szCs w:val="24"/>
                <w:lang w:val="en-US"/>
              </w:rPr>
              <w:t xml:space="preserve"> (1996)</w:t>
            </w:r>
            <w:r w:rsidRPr="000166F8">
              <w:rPr>
                <w:rFonts w:ascii="Book Antiqua" w:hAnsi="Book Antiqua"/>
                <w:sz w:val="24"/>
                <w:szCs w:val="24"/>
                <w:lang w:val="en-US"/>
              </w:rPr>
              <w:fldChar w:fldCharType="begin"/>
            </w:r>
            <w:r w:rsidRPr="000166F8">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Pr="000166F8">
              <w:rPr>
                <w:rFonts w:ascii="Book Antiqua" w:hAnsi="Book Antiqua"/>
                <w:sz w:val="24"/>
                <w:szCs w:val="24"/>
                <w:lang w:val="en-US"/>
              </w:rPr>
              <w:fldChar w:fldCharType="separate"/>
            </w:r>
            <w:r w:rsidRPr="000166F8">
              <w:rPr>
                <w:rFonts w:ascii="Book Antiqua" w:hAnsi="Book Antiqua"/>
                <w:sz w:val="24"/>
                <w:szCs w:val="24"/>
                <w:vertAlign w:val="superscript"/>
                <w:lang w:val="en-US"/>
              </w:rPr>
              <w:t>[15]</w:t>
            </w:r>
            <w:r w:rsidRPr="000166F8">
              <w:rPr>
                <w:rFonts w:ascii="Book Antiqua" w:hAnsi="Book Antiqua"/>
                <w:sz w:val="24"/>
                <w:szCs w:val="24"/>
                <w:lang w:val="en-US"/>
              </w:rPr>
              <w:fldChar w:fldCharType="end"/>
            </w:r>
            <w:r w:rsidRPr="000166F8">
              <w:rPr>
                <w:rFonts w:ascii="Book Antiqua" w:hAnsi="Book Antiqua"/>
                <w:sz w:val="24"/>
                <w:szCs w:val="24"/>
                <w:lang w:val="en-US"/>
              </w:rPr>
              <w:t xml:space="preserve"> Cross-sectional study</w:t>
            </w:r>
          </w:p>
        </w:tc>
        <w:tc>
          <w:tcPr>
            <w:tcW w:w="2479" w:type="dxa"/>
          </w:tcPr>
          <w:p w14:paraId="41E28215" w14:textId="34892A3B"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 xml:space="preserve">Patients: recruited from 2 pediatric gastroenterology hospitals, </w:t>
            </w:r>
            <w:r w:rsidR="008003B2">
              <w:rPr>
                <w:rFonts w:ascii="Book Antiqua" w:hAnsi="Book Antiqua"/>
                <w:sz w:val="24"/>
                <w:szCs w:val="24"/>
                <w:lang w:val="en-US"/>
              </w:rPr>
              <w:t>United States</w:t>
            </w:r>
          </w:p>
        </w:tc>
        <w:tc>
          <w:tcPr>
            <w:tcW w:w="1415" w:type="dxa"/>
          </w:tcPr>
          <w:p w14:paraId="29A54742"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No distinction made</w:t>
            </w:r>
          </w:p>
        </w:tc>
        <w:tc>
          <w:tcPr>
            <w:tcW w:w="2121" w:type="dxa"/>
          </w:tcPr>
          <w:p w14:paraId="44AB6A78"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10-item Subjective Illness Questionnaire (parts or RCMAS and CDI)</w:t>
            </w:r>
          </w:p>
        </w:tc>
        <w:tc>
          <w:tcPr>
            <w:tcW w:w="2631" w:type="dxa"/>
          </w:tcPr>
          <w:p w14:paraId="7F205FF9" w14:textId="77777777" w:rsidR="00087B25" w:rsidRPr="000166F8" w:rsidRDefault="00087B25" w:rsidP="00876DA8">
            <w:pPr>
              <w:adjustRightInd w:val="0"/>
              <w:snapToGrid w:val="0"/>
              <w:spacing w:line="360" w:lineRule="auto"/>
              <w:jc w:val="center"/>
              <w:rPr>
                <w:rFonts w:ascii="Book Antiqua" w:hAnsi="Book Antiqua"/>
                <w:sz w:val="24"/>
                <w:szCs w:val="24"/>
                <w:lang w:val="en-US"/>
              </w:rPr>
            </w:pPr>
            <w:r w:rsidRPr="000166F8">
              <w:rPr>
                <w:rFonts w:ascii="Book Antiqua" w:hAnsi="Book Antiqua"/>
                <w:sz w:val="24"/>
                <w:szCs w:val="24"/>
                <w:lang w:val="en-US"/>
              </w:rPr>
              <w:t>Medium: no sample size justification, parts of validated questionnaires</w:t>
            </w:r>
          </w:p>
        </w:tc>
      </w:tr>
    </w:tbl>
    <w:p w14:paraId="52965FE2" w14:textId="2789B908" w:rsidR="00087B25" w:rsidRPr="000166F8" w:rsidRDefault="00087B25" w:rsidP="00087B25">
      <w:pPr>
        <w:adjustRightInd w:val="0"/>
        <w:snapToGrid w:val="0"/>
        <w:spacing w:after="0" w:line="360" w:lineRule="auto"/>
        <w:jc w:val="both"/>
        <w:rPr>
          <w:rFonts w:ascii="Book Antiqua" w:hAnsi="Book Antiqua"/>
          <w:sz w:val="24"/>
          <w:szCs w:val="24"/>
          <w:lang w:val="en-US"/>
        </w:rPr>
      </w:pPr>
      <w:bookmarkStart w:id="123" w:name="OLE_LINK19"/>
      <w:bookmarkStart w:id="124" w:name="OLE_LINK20"/>
      <w:r w:rsidRPr="000166F8">
        <w:rPr>
          <w:rFonts w:ascii="Book Antiqua" w:hAnsi="Book Antiqua"/>
          <w:sz w:val="24"/>
          <w:szCs w:val="24"/>
          <w:lang w:val="en-US"/>
        </w:rPr>
        <w:t xml:space="preserve">CDI: Children’s </w:t>
      </w:r>
      <w:r w:rsidR="00876DA8">
        <w:rPr>
          <w:rFonts w:ascii="Book Antiqua" w:hAnsi="Book Antiqua"/>
          <w:sz w:val="24"/>
          <w:szCs w:val="24"/>
          <w:lang w:val="en-US"/>
        </w:rPr>
        <w:t>Depression Inventory;</w:t>
      </w:r>
      <w:bookmarkEnd w:id="123"/>
      <w:bookmarkEnd w:id="124"/>
      <w:r w:rsidRPr="000166F8">
        <w:rPr>
          <w:rFonts w:ascii="Book Antiqua" w:hAnsi="Book Antiqua"/>
          <w:sz w:val="24"/>
          <w:szCs w:val="24"/>
          <w:lang w:val="en-US"/>
        </w:rPr>
        <w:t xml:space="preserve"> CD: Crohn’s d</w:t>
      </w:r>
      <w:r w:rsidR="00876DA8">
        <w:rPr>
          <w:rFonts w:ascii="Book Antiqua" w:hAnsi="Book Antiqua"/>
          <w:sz w:val="24"/>
          <w:szCs w:val="24"/>
          <w:lang w:val="en-US"/>
        </w:rPr>
        <w:t>isease; IBD: I</w:t>
      </w:r>
      <w:r w:rsidRPr="000166F8">
        <w:rPr>
          <w:rFonts w:ascii="Book Antiqua" w:hAnsi="Book Antiqua"/>
          <w:sz w:val="24"/>
          <w:szCs w:val="24"/>
          <w:lang w:val="en-US"/>
        </w:rPr>
        <w:t>nflammatory bowel d</w:t>
      </w:r>
      <w:r w:rsidR="00876DA8">
        <w:rPr>
          <w:rFonts w:ascii="Book Antiqua" w:hAnsi="Book Antiqua"/>
          <w:sz w:val="24"/>
          <w:szCs w:val="24"/>
          <w:lang w:val="en-US"/>
        </w:rPr>
        <w:t>isease;</w:t>
      </w:r>
      <w:r w:rsidRPr="000166F8">
        <w:rPr>
          <w:rFonts w:ascii="Book Antiqua" w:hAnsi="Book Antiqua"/>
          <w:sz w:val="24"/>
          <w:szCs w:val="24"/>
          <w:lang w:val="en-US"/>
        </w:rPr>
        <w:t xml:space="preserve"> PCDAI: </w:t>
      </w:r>
      <w:r w:rsidR="00876DA8" w:rsidRPr="000166F8">
        <w:rPr>
          <w:rFonts w:ascii="Book Antiqua" w:hAnsi="Book Antiqua"/>
          <w:sz w:val="24"/>
          <w:szCs w:val="24"/>
          <w:lang w:val="en-US"/>
        </w:rPr>
        <w:t xml:space="preserve">Pediatric </w:t>
      </w:r>
      <w:r w:rsidRPr="000166F8">
        <w:rPr>
          <w:rFonts w:ascii="Book Antiqua" w:hAnsi="Book Antiqua"/>
          <w:sz w:val="24"/>
          <w:szCs w:val="24"/>
          <w:lang w:val="en-US"/>
        </w:rPr>
        <w:t xml:space="preserve">Crohn’s </w:t>
      </w:r>
      <w:r w:rsidR="00876DA8" w:rsidRPr="000166F8">
        <w:rPr>
          <w:rFonts w:ascii="Book Antiqua" w:hAnsi="Book Antiqua"/>
          <w:sz w:val="24"/>
          <w:szCs w:val="24"/>
          <w:lang w:val="en-US"/>
        </w:rPr>
        <w:t>Disease Activity Index</w:t>
      </w:r>
      <w:r w:rsidR="00876DA8">
        <w:rPr>
          <w:rFonts w:ascii="Book Antiqua" w:hAnsi="Book Antiqua"/>
          <w:sz w:val="24"/>
          <w:szCs w:val="24"/>
          <w:lang w:val="en-US"/>
        </w:rPr>
        <w:t xml:space="preserve">; </w:t>
      </w:r>
      <w:proofErr w:type="spellStart"/>
      <w:r w:rsidR="00876DA8">
        <w:rPr>
          <w:rFonts w:ascii="Book Antiqua" w:hAnsi="Book Antiqua"/>
          <w:sz w:val="24"/>
          <w:szCs w:val="24"/>
          <w:lang w:val="en-US"/>
        </w:rPr>
        <w:t>PedsQL</w:t>
      </w:r>
      <w:proofErr w:type="spellEnd"/>
      <w:r w:rsidR="00876DA8">
        <w:rPr>
          <w:rFonts w:ascii="Book Antiqua" w:hAnsi="Book Antiqua"/>
          <w:sz w:val="24"/>
          <w:szCs w:val="24"/>
          <w:lang w:val="en-US"/>
        </w:rPr>
        <w:t>: P</w:t>
      </w:r>
      <w:r w:rsidRPr="000166F8">
        <w:rPr>
          <w:rFonts w:ascii="Book Antiqua" w:hAnsi="Book Antiqua"/>
          <w:sz w:val="24"/>
          <w:szCs w:val="24"/>
          <w:lang w:val="en-US"/>
        </w:rPr>
        <w:t xml:space="preserve">ediatric </w:t>
      </w:r>
      <w:r w:rsidR="00876DA8" w:rsidRPr="000166F8">
        <w:rPr>
          <w:rFonts w:ascii="Book Antiqua" w:hAnsi="Book Antiqua"/>
          <w:sz w:val="24"/>
          <w:szCs w:val="24"/>
          <w:lang w:val="en-US"/>
        </w:rPr>
        <w:t>Q</w:t>
      </w:r>
      <w:r w:rsidR="00876DA8">
        <w:rPr>
          <w:rFonts w:ascii="Book Antiqua" w:hAnsi="Book Antiqua"/>
          <w:sz w:val="24"/>
          <w:szCs w:val="24"/>
          <w:lang w:val="en-US"/>
        </w:rPr>
        <w:t>uality of Life;</w:t>
      </w:r>
      <w:r w:rsidRPr="000166F8">
        <w:rPr>
          <w:rFonts w:ascii="Book Antiqua" w:hAnsi="Book Antiqua"/>
          <w:sz w:val="24"/>
          <w:szCs w:val="24"/>
          <w:lang w:val="en-US"/>
        </w:rPr>
        <w:t xml:space="preserve"> P</w:t>
      </w:r>
      <w:r w:rsidR="00876DA8">
        <w:rPr>
          <w:rFonts w:ascii="Book Antiqua" w:hAnsi="Book Antiqua"/>
          <w:sz w:val="24"/>
          <w:szCs w:val="24"/>
          <w:lang w:val="en-US"/>
        </w:rPr>
        <w:t>GA: Physician Global Assessment;</w:t>
      </w:r>
      <w:r w:rsidRPr="000166F8">
        <w:rPr>
          <w:rFonts w:ascii="Book Antiqua" w:hAnsi="Book Antiqua"/>
          <w:sz w:val="24"/>
          <w:szCs w:val="24"/>
          <w:lang w:val="en-US"/>
        </w:rPr>
        <w:t xml:space="preserve"> PUCAI: </w:t>
      </w:r>
      <w:r w:rsidR="00876DA8" w:rsidRPr="000166F8">
        <w:rPr>
          <w:rFonts w:ascii="Book Antiqua" w:hAnsi="Book Antiqua"/>
          <w:sz w:val="24"/>
          <w:szCs w:val="24"/>
          <w:lang w:val="en-US"/>
        </w:rPr>
        <w:t>Pediatric Ul</w:t>
      </w:r>
      <w:r w:rsidR="00876DA8">
        <w:rPr>
          <w:rFonts w:ascii="Book Antiqua" w:hAnsi="Book Antiqua"/>
          <w:sz w:val="24"/>
          <w:szCs w:val="24"/>
          <w:lang w:val="en-US"/>
        </w:rPr>
        <w:t>cerative Colitis Activity Index;</w:t>
      </w:r>
      <w:r w:rsidRPr="000166F8">
        <w:rPr>
          <w:rFonts w:ascii="Book Antiqua" w:hAnsi="Book Antiqua"/>
          <w:sz w:val="24"/>
          <w:szCs w:val="24"/>
          <w:lang w:val="en-US"/>
        </w:rPr>
        <w:t xml:space="preserve"> RCMAS: Revised Ch</w:t>
      </w:r>
      <w:r w:rsidR="00876DA8">
        <w:rPr>
          <w:rFonts w:ascii="Book Antiqua" w:hAnsi="Book Antiqua"/>
          <w:sz w:val="24"/>
          <w:szCs w:val="24"/>
          <w:lang w:val="en-US"/>
        </w:rPr>
        <w:t>ildren’s Manifest Anxiety Scale;</w:t>
      </w:r>
      <w:r w:rsidRPr="000166F8">
        <w:rPr>
          <w:rFonts w:ascii="Book Antiqua" w:hAnsi="Book Antiqua"/>
          <w:sz w:val="24"/>
          <w:szCs w:val="24"/>
          <w:lang w:val="en-US"/>
        </w:rPr>
        <w:t xml:space="preserve"> UC: ulcerative colitis.</w:t>
      </w:r>
    </w:p>
    <w:p w14:paraId="6DE94162" w14:textId="77777777" w:rsidR="00087B25" w:rsidRPr="000166F8" w:rsidRDefault="00087B25" w:rsidP="00087B25">
      <w:pPr>
        <w:adjustRightInd w:val="0"/>
        <w:snapToGrid w:val="0"/>
        <w:spacing w:after="0" w:line="360" w:lineRule="auto"/>
        <w:jc w:val="both"/>
        <w:rPr>
          <w:rFonts w:ascii="Book Antiqua" w:hAnsi="Book Antiqua"/>
          <w:b/>
          <w:sz w:val="24"/>
          <w:szCs w:val="24"/>
          <w:lang w:val="en-US"/>
        </w:rPr>
      </w:pPr>
      <w:r w:rsidRPr="000166F8">
        <w:rPr>
          <w:rFonts w:ascii="Book Antiqua" w:hAnsi="Book Antiqua"/>
          <w:b/>
          <w:sz w:val="24"/>
          <w:szCs w:val="24"/>
          <w:lang w:val="en-US"/>
        </w:rPr>
        <w:br w:type="page"/>
      </w:r>
    </w:p>
    <w:p w14:paraId="287E361A" w14:textId="5BA26D37" w:rsidR="00087B25" w:rsidRPr="000166F8" w:rsidRDefault="00876DA8" w:rsidP="00087B25">
      <w:pPr>
        <w:adjustRightInd w:val="0"/>
        <w:snapToGrid w:val="0"/>
        <w:spacing w:after="0" w:line="360" w:lineRule="auto"/>
        <w:jc w:val="both"/>
        <w:outlineLvl w:val="0"/>
        <w:rPr>
          <w:rFonts w:ascii="Book Antiqua" w:hAnsi="Book Antiqua"/>
          <w:b/>
          <w:sz w:val="24"/>
          <w:szCs w:val="24"/>
          <w:lang w:val="en-US"/>
        </w:rPr>
      </w:pPr>
      <w:r>
        <w:rPr>
          <w:rFonts w:ascii="Book Antiqua" w:hAnsi="Book Antiqua"/>
          <w:b/>
          <w:sz w:val="24"/>
          <w:szCs w:val="24"/>
          <w:lang w:val="en-US"/>
        </w:rPr>
        <w:lastRenderedPageBreak/>
        <w:t xml:space="preserve">Table 3 </w:t>
      </w:r>
      <w:r w:rsidR="00087B25" w:rsidRPr="000166F8">
        <w:rPr>
          <w:rFonts w:ascii="Book Antiqua" w:hAnsi="Book Antiqua"/>
          <w:b/>
          <w:sz w:val="24"/>
          <w:szCs w:val="24"/>
          <w:lang w:val="en-US"/>
        </w:rPr>
        <w:t>Description of fatigue-related diagnostic tests</w:t>
      </w:r>
    </w:p>
    <w:tbl>
      <w:tblPr>
        <w:tblStyle w:val="TableGrid"/>
        <w:tblW w:w="9606" w:type="dxa"/>
        <w:tblInd w:w="-6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2121"/>
        <w:gridCol w:w="5364"/>
      </w:tblGrid>
      <w:tr w:rsidR="00087B25" w:rsidRPr="00876DA8" w14:paraId="78B8FC12" w14:textId="77777777" w:rsidTr="00554551">
        <w:tc>
          <w:tcPr>
            <w:tcW w:w="2121" w:type="dxa"/>
            <w:tcBorders>
              <w:top w:val="single" w:sz="4" w:space="0" w:color="auto"/>
              <w:bottom w:val="single" w:sz="4" w:space="0" w:color="auto"/>
            </w:tcBorders>
          </w:tcPr>
          <w:p w14:paraId="0CEE53B2" w14:textId="77777777" w:rsidR="00087B25" w:rsidRPr="00876DA8" w:rsidRDefault="00087B25" w:rsidP="003A3124">
            <w:pPr>
              <w:adjustRightInd w:val="0"/>
              <w:snapToGrid w:val="0"/>
              <w:spacing w:line="360" w:lineRule="auto"/>
              <w:jc w:val="both"/>
              <w:rPr>
                <w:rFonts w:ascii="Book Antiqua" w:hAnsi="Book Antiqua"/>
                <w:b/>
                <w:sz w:val="24"/>
                <w:szCs w:val="24"/>
                <w:lang w:val="en-US"/>
              </w:rPr>
            </w:pPr>
            <w:r w:rsidRPr="00876DA8">
              <w:rPr>
                <w:rFonts w:ascii="Book Antiqua" w:hAnsi="Book Antiqua" w:cs="Arial"/>
                <w:b/>
                <w:sz w:val="24"/>
                <w:szCs w:val="24"/>
                <w:lang w:val="en-US"/>
              </w:rPr>
              <w:t>Abbreviation</w:t>
            </w:r>
          </w:p>
        </w:tc>
        <w:tc>
          <w:tcPr>
            <w:tcW w:w="2121" w:type="dxa"/>
            <w:tcBorders>
              <w:top w:val="single" w:sz="4" w:space="0" w:color="auto"/>
              <w:bottom w:val="single" w:sz="4" w:space="0" w:color="auto"/>
            </w:tcBorders>
          </w:tcPr>
          <w:p w14:paraId="2E0D9BBF" w14:textId="77777777" w:rsidR="00087B25" w:rsidRPr="00876DA8" w:rsidRDefault="00087B25" w:rsidP="00876DA8">
            <w:pPr>
              <w:adjustRightInd w:val="0"/>
              <w:snapToGrid w:val="0"/>
              <w:spacing w:line="360" w:lineRule="auto"/>
              <w:jc w:val="center"/>
              <w:rPr>
                <w:rFonts w:ascii="Book Antiqua" w:hAnsi="Book Antiqua"/>
                <w:b/>
                <w:sz w:val="24"/>
                <w:szCs w:val="24"/>
                <w:lang w:val="en-US"/>
              </w:rPr>
            </w:pPr>
            <w:r w:rsidRPr="00876DA8">
              <w:rPr>
                <w:rFonts w:ascii="Book Antiqua" w:hAnsi="Book Antiqua" w:cs="Arial"/>
                <w:b/>
                <w:sz w:val="24"/>
                <w:szCs w:val="24"/>
                <w:lang w:val="en-US"/>
              </w:rPr>
              <w:t>Full name</w:t>
            </w:r>
          </w:p>
        </w:tc>
        <w:tc>
          <w:tcPr>
            <w:tcW w:w="5364" w:type="dxa"/>
            <w:tcBorders>
              <w:top w:val="single" w:sz="4" w:space="0" w:color="auto"/>
              <w:bottom w:val="single" w:sz="4" w:space="0" w:color="auto"/>
            </w:tcBorders>
          </w:tcPr>
          <w:p w14:paraId="5B1CBE2F" w14:textId="77777777" w:rsidR="00087B25" w:rsidRPr="00876DA8" w:rsidRDefault="00087B25" w:rsidP="00876DA8">
            <w:pPr>
              <w:adjustRightInd w:val="0"/>
              <w:snapToGrid w:val="0"/>
              <w:spacing w:line="360" w:lineRule="auto"/>
              <w:jc w:val="center"/>
              <w:rPr>
                <w:rFonts w:ascii="Book Antiqua" w:hAnsi="Book Antiqua"/>
                <w:b/>
                <w:sz w:val="24"/>
                <w:szCs w:val="24"/>
                <w:lang w:val="en-US"/>
              </w:rPr>
            </w:pPr>
            <w:r w:rsidRPr="00876DA8">
              <w:rPr>
                <w:rFonts w:ascii="Book Antiqua" w:hAnsi="Book Antiqua" w:cs="Arial"/>
                <w:b/>
                <w:sz w:val="24"/>
                <w:szCs w:val="24"/>
                <w:lang w:val="en-US"/>
              </w:rPr>
              <w:t>Details</w:t>
            </w:r>
          </w:p>
        </w:tc>
      </w:tr>
      <w:tr w:rsidR="00087B25" w:rsidRPr="00876DA8" w14:paraId="3729DB4F" w14:textId="77777777" w:rsidTr="00554551">
        <w:tc>
          <w:tcPr>
            <w:tcW w:w="2121" w:type="dxa"/>
            <w:tcBorders>
              <w:top w:val="single" w:sz="4" w:space="0" w:color="auto"/>
            </w:tcBorders>
          </w:tcPr>
          <w:p w14:paraId="6BAB2710"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CBCL</w:t>
            </w:r>
          </w:p>
        </w:tc>
        <w:tc>
          <w:tcPr>
            <w:tcW w:w="2121" w:type="dxa"/>
            <w:tcBorders>
              <w:top w:val="single" w:sz="4" w:space="0" w:color="auto"/>
            </w:tcBorders>
          </w:tcPr>
          <w:p w14:paraId="200679A4" w14:textId="625E702F"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 xml:space="preserve">Child </w:t>
            </w:r>
            <w:r w:rsidR="00876DA8" w:rsidRPr="00876DA8">
              <w:rPr>
                <w:rFonts w:ascii="Book Antiqua" w:hAnsi="Book Antiqua"/>
                <w:sz w:val="24"/>
                <w:szCs w:val="24"/>
                <w:lang w:val="en-US"/>
              </w:rPr>
              <w:t>Behavior Checklist</w:t>
            </w:r>
          </w:p>
        </w:tc>
        <w:tc>
          <w:tcPr>
            <w:tcW w:w="5364" w:type="dxa"/>
            <w:tcBorders>
              <w:top w:val="single" w:sz="4" w:space="0" w:color="auto"/>
            </w:tcBorders>
          </w:tcPr>
          <w:p w14:paraId="3375408D"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Caregiver report form that categorizes problem behaviors in preschool and school-</w:t>
            </w:r>
          </w:p>
          <w:p w14:paraId="343A2F00" w14:textId="77777777" w:rsidR="00087B25" w:rsidRPr="00876DA8" w:rsidRDefault="00087B25" w:rsidP="00876DA8">
            <w:pPr>
              <w:adjustRightInd w:val="0"/>
              <w:snapToGrid w:val="0"/>
              <w:spacing w:line="360" w:lineRule="auto"/>
              <w:jc w:val="center"/>
              <w:rPr>
                <w:rFonts w:ascii="Book Antiqua" w:hAnsi="Book Antiqua"/>
                <w:b/>
                <w:sz w:val="24"/>
                <w:szCs w:val="24"/>
                <w:lang w:val="en-US"/>
              </w:rPr>
            </w:pPr>
            <w:r w:rsidRPr="00876DA8">
              <w:rPr>
                <w:rFonts w:ascii="Book Antiqua" w:hAnsi="Book Antiqua"/>
                <w:sz w:val="24"/>
                <w:szCs w:val="24"/>
                <w:lang w:val="en-US"/>
              </w:rPr>
              <w:t>aged children in the following 8 syndromes: aggressive, anxious-depressed, attention, rule-breaking, somatic complaints, social, thought, withdrawn-depressed.</w:t>
            </w:r>
          </w:p>
        </w:tc>
      </w:tr>
      <w:tr w:rsidR="00087B25" w:rsidRPr="00876DA8" w14:paraId="27344EE2" w14:textId="77777777" w:rsidTr="00554551">
        <w:tc>
          <w:tcPr>
            <w:tcW w:w="2121" w:type="dxa"/>
          </w:tcPr>
          <w:p w14:paraId="5BCF240A"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CDI</w:t>
            </w:r>
          </w:p>
        </w:tc>
        <w:tc>
          <w:tcPr>
            <w:tcW w:w="2121" w:type="dxa"/>
          </w:tcPr>
          <w:p w14:paraId="34A67245" w14:textId="18820708"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 xml:space="preserve">Children’s </w:t>
            </w:r>
            <w:r w:rsidR="00876DA8" w:rsidRPr="00876DA8">
              <w:rPr>
                <w:rFonts w:ascii="Book Antiqua" w:hAnsi="Book Antiqua"/>
                <w:sz w:val="24"/>
                <w:szCs w:val="24"/>
                <w:lang w:val="en-US"/>
              </w:rPr>
              <w:t>Depression Inventory</w:t>
            </w:r>
          </w:p>
        </w:tc>
        <w:tc>
          <w:tcPr>
            <w:tcW w:w="5364" w:type="dxa"/>
          </w:tcPr>
          <w:p w14:paraId="707A8459"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dolescent self-reported assessment. For each of 26 items, respondents endorsed one of three sentences indicating varying levels of depression.</w:t>
            </w:r>
          </w:p>
        </w:tc>
      </w:tr>
      <w:tr w:rsidR="00087B25" w:rsidRPr="00876DA8" w14:paraId="6F6E71B9" w14:textId="77777777" w:rsidTr="00554551">
        <w:tc>
          <w:tcPr>
            <w:tcW w:w="2121" w:type="dxa"/>
          </w:tcPr>
          <w:p w14:paraId="1CC2F405"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IMPACT-III</w:t>
            </w:r>
          </w:p>
        </w:tc>
        <w:tc>
          <w:tcPr>
            <w:tcW w:w="2121" w:type="dxa"/>
          </w:tcPr>
          <w:p w14:paraId="7E1814F7"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Not applicable</w:t>
            </w:r>
          </w:p>
        </w:tc>
        <w:tc>
          <w:tcPr>
            <w:tcW w:w="5364" w:type="dxa"/>
          </w:tcPr>
          <w:p w14:paraId="7CE94DEC"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IBD disease-specific health-related quality-of-life questionnaire for pediatric patients. It is composed of 35 items in the following 6 domains: IBD-related symptoms (7 items), systemic symptoms (3), emotional functioning (7), social functioning (12), body image (3) and treatment/intervention-related concerns (3). Each item is scored on a 5-point Likert scale, coded from 0 to 4 points. Higher scores indicate better quality of</w:t>
            </w:r>
          </w:p>
          <w:p w14:paraId="1D5F633A" w14:textId="77777777" w:rsidR="00087B25" w:rsidRPr="00876DA8" w:rsidRDefault="00087B25" w:rsidP="00876DA8">
            <w:pPr>
              <w:adjustRightInd w:val="0"/>
              <w:snapToGrid w:val="0"/>
              <w:spacing w:line="360" w:lineRule="auto"/>
              <w:jc w:val="center"/>
              <w:rPr>
                <w:rFonts w:ascii="Book Antiqua" w:hAnsi="Book Antiqua"/>
                <w:b/>
                <w:sz w:val="24"/>
                <w:szCs w:val="24"/>
                <w:lang w:val="en-US"/>
              </w:rPr>
            </w:pPr>
            <w:r w:rsidRPr="00876DA8">
              <w:rPr>
                <w:rFonts w:ascii="Book Antiqua" w:hAnsi="Book Antiqua"/>
                <w:sz w:val="24"/>
                <w:szCs w:val="24"/>
                <w:lang w:val="en-US"/>
              </w:rPr>
              <w:t>life.</w:t>
            </w:r>
          </w:p>
        </w:tc>
      </w:tr>
      <w:tr w:rsidR="00087B25" w:rsidRPr="00876DA8" w14:paraId="5E4B18DE" w14:textId="77777777" w:rsidTr="00554551">
        <w:tc>
          <w:tcPr>
            <w:tcW w:w="2121" w:type="dxa"/>
          </w:tcPr>
          <w:p w14:paraId="7B0DB53F"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KIDSCREEN 27</w:t>
            </w:r>
          </w:p>
        </w:tc>
        <w:tc>
          <w:tcPr>
            <w:tcW w:w="2121" w:type="dxa"/>
          </w:tcPr>
          <w:p w14:paraId="57EF3995"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Not applicable</w:t>
            </w:r>
          </w:p>
        </w:tc>
        <w:tc>
          <w:tcPr>
            <w:tcW w:w="5364" w:type="dxa"/>
          </w:tcPr>
          <w:p w14:paraId="0F80E12C"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Self-reported survey is a quality of life questionnaire consisting of 27 items measuring physical well-being, psychological well-being, autonomy and parent relations, peers and social support, and school environment.</w:t>
            </w:r>
          </w:p>
        </w:tc>
      </w:tr>
      <w:tr w:rsidR="00087B25" w:rsidRPr="00876DA8" w14:paraId="515605D9" w14:textId="77777777" w:rsidTr="00554551">
        <w:tc>
          <w:tcPr>
            <w:tcW w:w="2121" w:type="dxa"/>
          </w:tcPr>
          <w:p w14:paraId="0205EC39"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KINDL</w:t>
            </w:r>
          </w:p>
        </w:tc>
        <w:tc>
          <w:tcPr>
            <w:tcW w:w="2121" w:type="dxa"/>
          </w:tcPr>
          <w:p w14:paraId="3843E594"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Not applicable</w:t>
            </w:r>
          </w:p>
        </w:tc>
        <w:tc>
          <w:tcPr>
            <w:tcW w:w="5364" w:type="dxa"/>
          </w:tcPr>
          <w:p w14:paraId="1FCB3251"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 xml:space="preserve">Adolescent self-reported survey consists of 24 Likert-scaled items, which are subdivided into the following six dimensions (subscales) of </w:t>
            </w:r>
            <w:r w:rsidRPr="00876DA8">
              <w:rPr>
                <w:rFonts w:ascii="Book Antiqua" w:hAnsi="Book Antiqua"/>
                <w:sz w:val="24"/>
                <w:szCs w:val="24"/>
                <w:lang w:val="en-US"/>
              </w:rPr>
              <w:lastRenderedPageBreak/>
              <w:t>quality of life: physical well-being, emotional well- being; self-worth, well-being in the family, well-being regarding friendships and well-being at school.</w:t>
            </w:r>
          </w:p>
        </w:tc>
      </w:tr>
      <w:tr w:rsidR="00087B25" w:rsidRPr="00876DA8" w14:paraId="2F4A1894" w14:textId="77777777" w:rsidTr="00554551">
        <w:tc>
          <w:tcPr>
            <w:tcW w:w="2121" w:type="dxa"/>
          </w:tcPr>
          <w:p w14:paraId="6C2B270D"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lastRenderedPageBreak/>
              <w:t>McMaster Family Assessment Device</w:t>
            </w:r>
          </w:p>
        </w:tc>
        <w:tc>
          <w:tcPr>
            <w:tcW w:w="2121" w:type="dxa"/>
          </w:tcPr>
          <w:p w14:paraId="4E861A07"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Not applicable</w:t>
            </w:r>
          </w:p>
        </w:tc>
        <w:tc>
          <w:tcPr>
            <w:tcW w:w="5364" w:type="dxa"/>
          </w:tcPr>
          <w:p w14:paraId="09A16593"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dolescent self-reported 60-item instrument that assesses six domains, namely, problem solving, communication, roles, affective responsiveness, affective involvement, behavior control and general functioning of family functioning as well as general</w:t>
            </w:r>
          </w:p>
          <w:p w14:paraId="0FC26284"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family dysfunction.</w:t>
            </w:r>
          </w:p>
        </w:tc>
      </w:tr>
      <w:tr w:rsidR="00087B25" w:rsidRPr="00876DA8" w14:paraId="55926500" w14:textId="77777777" w:rsidTr="00554551">
        <w:tc>
          <w:tcPr>
            <w:tcW w:w="2121" w:type="dxa"/>
          </w:tcPr>
          <w:p w14:paraId="489DA933" w14:textId="77777777" w:rsidR="00087B25" w:rsidRPr="00876DA8" w:rsidRDefault="00087B25" w:rsidP="003A3124">
            <w:pPr>
              <w:adjustRightInd w:val="0"/>
              <w:snapToGrid w:val="0"/>
              <w:spacing w:line="360" w:lineRule="auto"/>
              <w:jc w:val="both"/>
              <w:rPr>
                <w:rFonts w:ascii="Book Antiqua" w:hAnsi="Book Antiqua"/>
                <w:sz w:val="24"/>
                <w:szCs w:val="24"/>
                <w:lang w:val="en-US"/>
              </w:rPr>
            </w:pPr>
            <w:proofErr w:type="spellStart"/>
            <w:r w:rsidRPr="00876DA8">
              <w:rPr>
                <w:rFonts w:ascii="Book Antiqua" w:hAnsi="Book Antiqua"/>
                <w:sz w:val="24"/>
                <w:szCs w:val="24"/>
                <w:lang w:val="en-US"/>
              </w:rPr>
              <w:t>PedsQL</w:t>
            </w:r>
            <w:proofErr w:type="spellEnd"/>
            <w:r w:rsidRPr="00876DA8">
              <w:rPr>
                <w:rFonts w:ascii="Book Antiqua" w:hAnsi="Book Antiqua"/>
                <w:sz w:val="24"/>
                <w:szCs w:val="24"/>
                <w:lang w:val="en-US"/>
              </w:rPr>
              <w:t xml:space="preserve"> generic scale</w:t>
            </w:r>
          </w:p>
        </w:tc>
        <w:tc>
          <w:tcPr>
            <w:tcW w:w="2121" w:type="dxa"/>
          </w:tcPr>
          <w:p w14:paraId="6370F5A6"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Pediatric Quality of Life Inventory</w:t>
            </w:r>
          </w:p>
        </w:tc>
        <w:tc>
          <w:tcPr>
            <w:tcW w:w="5364" w:type="dxa"/>
          </w:tcPr>
          <w:p w14:paraId="7F8CBF43"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Parent reported and self-reported assessment. A modular approach to measuring health-related quality of life (HRQOL) in healthy children and adolescents and those with acute and chronic health conditions. It contains the following four multidimensional scales: physical functioning, emotional functioning, social functioning, school functioning.</w:t>
            </w:r>
          </w:p>
        </w:tc>
      </w:tr>
      <w:tr w:rsidR="00087B25" w:rsidRPr="00876DA8" w14:paraId="757F1263" w14:textId="77777777" w:rsidTr="00554551">
        <w:tc>
          <w:tcPr>
            <w:tcW w:w="2121" w:type="dxa"/>
          </w:tcPr>
          <w:p w14:paraId="6C398DFC" w14:textId="77777777" w:rsidR="00087B25" w:rsidRPr="00876DA8" w:rsidRDefault="00087B25" w:rsidP="003A3124">
            <w:pPr>
              <w:adjustRightInd w:val="0"/>
              <w:snapToGrid w:val="0"/>
              <w:spacing w:line="360" w:lineRule="auto"/>
              <w:jc w:val="both"/>
              <w:rPr>
                <w:rFonts w:ascii="Book Antiqua" w:hAnsi="Book Antiqua"/>
                <w:sz w:val="24"/>
                <w:szCs w:val="24"/>
                <w:lang w:val="en-US"/>
              </w:rPr>
            </w:pPr>
            <w:proofErr w:type="spellStart"/>
            <w:r w:rsidRPr="00876DA8">
              <w:rPr>
                <w:rFonts w:ascii="Book Antiqua" w:hAnsi="Book Antiqua"/>
                <w:sz w:val="24"/>
                <w:szCs w:val="24"/>
                <w:lang w:val="en-US"/>
              </w:rPr>
              <w:t>PedsQL</w:t>
            </w:r>
            <w:proofErr w:type="spellEnd"/>
            <w:r w:rsidRPr="00876DA8">
              <w:rPr>
                <w:rFonts w:ascii="Book Antiqua" w:hAnsi="Book Antiqua"/>
                <w:sz w:val="24"/>
                <w:szCs w:val="24"/>
                <w:lang w:val="en-US"/>
              </w:rPr>
              <w:t xml:space="preserve"> Multidimensional Fatigue Scale</w:t>
            </w:r>
          </w:p>
        </w:tc>
        <w:tc>
          <w:tcPr>
            <w:tcW w:w="2121" w:type="dxa"/>
          </w:tcPr>
          <w:p w14:paraId="7708E658"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Pediatric Quality of Life Inventory Multidimensional Fatigue Scale</w:t>
            </w:r>
          </w:p>
        </w:tc>
        <w:tc>
          <w:tcPr>
            <w:tcW w:w="5364" w:type="dxa"/>
          </w:tcPr>
          <w:p w14:paraId="2B79AA18"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ge-appropriate versions and parallel forms for children and parents. It measures the perceptions of fatigue by children and their parents and has been validated in a variety of pediatric chronic diseases.</w:t>
            </w:r>
          </w:p>
        </w:tc>
      </w:tr>
      <w:tr w:rsidR="00087B25" w:rsidRPr="00876DA8" w14:paraId="275C1476" w14:textId="77777777" w:rsidTr="00554551">
        <w:tc>
          <w:tcPr>
            <w:tcW w:w="2121" w:type="dxa"/>
          </w:tcPr>
          <w:p w14:paraId="26F15E98"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RCMAS</w:t>
            </w:r>
          </w:p>
        </w:tc>
        <w:tc>
          <w:tcPr>
            <w:tcW w:w="2121" w:type="dxa"/>
          </w:tcPr>
          <w:p w14:paraId="14C6C629"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Revised Children’s Manifest Anxiety scale</w:t>
            </w:r>
          </w:p>
        </w:tc>
        <w:tc>
          <w:tcPr>
            <w:tcW w:w="5364" w:type="dxa"/>
          </w:tcPr>
          <w:p w14:paraId="28ACDDAD"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dolescent self-reported assessment that is a true/false anxiety measure containing 28 items. The measured key areas are physiological anxiety, worry, social anxiety and defensiveness. The scale differentiates between anxiety-disordered and normal</w:t>
            </w:r>
          </w:p>
          <w:p w14:paraId="0AC0F3F7"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Children.</w:t>
            </w:r>
          </w:p>
        </w:tc>
      </w:tr>
      <w:tr w:rsidR="00087B25" w:rsidRPr="00876DA8" w14:paraId="4F70078F" w14:textId="77777777" w:rsidTr="00554551">
        <w:tc>
          <w:tcPr>
            <w:tcW w:w="2121" w:type="dxa"/>
          </w:tcPr>
          <w:p w14:paraId="1289C285"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lastRenderedPageBreak/>
              <w:t>SSR</w:t>
            </w:r>
          </w:p>
        </w:tc>
        <w:tc>
          <w:tcPr>
            <w:tcW w:w="2121" w:type="dxa"/>
          </w:tcPr>
          <w:p w14:paraId="49F81F04"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Sleep Self Report</w:t>
            </w:r>
          </w:p>
        </w:tc>
        <w:tc>
          <w:tcPr>
            <w:tcW w:w="5364" w:type="dxa"/>
          </w:tcPr>
          <w:p w14:paraId="4ECAA6DB"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dolescent self-reported assessment to discern sleep patterns and possible difficulties with sleep.</w:t>
            </w:r>
          </w:p>
        </w:tc>
      </w:tr>
      <w:tr w:rsidR="00087B25" w:rsidRPr="00876DA8" w14:paraId="000025C1" w14:textId="77777777" w:rsidTr="00554551">
        <w:tc>
          <w:tcPr>
            <w:tcW w:w="2121" w:type="dxa"/>
          </w:tcPr>
          <w:p w14:paraId="17DED749"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TACQOL</w:t>
            </w:r>
          </w:p>
        </w:tc>
        <w:tc>
          <w:tcPr>
            <w:tcW w:w="2121" w:type="dxa"/>
          </w:tcPr>
          <w:p w14:paraId="5AF5D94B"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TNO-AZL Children’s Quality of life Questionnaire</w:t>
            </w:r>
          </w:p>
        </w:tc>
        <w:tc>
          <w:tcPr>
            <w:tcW w:w="5364" w:type="dxa"/>
          </w:tcPr>
          <w:p w14:paraId="249E00EB"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Generic health-related quality of life questionnaire enabling comparisons between groups of children with varying chronic diseases. It includes 7 scales, involving general physical function, motor function, daily function,</w:t>
            </w:r>
            <w:r w:rsidRPr="00876DA8" w:rsidDel="00463D2B">
              <w:rPr>
                <w:rFonts w:ascii="Book Antiqua" w:hAnsi="Book Antiqua"/>
                <w:sz w:val="24"/>
                <w:szCs w:val="24"/>
                <w:lang w:val="en-US"/>
              </w:rPr>
              <w:t xml:space="preserve"> </w:t>
            </w:r>
            <w:r w:rsidRPr="00876DA8">
              <w:rPr>
                <w:rFonts w:ascii="Book Antiqua" w:hAnsi="Book Antiqua"/>
                <w:sz w:val="24"/>
                <w:szCs w:val="24"/>
                <w:lang w:val="en-US"/>
              </w:rPr>
              <w:t>cognitive function, social contact, and</w:t>
            </w:r>
          </w:p>
          <w:p w14:paraId="5C95F5B6"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positive and negative moods.</w:t>
            </w:r>
          </w:p>
        </w:tc>
      </w:tr>
      <w:tr w:rsidR="00087B25" w:rsidRPr="00876DA8" w14:paraId="69188989" w14:textId="77777777" w:rsidTr="00554551">
        <w:tc>
          <w:tcPr>
            <w:tcW w:w="2121" w:type="dxa"/>
          </w:tcPr>
          <w:p w14:paraId="20B52067" w14:textId="77777777" w:rsidR="00087B25" w:rsidRPr="00876DA8" w:rsidRDefault="00087B25" w:rsidP="003A3124">
            <w:pPr>
              <w:adjustRightInd w:val="0"/>
              <w:snapToGrid w:val="0"/>
              <w:spacing w:line="360" w:lineRule="auto"/>
              <w:jc w:val="both"/>
              <w:rPr>
                <w:rFonts w:ascii="Book Antiqua" w:hAnsi="Book Antiqua"/>
                <w:sz w:val="24"/>
                <w:szCs w:val="24"/>
                <w:lang w:val="en-US"/>
              </w:rPr>
            </w:pPr>
            <w:r w:rsidRPr="00876DA8">
              <w:rPr>
                <w:rFonts w:ascii="Book Antiqua" w:hAnsi="Book Antiqua"/>
                <w:sz w:val="24"/>
                <w:szCs w:val="24"/>
                <w:lang w:val="en-US"/>
              </w:rPr>
              <w:t>YSR</w:t>
            </w:r>
          </w:p>
        </w:tc>
        <w:tc>
          <w:tcPr>
            <w:tcW w:w="2121" w:type="dxa"/>
          </w:tcPr>
          <w:p w14:paraId="5FA8C73D"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Youth Self Report</w:t>
            </w:r>
          </w:p>
        </w:tc>
        <w:tc>
          <w:tcPr>
            <w:tcW w:w="5364" w:type="dxa"/>
          </w:tcPr>
          <w:p w14:paraId="68F06326" w14:textId="77777777" w:rsidR="00087B25" w:rsidRPr="00876DA8" w:rsidRDefault="00087B25" w:rsidP="00876DA8">
            <w:pPr>
              <w:adjustRightInd w:val="0"/>
              <w:snapToGrid w:val="0"/>
              <w:spacing w:line="360" w:lineRule="auto"/>
              <w:jc w:val="center"/>
              <w:rPr>
                <w:rFonts w:ascii="Book Antiqua" w:hAnsi="Book Antiqua"/>
                <w:sz w:val="24"/>
                <w:szCs w:val="24"/>
                <w:lang w:val="en-US"/>
              </w:rPr>
            </w:pPr>
            <w:r w:rsidRPr="00876DA8">
              <w:rPr>
                <w:rFonts w:ascii="Book Antiqua" w:hAnsi="Book Antiqua"/>
                <w:sz w:val="24"/>
                <w:szCs w:val="24"/>
                <w:lang w:val="en-US"/>
              </w:rPr>
              <w:t>Adolescent self-reported assessment with the following eight empirically-based syndrome scales: anxious/depressed, withdrawn/depressed and somatic complaints composing the internalizing (</w:t>
            </w:r>
            <w:r w:rsidRPr="00876DA8">
              <w:rPr>
                <w:rFonts w:ascii="Book Antiqua" w:hAnsi="Book Antiqua"/>
                <w:i/>
                <w:sz w:val="24"/>
                <w:szCs w:val="24"/>
                <w:lang w:val="en-US"/>
              </w:rPr>
              <w:t>i.e.</w:t>
            </w:r>
            <w:r w:rsidRPr="00876DA8">
              <w:rPr>
                <w:rFonts w:ascii="Book Antiqua" w:hAnsi="Book Antiqua"/>
                <w:sz w:val="24"/>
                <w:szCs w:val="24"/>
                <w:lang w:val="en-US"/>
              </w:rPr>
              <w:t>, emotional) broad-band scale; rule-breaking behavior and aggressive behavior composing the externalizing (</w:t>
            </w:r>
            <w:r w:rsidRPr="00876DA8">
              <w:rPr>
                <w:rFonts w:ascii="Book Antiqua" w:hAnsi="Book Antiqua"/>
                <w:i/>
                <w:sz w:val="24"/>
                <w:szCs w:val="24"/>
                <w:lang w:val="en-US"/>
              </w:rPr>
              <w:t>i.e.</w:t>
            </w:r>
            <w:r w:rsidRPr="00876DA8">
              <w:rPr>
                <w:rFonts w:ascii="Book Antiqua" w:hAnsi="Book Antiqua"/>
                <w:sz w:val="24"/>
                <w:szCs w:val="24"/>
                <w:lang w:val="en-US"/>
              </w:rPr>
              <w:t>, behavioral) broad-band scale; and these two scales, together with the syndrome scales of social, thought and attention problems, compose the total problems scale.</w:t>
            </w:r>
          </w:p>
        </w:tc>
      </w:tr>
    </w:tbl>
    <w:p w14:paraId="6D6139B6" w14:textId="77777777" w:rsidR="00087B25" w:rsidRPr="000166F8" w:rsidRDefault="00087B25" w:rsidP="00087B25">
      <w:pPr>
        <w:adjustRightInd w:val="0"/>
        <w:snapToGrid w:val="0"/>
        <w:spacing w:after="0" w:line="360" w:lineRule="auto"/>
        <w:jc w:val="both"/>
        <w:rPr>
          <w:rFonts w:ascii="Book Antiqua" w:hAnsi="Book Antiqua"/>
          <w:sz w:val="24"/>
          <w:szCs w:val="24"/>
          <w:lang w:val="en-US"/>
        </w:rPr>
      </w:pPr>
    </w:p>
    <w:p w14:paraId="45EFFF5E" w14:textId="0144CD5F" w:rsidR="00087B25" w:rsidRDefault="00087B25">
      <w:pPr>
        <w:rPr>
          <w:rFonts w:ascii="Book Antiqua" w:hAnsi="Book Antiqua"/>
          <w:sz w:val="24"/>
          <w:szCs w:val="24"/>
          <w:lang w:val="en-US"/>
        </w:rPr>
      </w:pPr>
      <w:r w:rsidRPr="000166F8">
        <w:rPr>
          <w:rFonts w:ascii="Book Antiqua" w:hAnsi="Book Antiqua"/>
          <w:sz w:val="24"/>
          <w:szCs w:val="24"/>
          <w:lang w:val="en-US"/>
        </w:rPr>
        <w:br w:type="page"/>
      </w:r>
    </w:p>
    <w:p w14:paraId="0A5048FB" w14:textId="77777777" w:rsidR="00087B25" w:rsidRPr="00087B25" w:rsidRDefault="00087B25" w:rsidP="00087B25">
      <w:pPr>
        <w:adjustRightInd w:val="0"/>
        <w:snapToGrid w:val="0"/>
        <w:spacing w:after="0" w:line="360" w:lineRule="auto"/>
        <w:jc w:val="both"/>
        <w:outlineLvl w:val="0"/>
        <w:rPr>
          <w:rFonts w:ascii="Book Antiqua" w:hAnsi="Book Antiqua"/>
          <w:b/>
          <w:sz w:val="24"/>
          <w:szCs w:val="24"/>
          <w:lang w:val="en-US"/>
        </w:rPr>
      </w:pPr>
      <w:r>
        <w:rPr>
          <w:rFonts w:ascii="Book Antiqua" w:hAnsi="Book Antiqua"/>
          <w:noProof/>
          <w:sz w:val="24"/>
          <w:szCs w:val="24"/>
          <w:lang w:val="en-US" w:eastAsia="zh-CN"/>
        </w:rPr>
        <w:lastRenderedPageBreak/>
        <w:drawing>
          <wp:anchor distT="0" distB="0" distL="114300" distR="114300" simplePos="0" relativeHeight="251659264" behindDoc="0" locked="0" layoutInCell="1" allowOverlap="1" wp14:anchorId="450C71C4" wp14:editId="097548F8">
            <wp:simplePos x="0" y="0"/>
            <wp:positionH relativeFrom="column">
              <wp:posOffset>6985</wp:posOffset>
            </wp:positionH>
            <wp:positionV relativeFrom="paragraph">
              <wp:posOffset>2540</wp:posOffset>
            </wp:positionV>
            <wp:extent cx="5270500" cy="4876800"/>
            <wp:effectExtent l="0" t="0" r="12700" b="0"/>
            <wp:wrapTopAndBottom/>
            <wp:docPr id="1" name="图片 1" descr="../../Library/Containers/com.tencent.qq/Data/Library/Application%20Support/QQ/Users/2466846217/QQ/Temp.db/70DED6EA-E0E6-48B2-8285-DC9761AC3D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70DED6EA-E0E6-48B2-8285-DC9761AC3D5E.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500" cy="4876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66F8">
        <w:rPr>
          <w:rFonts w:ascii="Book Antiqua" w:hAnsi="Book Antiqua"/>
          <w:b/>
          <w:sz w:val="24"/>
          <w:szCs w:val="24"/>
          <w:lang w:val="en-US"/>
        </w:rPr>
        <w:t>Figure</w:t>
      </w:r>
      <w:r>
        <w:rPr>
          <w:rFonts w:ascii="Book Antiqua" w:hAnsi="Book Antiqua"/>
          <w:b/>
          <w:sz w:val="24"/>
          <w:szCs w:val="24"/>
          <w:lang w:val="en-US"/>
        </w:rPr>
        <w:t xml:space="preserve"> 1 </w:t>
      </w:r>
      <w:r w:rsidRPr="000166F8">
        <w:rPr>
          <w:rFonts w:ascii="Book Antiqua" w:hAnsi="Book Antiqua"/>
          <w:b/>
          <w:sz w:val="24"/>
          <w:szCs w:val="24"/>
          <w:lang w:val="en-US"/>
        </w:rPr>
        <w:t>Study selection</w:t>
      </w:r>
      <w:r>
        <w:rPr>
          <w:rFonts w:ascii="Book Antiqua" w:hAnsi="Book Antiqua"/>
          <w:b/>
          <w:sz w:val="24"/>
          <w:szCs w:val="24"/>
          <w:lang w:val="en-US"/>
        </w:rPr>
        <w:t>.</w:t>
      </w:r>
    </w:p>
    <w:p w14:paraId="6BDCA26E" w14:textId="2C6C128A" w:rsidR="00E059A1" w:rsidRDefault="00E059A1">
      <w:pPr>
        <w:rPr>
          <w:rFonts w:ascii="Book Antiqua" w:hAnsi="Book Antiqua"/>
          <w:sz w:val="24"/>
          <w:szCs w:val="24"/>
          <w:lang w:val="en-US" w:eastAsia="zh-CN"/>
        </w:rPr>
      </w:pPr>
      <w:r>
        <w:rPr>
          <w:rFonts w:ascii="Book Antiqua" w:hAnsi="Book Antiqua"/>
          <w:sz w:val="24"/>
          <w:szCs w:val="24"/>
          <w:lang w:val="en-US" w:eastAsia="zh-CN"/>
        </w:rPr>
        <w:br w:type="page"/>
      </w:r>
    </w:p>
    <w:p w14:paraId="24D5FE94" w14:textId="613B1EAB" w:rsidR="00087B25" w:rsidRPr="000166F8" w:rsidRDefault="00E059A1" w:rsidP="00087B25">
      <w:pPr>
        <w:adjustRightInd w:val="0"/>
        <w:snapToGrid w:val="0"/>
        <w:spacing w:after="0" w:line="360" w:lineRule="auto"/>
        <w:jc w:val="both"/>
        <w:rPr>
          <w:rFonts w:ascii="Book Antiqua" w:hAnsi="Book Antiqua"/>
          <w:sz w:val="24"/>
          <w:szCs w:val="24"/>
          <w:lang w:val="en-US" w:eastAsia="zh-CN"/>
        </w:rPr>
      </w:pPr>
      <w:r w:rsidRPr="00E059A1">
        <w:rPr>
          <w:rFonts w:ascii="Book Antiqua" w:hAnsi="Book Antiqua"/>
          <w:noProof/>
          <w:sz w:val="24"/>
          <w:szCs w:val="24"/>
          <w:lang w:val="en-US" w:eastAsia="zh-CN"/>
        </w:rPr>
        <w:lastRenderedPageBreak/>
        <mc:AlternateContent>
          <mc:Choice Requires="wpg">
            <w:drawing>
              <wp:anchor distT="0" distB="0" distL="114300" distR="114300" simplePos="0" relativeHeight="251660288" behindDoc="0" locked="0" layoutInCell="1" allowOverlap="1" wp14:anchorId="6FE78FCB" wp14:editId="675730B2">
                <wp:simplePos x="0" y="0"/>
                <wp:positionH relativeFrom="column">
                  <wp:posOffset>0</wp:posOffset>
                </wp:positionH>
                <wp:positionV relativeFrom="paragraph">
                  <wp:posOffset>0</wp:posOffset>
                </wp:positionV>
                <wp:extent cx="5274310" cy="4851400"/>
                <wp:effectExtent l="0" t="0" r="8890" b="25400"/>
                <wp:wrapTopAndBottom/>
                <wp:docPr id="2" name="Group 3"/>
                <wp:cNvGraphicFramePr/>
                <a:graphic xmlns:a="http://schemas.openxmlformats.org/drawingml/2006/main">
                  <a:graphicData uri="http://schemas.microsoft.com/office/word/2010/wordprocessingGroup">
                    <wpg:wgp>
                      <wpg:cNvGrpSpPr/>
                      <wpg:grpSpPr bwMode="auto">
                        <a:xfrm>
                          <a:off x="0" y="0"/>
                          <a:ext cx="5274310" cy="4851400"/>
                          <a:chOff x="0" y="0"/>
                          <a:chExt cx="10465" cy="9627"/>
                        </a:xfrm>
                      </wpg:grpSpPr>
                      <wps:wsp>
                        <wps:cNvPr id="3" name="AutoShape 102"/>
                        <wps:cNvSpPr>
                          <a:spLocks/>
                        </wps:cNvSpPr>
                        <wps:spPr bwMode="auto">
                          <a:xfrm>
                            <a:off x="2063" y="943"/>
                            <a:ext cx="6226" cy="5680"/>
                          </a:xfrm>
                          <a:custGeom>
                            <a:avLst/>
                            <a:gdLst>
                              <a:gd name="T0" fmla="+- 0 5509 2083"/>
                              <a:gd name="T1" fmla="*/ T0 w 6226"/>
                              <a:gd name="T2" fmla="+- 0 6642 962"/>
                              <a:gd name="T3" fmla="*/ 6642 h 5680"/>
                              <a:gd name="T4" fmla="+- 0 4728 2083"/>
                              <a:gd name="T5" fmla="*/ T4 w 6226"/>
                              <a:gd name="T6" fmla="+- 0 6622 962"/>
                              <a:gd name="T7" fmla="*/ 6622 h 5680"/>
                              <a:gd name="T8" fmla="+- 0 4429 2083"/>
                              <a:gd name="T9" fmla="*/ T8 w 6226"/>
                              <a:gd name="T10" fmla="+- 0 1042 962"/>
                              <a:gd name="T11" fmla="*/ 1042 h 5680"/>
                              <a:gd name="T12" fmla="+- 0 3865 2083"/>
                              <a:gd name="T13" fmla="*/ T12 w 6226"/>
                              <a:gd name="T14" fmla="+- 0 1242 962"/>
                              <a:gd name="T15" fmla="*/ 1242 h 5680"/>
                              <a:gd name="T16" fmla="+- 0 3540 2083"/>
                              <a:gd name="T17" fmla="*/ T16 w 6226"/>
                              <a:gd name="T18" fmla="+- 0 1402 962"/>
                              <a:gd name="T19" fmla="*/ 1402 h 5680"/>
                              <a:gd name="T20" fmla="+- 0 3298 2083"/>
                              <a:gd name="T21" fmla="*/ T20 w 6226"/>
                              <a:gd name="T22" fmla="+- 0 1562 962"/>
                              <a:gd name="T23" fmla="*/ 1562 h 5680"/>
                              <a:gd name="T24" fmla="+- 0 3074 2083"/>
                              <a:gd name="T25" fmla="*/ T24 w 6226"/>
                              <a:gd name="T26" fmla="+- 0 1722 962"/>
                              <a:gd name="T27" fmla="*/ 1722 h 5680"/>
                              <a:gd name="T28" fmla="+- 0 2868 2083"/>
                              <a:gd name="T29" fmla="*/ T28 w 6226"/>
                              <a:gd name="T30" fmla="+- 0 1922 962"/>
                              <a:gd name="T31" fmla="*/ 1922 h 5680"/>
                              <a:gd name="T32" fmla="+- 0 2683 2083"/>
                              <a:gd name="T33" fmla="*/ T32 w 6226"/>
                              <a:gd name="T34" fmla="+- 0 2122 962"/>
                              <a:gd name="T35" fmla="*/ 2122 h 5680"/>
                              <a:gd name="T36" fmla="+- 0 2520 2083"/>
                              <a:gd name="T37" fmla="*/ T36 w 6226"/>
                              <a:gd name="T38" fmla="+- 0 2362 962"/>
                              <a:gd name="T39" fmla="*/ 2362 h 5680"/>
                              <a:gd name="T40" fmla="+- 0 2380 2083"/>
                              <a:gd name="T41" fmla="*/ T40 w 6226"/>
                              <a:gd name="T42" fmla="+- 0 2582 962"/>
                              <a:gd name="T43" fmla="*/ 2582 h 5680"/>
                              <a:gd name="T44" fmla="+- 0 2266 2083"/>
                              <a:gd name="T45" fmla="*/ T44 w 6226"/>
                              <a:gd name="T46" fmla="+- 0 2842 962"/>
                              <a:gd name="T47" fmla="*/ 2842 h 5680"/>
                              <a:gd name="T48" fmla="+- 0 2178 2083"/>
                              <a:gd name="T49" fmla="*/ T48 w 6226"/>
                              <a:gd name="T50" fmla="+- 0 3102 962"/>
                              <a:gd name="T51" fmla="*/ 3102 h 5680"/>
                              <a:gd name="T52" fmla="+- 0 2117 2083"/>
                              <a:gd name="T53" fmla="*/ T52 w 6226"/>
                              <a:gd name="T54" fmla="+- 0 3382 962"/>
                              <a:gd name="T55" fmla="*/ 3382 h 5680"/>
                              <a:gd name="T56" fmla="+- 0 2086 2083"/>
                              <a:gd name="T57" fmla="*/ T56 w 6226"/>
                              <a:gd name="T58" fmla="+- 0 3662 962"/>
                              <a:gd name="T59" fmla="*/ 3662 h 5680"/>
                              <a:gd name="T60" fmla="+- 0 2086 2083"/>
                              <a:gd name="T61" fmla="*/ T60 w 6226"/>
                              <a:gd name="T62" fmla="+- 0 3942 962"/>
                              <a:gd name="T63" fmla="*/ 3942 h 5680"/>
                              <a:gd name="T64" fmla="+- 0 2117 2083"/>
                              <a:gd name="T65" fmla="*/ T64 w 6226"/>
                              <a:gd name="T66" fmla="+- 0 4242 962"/>
                              <a:gd name="T67" fmla="*/ 4242 h 5680"/>
                              <a:gd name="T68" fmla="+- 0 2178 2083"/>
                              <a:gd name="T69" fmla="*/ T68 w 6226"/>
                              <a:gd name="T70" fmla="+- 0 4502 962"/>
                              <a:gd name="T71" fmla="*/ 4502 h 5680"/>
                              <a:gd name="T72" fmla="+- 0 2266 2083"/>
                              <a:gd name="T73" fmla="*/ T72 w 6226"/>
                              <a:gd name="T74" fmla="+- 0 4762 962"/>
                              <a:gd name="T75" fmla="*/ 4762 h 5680"/>
                              <a:gd name="T76" fmla="+- 0 2380 2083"/>
                              <a:gd name="T77" fmla="*/ T76 w 6226"/>
                              <a:gd name="T78" fmla="+- 0 5022 962"/>
                              <a:gd name="T79" fmla="*/ 5022 h 5680"/>
                              <a:gd name="T80" fmla="+- 0 2520 2083"/>
                              <a:gd name="T81" fmla="*/ T80 w 6226"/>
                              <a:gd name="T82" fmla="+- 0 5262 962"/>
                              <a:gd name="T83" fmla="*/ 5262 h 5680"/>
                              <a:gd name="T84" fmla="+- 0 2683 2083"/>
                              <a:gd name="T85" fmla="*/ T84 w 6226"/>
                              <a:gd name="T86" fmla="+- 0 5482 962"/>
                              <a:gd name="T87" fmla="*/ 5482 h 5680"/>
                              <a:gd name="T88" fmla="+- 0 2868 2083"/>
                              <a:gd name="T89" fmla="*/ T88 w 6226"/>
                              <a:gd name="T90" fmla="+- 0 5702 962"/>
                              <a:gd name="T91" fmla="*/ 5702 h 5680"/>
                              <a:gd name="T92" fmla="+- 0 3074 2083"/>
                              <a:gd name="T93" fmla="*/ T92 w 6226"/>
                              <a:gd name="T94" fmla="+- 0 5882 962"/>
                              <a:gd name="T95" fmla="*/ 5882 h 5680"/>
                              <a:gd name="T96" fmla="+- 0 3298 2083"/>
                              <a:gd name="T97" fmla="*/ T96 w 6226"/>
                              <a:gd name="T98" fmla="+- 0 6062 962"/>
                              <a:gd name="T99" fmla="*/ 6062 h 5680"/>
                              <a:gd name="T100" fmla="+- 0 3540 2083"/>
                              <a:gd name="T101" fmla="*/ T100 w 6226"/>
                              <a:gd name="T102" fmla="+- 0 6222 962"/>
                              <a:gd name="T103" fmla="*/ 6222 h 5680"/>
                              <a:gd name="T104" fmla="+- 0 3798 2083"/>
                              <a:gd name="T105" fmla="*/ T104 w 6226"/>
                              <a:gd name="T106" fmla="+- 0 6342 962"/>
                              <a:gd name="T107" fmla="*/ 6342 h 5680"/>
                              <a:gd name="T108" fmla="+- 0 4140 2083"/>
                              <a:gd name="T109" fmla="*/ T108 w 6226"/>
                              <a:gd name="T110" fmla="+- 0 6482 962"/>
                              <a:gd name="T111" fmla="*/ 6482 h 5680"/>
                              <a:gd name="T112" fmla="+- 0 6390 2083"/>
                              <a:gd name="T113" fmla="*/ T112 w 6226"/>
                              <a:gd name="T114" fmla="+- 0 6442 962"/>
                              <a:gd name="T115" fmla="*/ 6442 h 5680"/>
                              <a:gd name="T116" fmla="+- 0 6659 2083"/>
                              <a:gd name="T117" fmla="*/ T116 w 6226"/>
                              <a:gd name="T118" fmla="+- 0 6322 962"/>
                              <a:gd name="T119" fmla="*/ 6322 h 5680"/>
                              <a:gd name="T120" fmla="+- 0 6913 2083"/>
                              <a:gd name="T121" fmla="*/ T120 w 6226"/>
                              <a:gd name="T122" fmla="+- 0 6182 962"/>
                              <a:gd name="T123" fmla="*/ 6182 h 5680"/>
                              <a:gd name="T124" fmla="+- 0 7150 2083"/>
                              <a:gd name="T125" fmla="*/ T124 w 6226"/>
                              <a:gd name="T126" fmla="+- 0 6022 962"/>
                              <a:gd name="T127" fmla="*/ 6022 h 5680"/>
                              <a:gd name="T128" fmla="+- 0 7370 2083"/>
                              <a:gd name="T129" fmla="*/ T128 w 6226"/>
                              <a:gd name="T130" fmla="+- 0 5842 962"/>
                              <a:gd name="T131" fmla="*/ 5842 h 5680"/>
                              <a:gd name="T132" fmla="+- 0 7571 2083"/>
                              <a:gd name="T133" fmla="*/ T132 w 6226"/>
                              <a:gd name="T134" fmla="+- 0 5642 962"/>
                              <a:gd name="T135" fmla="*/ 5642 h 5680"/>
                              <a:gd name="T136" fmla="+- 0 7750 2083"/>
                              <a:gd name="T137" fmla="*/ T136 w 6226"/>
                              <a:gd name="T138" fmla="+- 0 5442 962"/>
                              <a:gd name="T139" fmla="*/ 5442 h 5680"/>
                              <a:gd name="T140" fmla="+- 0 7908 2083"/>
                              <a:gd name="T141" fmla="*/ T140 w 6226"/>
                              <a:gd name="T142" fmla="+- 0 5202 962"/>
                              <a:gd name="T143" fmla="*/ 5202 h 5680"/>
                              <a:gd name="T144" fmla="+- 0 8041 2083"/>
                              <a:gd name="T145" fmla="*/ T144 w 6226"/>
                              <a:gd name="T146" fmla="+- 0 4962 962"/>
                              <a:gd name="T147" fmla="*/ 4962 h 5680"/>
                              <a:gd name="T148" fmla="+- 0 8149 2083"/>
                              <a:gd name="T149" fmla="*/ T148 w 6226"/>
                              <a:gd name="T150" fmla="+- 0 4702 962"/>
                              <a:gd name="T151" fmla="*/ 4702 h 5680"/>
                              <a:gd name="T152" fmla="+- 0 8231 2083"/>
                              <a:gd name="T153" fmla="*/ T152 w 6226"/>
                              <a:gd name="T154" fmla="+- 0 4442 962"/>
                              <a:gd name="T155" fmla="*/ 4442 h 5680"/>
                              <a:gd name="T156" fmla="+- 0 8284 2083"/>
                              <a:gd name="T157" fmla="*/ T156 w 6226"/>
                              <a:gd name="T158" fmla="+- 0 4162 962"/>
                              <a:gd name="T159" fmla="*/ 4162 h 5680"/>
                              <a:gd name="T160" fmla="+- 0 8307 2083"/>
                              <a:gd name="T161" fmla="*/ T160 w 6226"/>
                              <a:gd name="T162" fmla="+- 0 3882 962"/>
                              <a:gd name="T163" fmla="*/ 3882 h 5680"/>
                              <a:gd name="T164" fmla="+- 0 8299 2083"/>
                              <a:gd name="T165" fmla="*/ T164 w 6226"/>
                              <a:gd name="T166" fmla="+- 0 3602 962"/>
                              <a:gd name="T167" fmla="*/ 3602 h 5680"/>
                              <a:gd name="T168" fmla="+- 0 8261 2083"/>
                              <a:gd name="T169" fmla="*/ T168 w 6226"/>
                              <a:gd name="T170" fmla="+- 0 3302 962"/>
                              <a:gd name="T171" fmla="*/ 3302 h 5680"/>
                              <a:gd name="T172" fmla="+- 0 8193 2083"/>
                              <a:gd name="T173" fmla="*/ T172 w 6226"/>
                              <a:gd name="T174" fmla="+- 0 3042 962"/>
                              <a:gd name="T175" fmla="*/ 3042 h 5680"/>
                              <a:gd name="T176" fmla="+- 0 8099 2083"/>
                              <a:gd name="T177" fmla="*/ T176 w 6226"/>
                              <a:gd name="T178" fmla="+- 0 2782 962"/>
                              <a:gd name="T179" fmla="*/ 2782 h 5680"/>
                              <a:gd name="T180" fmla="+- 0 7978 2083"/>
                              <a:gd name="T181" fmla="*/ T180 w 6226"/>
                              <a:gd name="T182" fmla="+- 0 2522 962"/>
                              <a:gd name="T183" fmla="*/ 2522 h 5680"/>
                              <a:gd name="T184" fmla="+- 0 7832 2083"/>
                              <a:gd name="T185" fmla="*/ T184 w 6226"/>
                              <a:gd name="T186" fmla="+- 0 2302 962"/>
                              <a:gd name="T187" fmla="*/ 2302 h 5680"/>
                              <a:gd name="T188" fmla="+- 0 7663 2083"/>
                              <a:gd name="T189" fmla="*/ T188 w 6226"/>
                              <a:gd name="T190" fmla="+- 0 2082 962"/>
                              <a:gd name="T191" fmla="*/ 2082 h 5680"/>
                              <a:gd name="T192" fmla="+- 0 7473 2083"/>
                              <a:gd name="T193" fmla="*/ T192 w 6226"/>
                              <a:gd name="T194" fmla="+- 0 1862 962"/>
                              <a:gd name="T195" fmla="*/ 1862 h 5680"/>
                              <a:gd name="T196" fmla="+- 0 7263 2083"/>
                              <a:gd name="T197" fmla="*/ T196 w 6226"/>
                              <a:gd name="T198" fmla="+- 0 1682 962"/>
                              <a:gd name="T199" fmla="*/ 1682 h 5680"/>
                              <a:gd name="T200" fmla="+- 0 7034 2083"/>
                              <a:gd name="T201" fmla="*/ T200 w 6226"/>
                              <a:gd name="T202" fmla="+- 0 1502 962"/>
                              <a:gd name="T203" fmla="*/ 1502 h 5680"/>
                              <a:gd name="T204" fmla="+- 0 6724 2083"/>
                              <a:gd name="T205" fmla="*/ T204 w 6226"/>
                              <a:gd name="T206" fmla="+- 0 1322 962"/>
                              <a:gd name="T207" fmla="*/ 1322 h 5680"/>
                              <a:gd name="T208" fmla="+- 0 6458 2083"/>
                              <a:gd name="T209" fmla="*/ T208 w 6226"/>
                              <a:gd name="T210" fmla="+- 0 1202 962"/>
                              <a:gd name="T211" fmla="*/ 1202 h 5680"/>
                              <a:gd name="T212" fmla="+- 0 5738 2083"/>
                              <a:gd name="T213" fmla="*/ T212 w 6226"/>
                              <a:gd name="T214" fmla="+- 0 1002 962"/>
                              <a:gd name="T215" fmla="*/ 1002 h 5680"/>
                              <a:gd name="T216" fmla="+- 0 5738 2083"/>
                              <a:gd name="T217" fmla="*/ T216 w 6226"/>
                              <a:gd name="T218" fmla="+- 0 1002 962"/>
                              <a:gd name="T219" fmla="*/ 1002 h 5680"/>
                              <a:gd name="T220" fmla="+- 0 5662 2083"/>
                              <a:gd name="T221" fmla="*/ T220 w 6226"/>
                              <a:gd name="T222" fmla="+- 0 1002 962"/>
                              <a:gd name="T223" fmla="*/ 1002 h 5680"/>
                              <a:gd name="T224" fmla="+- 0 4882 2083"/>
                              <a:gd name="T225" fmla="*/ T224 w 6226"/>
                              <a:gd name="T226" fmla="+- 0 982 962"/>
                              <a:gd name="T227" fmla="*/ 982 h 56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226" h="5680">
                                <a:moveTo>
                                  <a:pt x="3503" y="5660"/>
                                </a:moveTo>
                                <a:lnTo>
                                  <a:pt x="2722" y="5660"/>
                                </a:lnTo>
                                <a:lnTo>
                                  <a:pt x="2799" y="5680"/>
                                </a:lnTo>
                                <a:lnTo>
                                  <a:pt x="3426" y="5680"/>
                                </a:lnTo>
                                <a:lnTo>
                                  <a:pt x="3503" y="5660"/>
                                </a:lnTo>
                                <a:close/>
                                <a:moveTo>
                                  <a:pt x="3655" y="5640"/>
                                </a:moveTo>
                                <a:lnTo>
                                  <a:pt x="2570" y="5640"/>
                                </a:lnTo>
                                <a:lnTo>
                                  <a:pt x="2645" y="5660"/>
                                </a:lnTo>
                                <a:lnTo>
                                  <a:pt x="3579" y="5660"/>
                                </a:lnTo>
                                <a:lnTo>
                                  <a:pt x="3655" y="5640"/>
                                </a:lnTo>
                                <a:close/>
                                <a:moveTo>
                                  <a:pt x="3879" y="80"/>
                                </a:moveTo>
                                <a:lnTo>
                                  <a:pt x="2346" y="80"/>
                                </a:lnTo>
                                <a:lnTo>
                                  <a:pt x="2057" y="160"/>
                                </a:lnTo>
                                <a:lnTo>
                                  <a:pt x="1987" y="200"/>
                                </a:lnTo>
                                <a:lnTo>
                                  <a:pt x="1849" y="240"/>
                                </a:lnTo>
                                <a:lnTo>
                                  <a:pt x="1782" y="280"/>
                                </a:lnTo>
                                <a:lnTo>
                                  <a:pt x="1715" y="300"/>
                                </a:lnTo>
                                <a:lnTo>
                                  <a:pt x="1649" y="340"/>
                                </a:lnTo>
                                <a:lnTo>
                                  <a:pt x="1584" y="360"/>
                                </a:lnTo>
                                <a:lnTo>
                                  <a:pt x="1457" y="440"/>
                                </a:lnTo>
                                <a:lnTo>
                                  <a:pt x="1395" y="480"/>
                                </a:lnTo>
                                <a:lnTo>
                                  <a:pt x="1334" y="520"/>
                                </a:lnTo>
                                <a:lnTo>
                                  <a:pt x="1274" y="540"/>
                                </a:lnTo>
                                <a:lnTo>
                                  <a:pt x="1215" y="600"/>
                                </a:lnTo>
                                <a:lnTo>
                                  <a:pt x="1157" y="640"/>
                                </a:lnTo>
                                <a:lnTo>
                                  <a:pt x="1101" y="680"/>
                                </a:lnTo>
                                <a:lnTo>
                                  <a:pt x="1045" y="720"/>
                                </a:lnTo>
                                <a:lnTo>
                                  <a:pt x="991" y="760"/>
                                </a:lnTo>
                                <a:lnTo>
                                  <a:pt x="937" y="820"/>
                                </a:lnTo>
                                <a:lnTo>
                                  <a:pt x="885" y="860"/>
                                </a:lnTo>
                                <a:lnTo>
                                  <a:pt x="835" y="900"/>
                                </a:lnTo>
                                <a:lnTo>
                                  <a:pt x="785" y="960"/>
                                </a:lnTo>
                                <a:lnTo>
                                  <a:pt x="737" y="1000"/>
                                </a:lnTo>
                                <a:lnTo>
                                  <a:pt x="690" y="1060"/>
                                </a:lnTo>
                                <a:lnTo>
                                  <a:pt x="644" y="1120"/>
                                </a:lnTo>
                                <a:lnTo>
                                  <a:pt x="600" y="1160"/>
                                </a:lnTo>
                                <a:lnTo>
                                  <a:pt x="557" y="1220"/>
                                </a:lnTo>
                                <a:lnTo>
                                  <a:pt x="516" y="1280"/>
                                </a:lnTo>
                                <a:lnTo>
                                  <a:pt x="476" y="1340"/>
                                </a:lnTo>
                                <a:lnTo>
                                  <a:pt x="437" y="1400"/>
                                </a:lnTo>
                                <a:lnTo>
                                  <a:pt x="400" y="1440"/>
                                </a:lnTo>
                                <a:lnTo>
                                  <a:pt x="364" y="1500"/>
                                </a:lnTo>
                                <a:lnTo>
                                  <a:pt x="330" y="1560"/>
                                </a:lnTo>
                                <a:lnTo>
                                  <a:pt x="297" y="1620"/>
                                </a:lnTo>
                                <a:lnTo>
                                  <a:pt x="266" y="1700"/>
                                </a:lnTo>
                                <a:lnTo>
                                  <a:pt x="237" y="1760"/>
                                </a:lnTo>
                                <a:lnTo>
                                  <a:pt x="209" y="1820"/>
                                </a:lnTo>
                                <a:lnTo>
                                  <a:pt x="183" y="1880"/>
                                </a:lnTo>
                                <a:lnTo>
                                  <a:pt x="158" y="1940"/>
                                </a:lnTo>
                                <a:lnTo>
                                  <a:pt x="135" y="2020"/>
                                </a:lnTo>
                                <a:lnTo>
                                  <a:pt x="114" y="2080"/>
                                </a:lnTo>
                                <a:lnTo>
                                  <a:pt x="95" y="2140"/>
                                </a:lnTo>
                                <a:lnTo>
                                  <a:pt x="77" y="2220"/>
                                </a:lnTo>
                                <a:lnTo>
                                  <a:pt x="61" y="2280"/>
                                </a:lnTo>
                                <a:lnTo>
                                  <a:pt x="47" y="2340"/>
                                </a:lnTo>
                                <a:lnTo>
                                  <a:pt x="34" y="2420"/>
                                </a:lnTo>
                                <a:lnTo>
                                  <a:pt x="24" y="2480"/>
                                </a:lnTo>
                                <a:lnTo>
                                  <a:pt x="15" y="2560"/>
                                </a:lnTo>
                                <a:lnTo>
                                  <a:pt x="8" y="2640"/>
                                </a:lnTo>
                                <a:lnTo>
                                  <a:pt x="3" y="2700"/>
                                </a:lnTo>
                                <a:lnTo>
                                  <a:pt x="1" y="2780"/>
                                </a:lnTo>
                                <a:lnTo>
                                  <a:pt x="0" y="2840"/>
                                </a:lnTo>
                                <a:lnTo>
                                  <a:pt x="1" y="2920"/>
                                </a:lnTo>
                                <a:lnTo>
                                  <a:pt x="3" y="2980"/>
                                </a:lnTo>
                                <a:lnTo>
                                  <a:pt x="8" y="3060"/>
                                </a:lnTo>
                                <a:lnTo>
                                  <a:pt x="15" y="3140"/>
                                </a:lnTo>
                                <a:lnTo>
                                  <a:pt x="24" y="3200"/>
                                </a:lnTo>
                                <a:lnTo>
                                  <a:pt x="34" y="3280"/>
                                </a:lnTo>
                                <a:lnTo>
                                  <a:pt x="47" y="3340"/>
                                </a:lnTo>
                                <a:lnTo>
                                  <a:pt x="61" y="3420"/>
                                </a:lnTo>
                                <a:lnTo>
                                  <a:pt x="77" y="3480"/>
                                </a:lnTo>
                                <a:lnTo>
                                  <a:pt x="95" y="3540"/>
                                </a:lnTo>
                                <a:lnTo>
                                  <a:pt x="114" y="3620"/>
                                </a:lnTo>
                                <a:lnTo>
                                  <a:pt x="135" y="3680"/>
                                </a:lnTo>
                                <a:lnTo>
                                  <a:pt x="158" y="3740"/>
                                </a:lnTo>
                                <a:lnTo>
                                  <a:pt x="183" y="3800"/>
                                </a:lnTo>
                                <a:lnTo>
                                  <a:pt x="209" y="3880"/>
                                </a:lnTo>
                                <a:lnTo>
                                  <a:pt x="237" y="3940"/>
                                </a:lnTo>
                                <a:lnTo>
                                  <a:pt x="266" y="4000"/>
                                </a:lnTo>
                                <a:lnTo>
                                  <a:pt x="297" y="4060"/>
                                </a:lnTo>
                                <a:lnTo>
                                  <a:pt x="330" y="4120"/>
                                </a:lnTo>
                                <a:lnTo>
                                  <a:pt x="364" y="4180"/>
                                </a:lnTo>
                                <a:lnTo>
                                  <a:pt x="400" y="4240"/>
                                </a:lnTo>
                                <a:lnTo>
                                  <a:pt x="437" y="4300"/>
                                </a:lnTo>
                                <a:lnTo>
                                  <a:pt x="476" y="4360"/>
                                </a:lnTo>
                                <a:lnTo>
                                  <a:pt x="516" y="4420"/>
                                </a:lnTo>
                                <a:lnTo>
                                  <a:pt x="557" y="4480"/>
                                </a:lnTo>
                                <a:lnTo>
                                  <a:pt x="600" y="4520"/>
                                </a:lnTo>
                                <a:lnTo>
                                  <a:pt x="644" y="4580"/>
                                </a:lnTo>
                                <a:lnTo>
                                  <a:pt x="690" y="4640"/>
                                </a:lnTo>
                                <a:lnTo>
                                  <a:pt x="737" y="4680"/>
                                </a:lnTo>
                                <a:lnTo>
                                  <a:pt x="785" y="4740"/>
                                </a:lnTo>
                                <a:lnTo>
                                  <a:pt x="835" y="4780"/>
                                </a:lnTo>
                                <a:lnTo>
                                  <a:pt x="885" y="4840"/>
                                </a:lnTo>
                                <a:lnTo>
                                  <a:pt x="937" y="4880"/>
                                </a:lnTo>
                                <a:lnTo>
                                  <a:pt x="991" y="4920"/>
                                </a:lnTo>
                                <a:lnTo>
                                  <a:pt x="1045" y="4980"/>
                                </a:lnTo>
                                <a:lnTo>
                                  <a:pt x="1101" y="5020"/>
                                </a:lnTo>
                                <a:lnTo>
                                  <a:pt x="1157" y="5060"/>
                                </a:lnTo>
                                <a:lnTo>
                                  <a:pt x="1215" y="5100"/>
                                </a:lnTo>
                                <a:lnTo>
                                  <a:pt x="1274" y="5140"/>
                                </a:lnTo>
                                <a:lnTo>
                                  <a:pt x="1334" y="5180"/>
                                </a:lnTo>
                                <a:lnTo>
                                  <a:pt x="1395" y="5220"/>
                                </a:lnTo>
                                <a:lnTo>
                                  <a:pt x="1457" y="5260"/>
                                </a:lnTo>
                                <a:lnTo>
                                  <a:pt x="1520" y="5300"/>
                                </a:lnTo>
                                <a:lnTo>
                                  <a:pt x="1584" y="5320"/>
                                </a:lnTo>
                                <a:lnTo>
                                  <a:pt x="1649" y="5360"/>
                                </a:lnTo>
                                <a:lnTo>
                                  <a:pt x="1715" y="5380"/>
                                </a:lnTo>
                                <a:lnTo>
                                  <a:pt x="1782" y="5420"/>
                                </a:lnTo>
                                <a:lnTo>
                                  <a:pt x="1849" y="5440"/>
                                </a:lnTo>
                                <a:lnTo>
                                  <a:pt x="1918" y="5480"/>
                                </a:lnTo>
                                <a:lnTo>
                                  <a:pt x="2057" y="5520"/>
                                </a:lnTo>
                                <a:lnTo>
                                  <a:pt x="2494" y="5640"/>
                                </a:lnTo>
                                <a:lnTo>
                                  <a:pt x="3730" y="5640"/>
                                </a:lnTo>
                                <a:lnTo>
                                  <a:pt x="4167" y="5520"/>
                                </a:lnTo>
                                <a:lnTo>
                                  <a:pt x="4307" y="5480"/>
                                </a:lnTo>
                                <a:lnTo>
                                  <a:pt x="4375" y="5440"/>
                                </a:lnTo>
                                <a:lnTo>
                                  <a:pt x="4443" y="5420"/>
                                </a:lnTo>
                                <a:lnTo>
                                  <a:pt x="4510" y="5380"/>
                                </a:lnTo>
                                <a:lnTo>
                                  <a:pt x="4576" y="5360"/>
                                </a:lnTo>
                                <a:lnTo>
                                  <a:pt x="4641" y="5320"/>
                                </a:lnTo>
                                <a:lnTo>
                                  <a:pt x="4705" y="5300"/>
                                </a:lnTo>
                                <a:lnTo>
                                  <a:pt x="4768" y="5260"/>
                                </a:lnTo>
                                <a:lnTo>
                                  <a:pt x="4830" y="5220"/>
                                </a:lnTo>
                                <a:lnTo>
                                  <a:pt x="4891" y="5180"/>
                                </a:lnTo>
                                <a:lnTo>
                                  <a:pt x="4951" y="5140"/>
                                </a:lnTo>
                                <a:lnTo>
                                  <a:pt x="5010" y="5100"/>
                                </a:lnTo>
                                <a:lnTo>
                                  <a:pt x="5067" y="5060"/>
                                </a:lnTo>
                                <a:lnTo>
                                  <a:pt x="5124" y="5020"/>
                                </a:lnTo>
                                <a:lnTo>
                                  <a:pt x="5180" y="4980"/>
                                </a:lnTo>
                                <a:lnTo>
                                  <a:pt x="5234" y="4920"/>
                                </a:lnTo>
                                <a:lnTo>
                                  <a:pt x="5287" y="4880"/>
                                </a:lnTo>
                                <a:lnTo>
                                  <a:pt x="5339" y="4840"/>
                                </a:lnTo>
                                <a:lnTo>
                                  <a:pt x="5390" y="4780"/>
                                </a:lnTo>
                                <a:lnTo>
                                  <a:pt x="5439" y="4740"/>
                                </a:lnTo>
                                <a:lnTo>
                                  <a:pt x="5488" y="4680"/>
                                </a:lnTo>
                                <a:lnTo>
                                  <a:pt x="5535" y="4640"/>
                                </a:lnTo>
                                <a:lnTo>
                                  <a:pt x="5580" y="4580"/>
                                </a:lnTo>
                                <a:lnTo>
                                  <a:pt x="5624" y="4520"/>
                                </a:lnTo>
                                <a:lnTo>
                                  <a:pt x="5667" y="4480"/>
                                </a:lnTo>
                                <a:lnTo>
                                  <a:pt x="5709" y="4420"/>
                                </a:lnTo>
                                <a:lnTo>
                                  <a:pt x="5749" y="4360"/>
                                </a:lnTo>
                                <a:lnTo>
                                  <a:pt x="5788" y="4300"/>
                                </a:lnTo>
                                <a:lnTo>
                                  <a:pt x="5825" y="4240"/>
                                </a:lnTo>
                                <a:lnTo>
                                  <a:pt x="5860" y="4180"/>
                                </a:lnTo>
                                <a:lnTo>
                                  <a:pt x="5895" y="4120"/>
                                </a:lnTo>
                                <a:lnTo>
                                  <a:pt x="5927" y="4060"/>
                                </a:lnTo>
                                <a:lnTo>
                                  <a:pt x="5958" y="4000"/>
                                </a:lnTo>
                                <a:lnTo>
                                  <a:pt x="5988" y="3940"/>
                                </a:lnTo>
                                <a:lnTo>
                                  <a:pt x="6016" y="3880"/>
                                </a:lnTo>
                                <a:lnTo>
                                  <a:pt x="6042" y="3800"/>
                                </a:lnTo>
                                <a:lnTo>
                                  <a:pt x="6066" y="3740"/>
                                </a:lnTo>
                                <a:lnTo>
                                  <a:pt x="6089" y="3680"/>
                                </a:lnTo>
                                <a:lnTo>
                                  <a:pt x="6110" y="3620"/>
                                </a:lnTo>
                                <a:lnTo>
                                  <a:pt x="6130" y="3540"/>
                                </a:lnTo>
                                <a:lnTo>
                                  <a:pt x="6148" y="3480"/>
                                </a:lnTo>
                                <a:lnTo>
                                  <a:pt x="6164" y="3420"/>
                                </a:lnTo>
                                <a:lnTo>
                                  <a:pt x="6178" y="3340"/>
                                </a:lnTo>
                                <a:lnTo>
                                  <a:pt x="6190" y="3280"/>
                                </a:lnTo>
                                <a:lnTo>
                                  <a:pt x="6201" y="3200"/>
                                </a:lnTo>
                                <a:lnTo>
                                  <a:pt x="6209" y="3140"/>
                                </a:lnTo>
                                <a:lnTo>
                                  <a:pt x="6216" y="3060"/>
                                </a:lnTo>
                                <a:lnTo>
                                  <a:pt x="6221" y="2980"/>
                                </a:lnTo>
                                <a:lnTo>
                                  <a:pt x="6224" y="2920"/>
                                </a:lnTo>
                                <a:lnTo>
                                  <a:pt x="6225" y="2840"/>
                                </a:lnTo>
                                <a:lnTo>
                                  <a:pt x="6224" y="2780"/>
                                </a:lnTo>
                                <a:lnTo>
                                  <a:pt x="6221" y="2700"/>
                                </a:lnTo>
                                <a:lnTo>
                                  <a:pt x="6216" y="2640"/>
                                </a:lnTo>
                                <a:lnTo>
                                  <a:pt x="6209" y="2560"/>
                                </a:lnTo>
                                <a:lnTo>
                                  <a:pt x="6201" y="2480"/>
                                </a:lnTo>
                                <a:lnTo>
                                  <a:pt x="6190" y="2420"/>
                                </a:lnTo>
                                <a:lnTo>
                                  <a:pt x="6178" y="2340"/>
                                </a:lnTo>
                                <a:lnTo>
                                  <a:pt x="6164" y="2280"/>
                                </a:lnTo>
                                <a:lnTo>
                                  <a:pt x="6148" y="2220"/>
                                </a:lnTo>
                                <a:lnTo>
                                  <a:pt x="6130" y="2140"/>
                                </a:lnTo>
                                <a:lnTo>
                                  <a:pt x="6110" y="2080"/>
                                </a:lnTo>
                                <a:lnTo>
                                  <a:pt x="6089" y="2020"/>
                                </a:lnTo>
                                <a:lnTo>
                                  <a:pt x="6066" y="1940"/>
                                </a:lnTo>
                                <a:lnTo>
                                  <a:pt x="6042" y="1880"/>
                                </a:lnTo>
                                <a:lnTo>
                                  <a:pt x="6016" y="1820"/>
                                </a:lnTo>
                                <a:lnTo>
                                  <a:pt x="5988" y="1760"/>
                                </a:lnTo>
                                <a:lnTo>
                                  <a:pt x="5958" y="1700"/>
                                </a:lnTo>
                                <a:lnTo>
                                  <a:pt x="5927" y="1620"/>
                                </a:lnTo>
                                <a:lnTo>
                                  <a:pt x="5895" y="1560"/>
                                </a:lnTo>
                                <a:lnTo>
                                  <a:pt x="5860" y="1500"/>
                                </a:lnTo>
                                <a:lnTo>
                                  <a:pt x="5825" y="1440"/>
                                </a:lnTo>
                                <a:lnTo>
                                  <a:pt x="5788" y="1400"/>
                                </a:lnTo>
                                <a:lnTo>
                                  <a:pt x="5749" y="1340"/>
                                </a:lnTo>
                                <a:lnTo>
                                  <a:pt x="5709" y="1280"/>
                                </a:lnTo>
                                <a:lnTo>
                                  <a:pt x="5667" y="1220"/>
                                </a:lnTo>
                                <a:lnTo>
                                  <a:pt x="5624" y="1160"/>
                                </a:lnTo>
                                <a:lnTo>
                                  <a:pt x="5580" y="1120"/>
                                </a:lnTo>
                                <a:lnTo>
                                  <a:pt x="5535" y="1060"/>
                                </a:lnTo>
                                <a:lnTo>
                                  <a:pt x="5488" y="1000"/>
                                </a:lnTo>
                                <a:lnTo>
                                  <a:pt x="5439" y="960"/>
                                </a:lnTo>
                                <a:lnTo>
                                  <a:pt x="5390" y="900"/>
                                </a:lnTo>
                                <a:lnTo>
                                  <a:pt x="5339" y="860"/>
                                </a:lnTo>
                                <a:lnTo>
                                  <a:pt x="5287" y="820"/>
                                </a:lnTo>
                                <a:lnTo>
                                  <a:pt x="5234" y="760"/>
                                </a:lnTo>
                                <a:lnTo>
                                  <a:pt x="5180" y="720"/>
                                </a:lnTo>
                                <a:lnTo>
                                  <a:pt x="5124" y="680"/>
                                </a:lnTo>
                                <a:lnTo>
                                  <a:pt x="5067" y="640"/>
                                </a:lnTo>
                                <a:lnTo>
                                  <a:pt x="5010" y="600"/>
                                </a:lnTo>
                                <a:lnTo>
                                  <a:pt x="4951" y="540"/>
                                </a:lnTo>
                                <a:lnTo>
                                  <a:pt x="4891" y="520"/>
                                </a:lnTo>
                                <a:lnTo>
                                  <a:pt x="4830" y="480"/>
                                </a:lnTo>
                                <a:lnTo>
                                  <a:pt x="4768" y="440"/>
                                </a:lnTo>
                                <a:lnTo>
                                  <a:pt x="4641" y="360"/>
                                </a:lnTo>
                                <a:lnTo>
                                  <a:pt x="4576" y="340"/>
                                </a:lnTo>
                                <a:lnTo>
                                  <a:pt x="4510" y="300"/>
                                </a:lnTo>
                                <a:lnTo>
                                  <a:pt x="4443" y="280"/>
                                </a:lnTo>
                                <a:lnTo>
                                  <a:pt x="4375" y="240"/>
                                </a:lnTo>
                                <a:lnTo>
                                  <a:pt x="4237" y="200"/>
                                </a:lnTo>
                                <a:lnTo>
                                  <a:pt x="4167" y="160"/>
                                </a:lnTo>
                                <a:lnTo>
                                  <a:pt x="3879" y="80"/>
                                </a:lnTo>
                                <a:close/>
                                <a:moveTo>
                                  <a:pt x="3655" y="40"/>
                                </a:moveTo>
                                <a:lnTo>
                                  <a:pt x="2570" y="40"/>
                                </a:lnTo>
                                <a:lnTo>
                                  <a:pt x="2420" y="80"/>
                                </a:lnTo>
                                <a:lnTo>
                                  <a:pt x="3805" y="80"/>
                                </a:lnTo>
                                <a:lnTo>
                                  <a:pt x="3655" y="40"/>
                                </a:lnTo>
                                <a:close/>
                                <a:moveTo>
                                  <a:pt x="3503" y="20"/>
                                </a:moveTo>
                                <a:lnTo>
                                  <a:pt x="2722" y="20"/>
                                </a:lnTo>
                                <a:lnTo>
                                  <a:pt x="2645" y="40"/>
                                </a:lnTo>
                                <a:lnTo>
                                  <a:pt x="3579" y="40"/>
                                </a:lnTo>
                                <a:lnTo>
                                  <a:pt x="3503" y="20"/>
                                </a:lnTo>
                                <a:close/>
                                <a:moveTo>
                                  <a:pt x="3348" y="0"/>
                                </a:moveTo>
                                <a:lnTo>
                                  <a:pt x="2876" y="0"/>
                                </a:lnTo>
                                <a:lnTo>
                                  <a:pt x="2799" y="20"/>
                                </a:lnTo>
                                <a:lnTo>
                                  <a:pt x="3426" y="20"/>
                                </a:lnTo>
                                <a:lnTo>
                                  <a:pt x="3348" y="0"/>
                                </a:lnTo>
                                <a:close/>
                              </a:path>
                            </a:pathLst>
                          </a:custGeom>
                          <a:solidFill>
                            <a:schemeClr val="bg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101"/>
                        <wps:cNvSpPr>
                          <a:spLocks/>
                        </wps:cNvSpPr>
                        <wps:spPr bwMode="auto">
                          <a:xfrm>
                            <a:off x="2063" y="934"/>
                            <a:ext cx="6226" cy="5689"/>
                          </a:xfrm>
                          <a:custGeom>
                            <a:avLst/>
                            <a:gdLst>
                              <a:gd name="T0" fmla="+- 0 2098 2083"/>
                              <a:gd name="T1" fmla="*/ T0 w 6226"/>
                              <a:gd name="T2" fmla="+- 0 3511 953"/>
                              <a:gd name="T3" fmla="*/ 3511 h 5689"/>
                              <a:gd name="T4" fmla="+- 0 2160 2083"/>
                              <a:gd name="T5" fmla="*/ T4 w 6226"/>
                              <a:gd name="T6" fmla="+- 0 3165 953"/>
                              <a:gd name="T7" fmla="*/ 3165 h 5689"/>
                              <a:gd name="T8" fmla="+- 0 2266 2083"/>
                              <a:gd name="T9" fmla="*/ T8 w 6226"/>
                              <a:gd name="T10" fmla="+- 0 2834 953"/>
                              <a:gd name="T11" fmla="*/ 2834 h 5689"/>
                              <a:gd name="T12" fmla="+- 0 2413 2083"/>
                              <a:gd name="T13" fmla="*/ T12 w 6226"/>
                              <a:gd name="T14" fmla="+- 0 2521 953"/>
                              <a:gd name="T15" fmla="*/ 2521 h 5689"/>
                              <a:gd name="T16" fmla="+- 0 2599 2083"/>
                              <a:gd name="T17" fmla="*/ T16 w 6226"/>
                              <a:gd name="T18" fmla="+- 0 2228 953"/>
                              <a:gd name="T19" fmla="*/ 2228 h 5689"/>
                              <a:gd name="T20" fmla="+- 0 2820 2083"/>
                              <a:gd name="T21" fmla="*/ T20 w 6226"/>
                              <a:gd name="T22" fmla="+- 0 1959 953"/>
                              <a:gd name="T23" fmla="*/ 1959 h 5689"/>
                              <a:gd name="T24" fmla="+- 0 3074 2083"/>
                              <a:gd name="T25" fmla="*/ T24 w 6226"/>
                              <a:gd name="T26" fmla="+- 0 1716 953"/>
                              <a:gd name="T27" fmla="*/ 1716 h 5689"/>
                              <a:gd name="T28" fmla="+- 0 3357 2083"/>
                              <a:gd name="T29" fmla="*/ T28 w 6226"/>
                              <a:gd name="T30" fmla="+- 0 1502 953"/>
                              <a:gd name="T31" fmla="*/ 1502 h 5689"/>
                              <a:gd name="T32" fmla="+- 0 3667 2083"/>
                              <a:gd name="T33" fmla="*/ T32 w 6226"/>
                              <a:gd name="T34" fmla="+- 0 1319 953"/>
                              <a:gd name="T35" fmla="*/ 1319 h 5689"/>
                              <a:gd name="T36" fmla="+- 0 4001 2083"/>
                              <a:gd name="T37" fmla="*/ T36 w 6226"/>
                              <a:gd name="T38" fmla="+- 0 1170 953"/>
                              <a:gd name="T39" fmla="*/ 1170 h 5689"/>
                              <a:gd name="T40" fmla="+- 0 4356 2083"/>
                              <a:gd name="T41" fmla="*/ T40 w 6226"/>
                              <a:gd name="T42" fmla="+- 0 1058 953"/>
                              <a:gd name="T43" fmla="*/ 1058 h 5689"/>
                              <a:gd name="T44" fmla="+- 0 4728 2083"/>
                              <a:gd name="T45" fmla="*/ T44 w 6226"/>
                              <a:gd name="T46" fmla="+- 0 985 953"/>
                              <a:gd name="T47" fmla="*/ 985 h 5689"/>
                              <a:gd name="T48" fmla="+- 0 5116 2083"/>
                              <a:gd name="T49" fmla="*/ T48 w 6226"/>
                              <a:gd name="T50" fmla="+- 0 954 953"/>
                              <a:gd name="T51" fmla="*/ 954 h 5689"/>
                              <a:gd name="T52" fmla="+- 0 5509 2083"/>
                              <a:gd name="T53" fmla="*/ T52 w 6226"/>
                              <a:gd name="T54" fmla="+- 0 967 953"/>
                              <a:gd name="T55" fmla="*/ 967 h 5689"/>
                              <a:gd name="T56" fmla="+- 0 5888 2083"/>
                              <a:gd name="T57" fmla="*/ T56 w 6226"/>
                              <a:gd name="T58" fmla="+- 0 1024 953"/>
                              <a:gd name="T59" fmla="*/ 1024 h 5689"/>
                              <a:gd name="T60" fmla="+- 0 6250 2083"/>
                              <a:gd name="T61" fmla="*/ T60 w 6226"/>
                              <a:gd name="T62" fmla="+- 0 1121 953"/>
                              <a:gd name="T63" fmla="*/ 1121 h 5689"/>
                              <a:gd name="T64" fmla="+- 0 6593 2083"/>
                              <a:gd name="T65" fmla="*/ T64 w 6226"/>
                              <a:gd name="T66" fmla="+- 0 1255 953"/>
                              <a:gd name="T67" fmla="*/ 1255 h 5689"/>
                              <a:gd name="T68" fmla="+- 0 6913 2083"/>
                              <a:gd name="T69" fmla="*/ T68 w 6226"/>
                              <a:gd name="T70" fmla="+- 0 1425 953"/>
                              <a:gd name="T71" fmla="*/ 1425 h 5689"/>
                              <a:gd name="T72" fmla="+- 0 7207 2083"/>
                              <a:gd name="T73" fmla="*/ T72 w 6226"/>
                              <a:gd name="T74" fmla="+- 0 1627 953"/>
                              <a:gd name="T75" fmla="*/ 1627 h 5689"/>
                              <a:gd name="T76" fmla="+- 0 7473 2083"/>
                              <a:gd name="T77" fmla="*/ T76 w 6226"/>
                              <a:gd name="T78" fmla="+- 0 1859 953"/>
                              <a:gd name="T79" fmla="*/ 1859 h 5689"/>
                              <a:gd name="T80" fmla="+- 0 7707 2083"/>
                              <a:gd name="T81" fmla="*/ T80 w 6226"/>
                              <a:gd name="T82" fmla="+- 0 2118 953"/>
                              <a:gd name="T83" fmla="*/ 2118 h 5689"/>
                              <a:gd name="T84" fmla="+- 0 7908 2083"/>
                              <a:gd name="T85" fmla="*/ T84 w 6226"/>
                              <a:gd name="T86" fmla="+- 0 2401 953"/>
                              <a:gd name="T87" fmla="*/ 2401 h 5689"/>
                              <a:gd name="T88" fmla="+- 0 8071 2083"/>
                              <a:gd name="T89" fmla="*/ T88 w 6226"/>
                              <a:gd name="T90" fmla="+- 0 2706 953"/>
                              <a:gd name="T91" fmla="*/ 2706 h 5689"/>
                              <a:gd name="T92" fmla="+- 0 8193 2083"/>
                              <a:gd name="T93" fmla="*/ T92 w 6226"/>
                              <a:gd name="T94" fmla="+- 0 3030 953"/>
                              <a:gd name="T95" fmla="*/ 3030 h 5689"/>
                              <a:gd name="T96" fmla="+- 0 8273 2083"/>
                              <a:gd name="T97" fmla="*/ T96 w 6226"/>
                              <a:gd name="T98" fmla="+- 0 3371 953"/>
                              <a:gd name="T99" fmla="*/ 3371 h 5689"/>
                              <a:gd name="T100" fmla="+- 0 8307 2083"/>
                              <a:gd name="T101" fmla="*/ T100 w 6226"/>
                              <a:gd name="T102" fmla="+- 0 3725 953"/>
                              <a:gd name="T103" fmla="*/ 3725 h 5689"/>
                              <a:gd name="T104" fmla="+- 0 8292 2083"/>
                              <a:gd name="T105" fmla="*/ T104 w 6226"/>
                              <a:gd name="T106" fmla="+- 0 4084 953"/>
                              <a:gd name="T107" fmla="*/ 4084 h 5689"/>
                              <a:gd name="T108" fmla="+- 0 8231 2083"/>
                              <a:gd name="T109" fmla="*/ T108 w 6226"/>
                              <a:gd name="T110" fmla="+- 0 4431 953"/>
                              <a:gd name="T111" fmla="*/ 4431 h 5689"/>
                              <a:gd name="T112" fmla="+- 0 8125 2083"/>
                              <a:gd name="T113" fmla="*/ T112 w 6226"/>
                              <a:gd name="T114" fmla="+- 0 4762 953"/>
                              <a:gd name="T115" fmla="*/ 4762 h 5689"/>
                              <a:gd name="T116" fmla="+- 0 7978 2083"/>
                              <a:gd name="T117" fmla="*/ T116 w 6226"/>
                              <a:gd name="T118" fmla="+- 0 5075 953"/>
                              <a:gd name="T119" fmla="*/ 5075 h 5689"/>
                              <a:gd name="T120" fmla="+- 0 7792 2083"/>
                              <a:gd name="T121" fmla="*/ T120 w 6226"/>
                              <a:gd name="T122" fmla="+- 0 5367 953"/>
                              <a:gd name="T123" fmla="*/ 5367 h 5689"/>
                              <a:gd name="T124" fmla="+- 0 7571 2083"/>
                              <a:gd name="T125" fmla="*/ T124 w 6226"/>
                              <a:gd name="T126" fmla="+- 0 5636 953"/>
                              <a:gd name="T127" fmla="*/ 5636 h 5689"/>
                              <a:gd name="T128" fmla="+- 0 7317 2083"/>
                              <a:gd name="T129" fmla="*/ T128 w 6226"/>
                              <a:gd name="T130" fmla="+- 0 5879 953"/>
                              <a:gd name="T131" fmla="*/ 5879 h 5689"/>
                              <a:gd name="T132" fmla="+- 0 7034 2083"/>
                              <a:gd name="T133" fmla="*/ T132 w 6226"/>
                              <a:gd name="T134" fmla="+- 0 6093 953"/>
                              <a:gd name="T135" fmla="*/ 6093 h 5689"/>
                              <a:gd name="T136" fmla="+- 0 6724 2083"/>
                              <a:gd name="T137" fmla="*/ T136 w 6226"/>
                              <a:gd name="T138" fmla="+- 0 6276 953"/>
                              <a:gd name="T139" fmla="*/ 6276 h 5689"/>
                              <a:gd name="T140" fmla="+- 0 6390 2083"/>
                              <a:gd name="T141" fmla="*/ T140 w 6226"/>
                              <a:gd name="T142" fmla="+- 0 6425 953"/>
                              <a:gd name="T143" fmla="*/ 6425 h 5689"/>
                              <a:gd name="T144" fmla="+- 0 6035 2083"/>
                              <a:gd name="T145" fmla="*/ T144 w 6226"/>
                              <a:gd name="T146" fmla="+- 0 6537 953"/>
                              <a:gd name="T147" fmla="*/ 6537 h 5689"/>
                              <a:gd name="T148" fmla="+- 0 5662 2083"/>
                              <a:gd name="T149" fmla="*/ T148 w 6226"/>
                              <a:gd name="T150" fmla="+- 0 6610 953"/>
                              <a:gd name="T151" fmla="*/ 6610 h 5689"/>
                              <a:gd name="T152" fmla="+- 0 5274 2083"/>
                              <a:gd name="T153" fmla="*/ T152 w 6226"/>
                              <a:gd name="T154" fmla="+- 0 6641 953"/>
                              <a:gd name="T155" fmla="*/ 6641 h 5689"/>
                              <a:gd name="T156" fmla="+- 0 4882 2083"/>
                              <a:gd name="T157" fmla="*/ T156 w 6226"/>
                              <a:gd name="T158" fmla="+- 0 6628 953"/>
                              <a:gd name="T159" fmla="*/ 6628 h 5689"/>
                              <a:gd name="T160" fmla="+- 0 4503 2083"/>
                              <a:gd name="T161" fmla="*/ T160 w 6226"/>
                              <a:gd name="T162" fmla="+- 0 6571 953"/>
                              <a:gd name="T163" fmla="*/ 6571 h 5689"/>
                              <a:gd name="T164" fmla="+- 0 4140 2083"/>
                              <a:gd name="T165" fmla="*/ T164 w 6226"/>
                              <a:gd name="T166" fmla="+- 0 6475 953"/>
                              <a:gd name="T167" fmla="*/ 6475 h 5689"/>
                              <a:gd name="T168" fmla="+- 0 3798 2083"/>
                              <a:gd name="T169" fmla="*/ T168 w 6226"/>
                              <a:gd name="T170" fmla="+- 0 6340 953"/>
                              <a:gd name="T171" fmla="*/ 6340 h 5689"/>
                              <a:gd name="T172" fmla="+- 0 3478 2083"/>
                              <a:gd name="T173" fmla="*/ T172 w 6226"/>
                              <a:gd name="T174" fmla="+- 0 6170 953"/>
                              <a:gd name="T175" fmla="*/ 6170 h 5689"/>
                              <a:gd name="T176" fmla="+- 0 3184 2083"/>
                              <a:gd name="T177" fmla="*/ T176 w 6226"/>
                              <a:gd name="T178" fmla="+- 0 5968 953"/>
                              <a:gd name="T179" fmla="*/ 5968 h 5689"/>
                              <a:gd name="T180" fmla="+- 0 2918 2083"/>
                              <a:gd name="T181" fmla="*/ T180 w 6226"/>
                              <a:gd name="T182" fmla="+- 0 5736 953"/>
                              <a:gd name="T183" fmla="*/ 5736 h 5689"/>
                              <a:gd name="T184" fmla="+- 0 2683 2083"/>
                              <a:gd name="T185" fmla="*/ T184 w 6226"/>
                              <a:gd name="T186" fmla="+- 0 5478 953"/>
                              <a:gd name="T187" fmla="*/ 5478 h 5689"/>
                              <a:gd name="T188" fmla="+- 0 2483 2083"/>
                              <a:gd name="T189" fmla="*/ T188 w 6226"/>
                              <a:gd name="T190" fmla="+- 0 5194 953"/>
                              <a:gd name="T191" fmla="*/ 5194 h 5689"/>
                              <a:gd name="T192" fmla="+- 0 2320 2083"/>
                              <a:gd name="T193" fmla="*/ T192 w 6226"/>
                              <a:gd name="T194" fmla="+- 0 4889 953"/>
                              <a:gd name="T195" fmla="*/ 4889 h 5689"/>
                              <a:gd name="T196" fmla="+- 0 2197 2083"/>
                              <a:gd name="T197" fmla="*/ T196 w 6226"/>
                              <a:gd name="T198" fmla="+- 0 4565 953"/>
                              <a:gd name="T199" fmla="*/ 4565 h 5689"/>
                              <a:gd name="T200" fmla="+- 0 2117 2083"/>
                              <a:gd name="T201" fmla="*/ T200 w 6226"/>
                              <a:gd name="T202" fmla="+- 0 4224 953"/>
                              <a:gd name="T203" fmla="*/ 4224 h 5689"/>
                              <a:gd name="T204" fmla="+- 0 2084 2083"/>
                              <a:gd name="T205" fmla="*/ T204 w 6226"/>
                              <a:gd name="T206" fmla="+- 0 3870 953"/>
                              <a:gd name="T207" fmla="*/ 3870 h 56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6226" h="5689">
                                <a:moveTo>
                                  <a:pt x="0" y="2845"/>
                                </a:moveTo>
                                <a:lnTo>
                                  <a:pt x="1" y="2772"/>
                                </a:lnTo>
                                <a:lnTo>
                                  <a:pt x="3" y="2701"/>
                                </a:lnTo>
                                <a:lnTo>
                                  <a:pt x="8" y="2629"/>
                                </a:lnTo>
                                <a:lnTo>
                                  <a:pt x="15" y="2558"/>
                                </a:lnTo>
                                <a:lnTo>
                                  <a:pt x="24" y="2488"/>
                                </a:lnTo>
                                <a:lnTo>
                                  <a:pt x="34" y="2418"/>
                                </a:lnTo>
                                <a:lnTo>
                                  <a:pt x="47" y="2349"/>
                                </a:lnTo>
                                <a:lnTo>
                                  <a:pt x="61" y="2280"/>
                                </a:lnTo>
                                <a:lnTo>
                                  <a:pt x="77" y="2212"/>
                                </a:lnTo>
                                <a:lnTo>
                                  <a:pt x="95" y="2144"/>
                                </a:lnTo>
                                <a:lnTo>
                                  <a:pt x="114" y="2077"/>
                                </a:lnTo>
                                <a:lnTo>
                                  <a:pt x="135" y="2011"/>
                                </a:lnTo>
                                <a:lnTo>
                                  <a:pt x="158" y="1946"/>
                                </a:lnTo>
                                <a:lnTo>
                                  <a:pt x="183" y="1881"/>
                                </a:lnTo>
                                <a:lnTo>
                                  <a:pt x="209" y="1817"/>
                                </a:lnTo>
                                <a:lnTo>
                                  <a:pt x="237" y="1753"/>
                                </a:lnTo>
                                <a:lnTo>
                                  <a:pt x="266" y="1691"/>
                                </a:lnTo>
                                <a:lnTo>
                                  <a:pt x="297" y="1629"/>
                                </a:lnTo>
                                <a:lnTo>
                                  <a:pt x="330" y="1568"/>
                                </a:lnTo>
                                <a:lnTo>
                                  <a:pt x="364" y="1507"/>
                                </a:lnTo>
                                <a:lnTo>
                                  <a:pt x="400" y="1448"/>
                                </a:lnTo>
                                <a:lnTo>
                                  <a:pt x="437" y="1390"/>
                                </a:lnTo>
                                <a:lnTo>
                                  <a:pt x="476" y="1332"/>
                                </a:lnTo>
                                <a:lnTo>
                                  <a:pt x="516" y="1275"/>
                                </a:lnTo>
                                <a:lnTo>
                                  <a:pt x="557" y="1220"/>
                                </a:lnTo>
                                <a:lnTo>
                                  <a:pt x="600" y="1165"/>
                                </a:lnTo>
                                <a:lnTo>
                                  <a:pt x="644" y="1111"/>
                                </a:lnTo>
                                <a:lnTo>
                                  <a:pt x="690" y="1058"/>
                                </a:lnTo>
                                <a:lnTo>
                                  <a:pt x="737" y="1006"/>
                                </a:lnTo>
                                <a:lnTo>
                                  <a:pt x="785" y="956"/>
                                </a:lnTo>
                                <a:lnTo>
                                  <a:pt x="835" y="906"/>
                                </a:lnTo>
                                <a:lnTo>
                                  <a:pt x="885" y="857"/>
                                </a:lnTo>
                                <a:lnTo>
                                  <a:pt x="937" y="810"/>
                                </a:lnTo>
                                <a:lnTo>
                                  <a:pt x="991" y="763"/>
                                </a:lnTo>
                                <a:lnTo>
                                  <a:pt x="1045" y="718"/>
                                </a:lnTo>
                                <a:lnTo>
                                  <a:pt x="1101" y="674"/>
                                </a:lnTo>
                                <a:lnTo>
                                  <a:pt x="1157" y="631"/>
                                </a:lnTo>
                                <a:lnTo>
                                  <a:pt x="1215" y="589"/>
                                </a:lnTo>
                                <a:lnTo>
                                  <a:pt x="1274" y="549"/>
                                </a:lnTo>
                                <a:lnTo>
                                  <a:pt x="1334" y="510"/>
                                </a:lnTo>
                                <a:lnTo>
                                  <a:pt x="1395" y="472"/>
                                </a:lnTo>
                                <a:lnTo>
                                  <a:pt x="1457" y="435"/>
                                </a:lnTo>
                                <a:lnTo>
                                  <a:pt x="1520" y="400"/>
                                </a:lnTo>
                                <a:lnTo>
                                  <a:pt x="1584" y="366"/>
                                </a:lnTo>
                                <a:lnTo>
                                  <a:pt x="1649" y="333"/>
                                </a:lnTo>
                                <a:lnTo>
                                  <a:pt x="1715" y="302"/>
                                </a:lnTo>
                                <a:lnTo>
                                  <a:pt x="1782" y="272"/>
                                </a:lnTo>
                                <a:lnTo>
                                  <a:pt x="1849" y="244"/>
                                </a:lnTo>
                                <a:lnTo>
                                  <a:pt x="1918" y="217"/>
                                </a:lnTo>
                                <a:lnTo>
                                  <a:pt x="1987" y="192"/>
                                </a:lnTo>
                                <a:lnTo>
                                  <a:pt x="2057" y="168"/>
                                </a:lnTo>
                                <a:lnTo>
                                  <a:pt x="2128" y="145"/>
                                </a:lnTo>
                                <a:lnTo>
                                  <a:pt x="2200" y="124"/>
                                </a:lnTo>
                                <a:lnTo>
                                  <a:pt x="2273" y="105"/>
                                </a:lnTo>
                                <a:lnTo>
                                  <a:pt x="2346" y="87"/>
                                </a:lnTo>
                                <a:lnTo>
                                  <a:pt x="2420" y="71"/>
                                </a:lnTo>
                                <a:lnTo>
                                  <a:pt x="2494" y="56"/>
                                </a:lnTo>
                                <a:lnTo>
                                  <a:pt x="2570" y="43"/>
                                </a:lnTo>
                                <a:lnTo>
                                  <a:pt x="2645" y="32"/>
                                </a:lnTo>
                                <a:lnTo>
                                  <a:pt x="2722" y="22"/>
                                </a:lnTo>
                                <a:lnTo>
                                  <a:pt x="2799" y="14"/>
                                </a:lnTo>
                                <a:lnTo>
                                  <a:pt x="2876" y="8"/>
                                </a:lnTo>
                                <a:lnTo>
                                  <a:pt x="2955" y="4"/>
                                </a:lnTo>
                                <a:lnTo>
                                  <a:pt x="3033" y="1"/>
                                </a:lnTo>
                                <a:lnTo>
                                  <a:pt x="3112" y="0"/>
                                </a:lnTo>
                                <a:lnTo>
                                  <a:pt x="3191" y="1"/>
                                </a:lnTo>
                                <a:lnTo>
                                  <a:pt x="3270" y="4"/>
                                </a:lnTo>
                                <a:lnTo>
                                  <a:pt x="3348" y="8"/>
                                </a:lnTo>
                                <a:lnTo>
                                  <a:pt x="3426" y="14"/>
                                </a:lnTo>
                                <a:lnTo>
                                  <a:pt x="3503" y="22"/>
                                </a:lnTo>
                                <a:lnTo>
                                  <a:pt x="3579" y="32"/>
                                </a:lnTo>
                                <a:lnTo>
                                  <a:pt x="3655" y="43"/>
                                </a:lnTo>
                                <a:lnTo>
                                  <a:pt x="3730" y="56"/>
                                </a:lnTo>
                                <a:lnTo>
                                  <a:pt x="3805" y="71"/>
                                </a:lnTo>
                                <a:lnTo>
                                  <a:pt x="3879" y="87"/>
                                </a:lnTo>
                                <a:lnTo>
                                  <a:pt x="3952" y="105"/>
                                </a:lnTo>
                                <a:lnTo>
                                  <a:pt x="4024" y="124"/>
                                </a:lnTo>
                                <a:lnTo>
                                  <a:pt x="4096" y="145"/>
                                </a:lnTo>
                                <a:lnTo>
                                  <a:pt x="4167" y="168"/>
                                </a:lnTo>
                                <a:lnTo>
                                  <a:pt x="4237" y="192"/>
                                </a:lnTo>
                                <a:lnTo>
                                  <a:pt x="4307" y="217"/>
                                </a:lnTo>
                                <a:lnTo>
                                  <a:pt x="4375" y="244"/>
                                </a:lnTo>
                                <a:lnTo>
                                  <a:pt x="4443" y="272"/>
                                </a:lnTo>
                                <a:lnTo>
                                  <a:pt x="4510" y="302"/>
                                </a:lnTo>
                                <a:lnTo>
                                  <a:pt x="4576" y="333"/>
                                </a:lnTo>
                                <a:lnTo>
                                  <a:pt x="4641" y="366"/>
                                </a:lnTo>
                                <a:lnTo>
                                  <a:pt x="4705" y="400"/>
                                </a:lnTo>
                                <a:lnTo>
                                  <a:pt x="4768" y="435"/>
                                </a:lnTo>
                                <a:lnTo>
                                  <a:pt x="4830" y="472"/>
                                </a:lnTo>
                                <a:lnTo>
                                  <a:pt x="4891" y="510"/>
                                </a:lnTo>
                                <a:lnTo>
                                  <a:pt x="4951" y="549"/>
                                </a:lnTo>
                                <a:lnTo>
                                  <a:pt x="5010" y="589"/>
                                </a:lnTo>
                                <a:lnTo>
                                  <a:pt x="5067" y="631"/>
                                </a:lnTo>
                                <a:lnTo>
                                  <a:pt x="5124" y="674"/>
                                </a:lnTo>
                                <a:lnTo>
                                  <a:pt x="5180" y="718"/>
                                </a:lnTo>
                                <a:lnTo>
                                  <a:pt x="5234" y="763"/>
                                </a:lnTo>
                                <a:lnTo>
                                  <a:pt x="5287" y="810"/>
                                </a:lnTo>
                                <a:lnTo>
                                  <a:pt x="5339" y="857"/>
                                </a:lnTo>
                                <a:lnTo>
                                  <a:pt x="5390" y="906"/>
                                </a:lnTo>
                                <a:lnTo>
                                  <a:pt x="5439" y="956"/>
                                </a:lnTo>
                                <a:lnTo>
                                  <a:pt x="5488" y="1006"/>
                                </a:lnTo>
                                <a:lnTo>
                                  <a:pt x="5535" y="1058"/>
                                </a:lnTo>
                                <a:lnTo>
                                  <a:pt x="5580" y="1111"/>
                                </a:lnTo>
                                <a:lnTo>
                                  <a:pt x="5624" y="1165"/>
                                </a:lnTo>
                                <a:lnTo>
                                  <a:pt x="5667" y="1220"/>
                                </a:lnTo>
                                <a:lnTo>
                                  <a:pt x="5709" y="1275"/>
                                </a:lnTo>
                                <a:lnTo>
                                  <a:pt x="5749" y="1332"/>
                                </a:lnTo>
                                <a:lnTo>
                                  <a:pt x="5788" y="1390"/>
                                </a:lnTo>
                                <a:lnTo>
                                  <a:pt x="5825" y="1448"/>
                                </a:lnTo>
                                <a:lnTo>
                                  <a:pt x="5860" y="1507"/>
                                </a:lnTo>
                                <a:lnTo>
                                  <a:pt x="5895" y="1568"/>
                                </a:lnTo>
                                <a:lnTo>
                                  <a:pt x="5927" y="1629"/>
                                </a:lnTo>
                                <a:lnTo>
                                  <a:pt x="5958" y="1691"/>
                                </a:lnTo>
                                <a:lnTo>
                                  <a:pt x="5988" y="1753"/>
                                </a:lnTo>
                                <a:lnTo>
                                  <a:pt x="6016" y="1817"/>
                                </a:lnTo>
                                <a:lnTo>
                                  <a:pt x="6042" y="1881"/>
                                </a:lnTo>
                                <a:lnTo>
                                  <a:pt x="6066" y="1946"/>
                                </a:lnTo>
                                <a:lnTo>
                                  <a:pt x="6089" y="2011"/>
                                </a:lnTo>
                                <a:lnTo>
                                  <a:pt x="6110" y="2077"/>
                                </a:lnTo>
                                <a:lnTo>
                                  <a:pt x="6130" y="2144"/>
                                </a:lnTo>
                                <a:lnTo>
                                  <a:pt x="6148" y="2212"/>
                                </a:lnTo>
                                <a:lnTo>
                                  <a:pt x="6164" y="2280"/>
                                </a:lnTo>
                                <a:lnTo>
                                  <a:pt x="6178" y="2349"/>
                                </a:lnTo>
                                <a:lnTo>
                                  <a:pt x="6190" y="2418"/>
                                </a:lnTo>
                                <a:lnTo>
                                  <a:pt x="6201" y="2488"/>
                                </a:lnTo>
                                <a:lnTo>
                                  <a:pt x="6209" y="2558"/>
                                </a:lnTo>
                                <a:lnTo>
                                  <a:pt x="6216" y="2629"/>
                                </a:lnTo>
                                <a:lnTo>
                                  <a:pt x="6221" y="2701"/>
                                </a:lnTo>
                                <a:lnTo>
                                  <a:pt x="6224" y="2772"/>
                                </a:lnTo>
                                <a:lnTo>
                                  <a:pt x="6225" y="2845"/>
                                </a:lnTo>
                                <a:lnTo>
                                  <a:pt x="6224" y="2917"/>
                                </a:lnTo>
                                <a:lnTo>
                                  <a:pt x="6221" y="2989"/>
                                </a:lnTo>
                                <a:lnTo>
                                  <a:pt x="6216" y="3060"/>
                                </a:lnTo>
                                <a:lnTo>
                                  <a:pt x="6209" y="3131"/>
                                </a:lnTo>
                                <a:lnTo>
                                  <a:pt x="6201" y="3201"/>
                                </a:lnTo>
                                <a:lnTo>
                                  <a:pt x="6190" y="3271"/>
                                </a:lnTo>
                                <a:lnTo>
                                  <a:pt x="6178" y="3341"/>
                                </a:lnTo>
                                <a:lnTo>
                                  <a:pt x="6164" y="3409"/>
                                </a:lnTo>
                                <a:lnTo>
                                  <a:pt x="6148" y="3478"/>
                                </a:lnTo>
                                <a:lnTo>
                                  <a:pt x="6130" y="3545"/>
                                </a:lnTo>
                                <a:lnTo>
                                  <a:pt x="6110" y="3612"/>
                                </a:lnTo>
                                <a:lnTo>
                                  <a:pt x="6089" y="3678"/>
                                </a:lnTo>
                                <a:lnTo>
                                  <a:pt x="6066" y="3744"/>
                                </a:lnTo>
                                <a:lnTo>
                                  <a:pt x="6042" y="3809"/>
                                </a:lnTo>
                                <a:lnTo>
                                  <a:pt x="6016" y="3873"/>
                                </a:lnTo>
                                <a:lnTo>
                                  <a:pt x="5988" y="3936"/>
                                </a:lnTo>
                                <a:lnTo>
                                  <a:pt x="5958" y="3999"/>
                                </a:lnTo>
                                <a:lnTo>
                                  <a:pt x="5927" y="4061"/>
                                </a:lnTo>
                                <a:lnTo>
                                  <a:pt x="5895" y="4122"/>
                                </a:lnTo>
                                <a:lnTo>
                                  <a:pt x="5860" y="4182"/>
                                </a:lnTo>
                                <a:lnTo>
                                  <a:pt x="5825" y="4241"/>
                                </a:lnTo>
                                <a:lnTo>
                                  <a:pt x="5788" y="4300"/>
                                </a:lnTo>
                                <a:lnTo>
                                  <a:pt x="5749" y="4357"/>
                                </a:lnTo>
                                <a:lnTo>
                                  <a:pt x="5709" y="4414"/>
                                </a:lnTo>
                                <a:lnTo>
                                  <a:pt x="5667" y="4470"/>
                                </a:lnTo>
                                <a:lnTo>
                                  <a:pt x="5624" y="4525"/>
                                </a:lnTo>
                                <a:lnTo>
                                  <a:pt x="5580" y="4578"/>
                                </a:lnTo>
                                <a:lnTo>
                                  <a:pt x="5535" y="4631"/>
                                </a:lnTo>
                                <a:lnTo>
                                  <a:pt x="5488" y="4683"/>
                                </a:lnTo>
                                <a:lnTo>
                                  <a:pt x="5439" y="4734"/>
                                </a:lnTo>
                                <a:lnTo>
                                  <a:pt x="5390" y="4783"/>
                                </a:lnTo>
                                <a:lnTo>
                                  <a:pt x="5339" y="4832"/>
                                </a:lnTo>
                                <a:lnTo>
                                  <a:pt x="5287" y="4880"/>
                                </a:lnTo>
                                <a:lnTo>
                                  <a:pt x="5234" y="4926"/>
                                </a:lnTo>
                                <a:lnTo>
                                  <a:pt x="5180" y="4971"/>
                                </a:lnTo>
                                <a:lnTo>
                                  <a:pt x="5124" y="5015"/>
                                </a:lnTo>
                                <a:lnTo>
                                  <a:pt x="5067" y="5058"/>
                                </a:lnTo>
                                <a:lnTo>
                                  <a:pt x="5010" y="5100"/>
                                </a:lnTo>
                                <a:lnTo>
                                  <a:pt x="4951" y="5140"/>
                                </a:lnTo>
                                <a:lnTo>
                                  <a:pt x="4891" y="5179"/>
                                </a:lnTo>
                                <a:lnTo>
                                  <a:pt x="4830" y="5217"/>
                                </a:lnTo>
                                <a:lnTo>
                                  <a:pt x="4768" y="5254"/>
                                </a:lnTo>
                                <a:lnTo>
                                  <a:pt x="4705" y="5289"/>
                                </a:lnTo>
                                <a:lnTo>
                                  <a:pt x="4641" y="5323"/>
                                </a:lnTo>
                                <a:lnTo>
                                  <a:pt x="4576" y="5356"/>
                                </a:lnTo>
                                <a:lnTo>
                                  <a:pt x="4510" y="5387"/>
                                </a:lnTo>
                                <a:lnTo>
                                  <a:pt x="4443" y="5417"/>
                                </a:lnTo>
                                <a:lnTo>
                                  <a:pt x="4375" y="5445"/>
                                </a:lnTo>
                                <a:lnTo>
                                  <a:pt x="4307" y="5472"/>
                                </a:lnTo>
                                <a:lnTo>
                                  <a:pt x="4237" y="5498"/>
                                </a:lnTo>
                                <a:lnTo>
                                  <a:pt x="4167" y="5522"/>
                                </a:lnTo>
                                <a:lnTo>
                                  <a:pt x="4096" y="5544"/>
                                </a:lnTo>
                                <a:lnTo>
                                  <a:pt x="4024" y="5565"/>
                                </a:lnTo>
                                <a:lnTo>
                                  <a:pt x="3952" y="5584"/>
                                </a:lnTo>
                                <a:lnTo>
                                  <a:pt x="3879" y="5602"/>
                                </a:lnTo>
                                <a:lnTo>
                                  <a:pt x="3805" y="5618"/>
                                </a:lnTo>
                                <a:lnTo>
                                  <a:pt x="3730" y="5633"/>
                                </a:lnTo>
                                <a:lnTo>
                                  <a:pt x="3655" y="5646"/>
                                </a:lnTo>
                                <a:lnTo>
                                  <a:pt x="3579" y="5657"/>
                                </a:lnTo>
                                <a:lnTo>
                                  <a:pt x="3503" y="5667"/>
                                </a:lnTo>
                                <a:lnTo>
                                  <a:pt x="3426" y="5675"/>
                                </a:lnTo>
                                <a:lnTo>
                                  <a:pt x="3348" y="5681"/>
                                </a:lnTo>
                                <a:lnTo>
                                  <a:pt x="3270" y="5685"/>
                                </a:lnTo>
                                <a:lnTo>
                                  <a:pt x="3191" y="5688"/>
                                </a:lnTo>
                                <a:lnTo>
                                  <a:pt x="3112" y="5689"/>
                                </a:lnTo>
                                <a:lnTo>
                                  <a:pt x="3033" y="5688"/>
                                </a:lnTo>
                                <a:lnTo>
                                  <a:pt x="2955" y="5685"/>
                                </a:lnTo>
                                <a:lnTo>
                                  <a:pt x="2876" y="5681"/>
                                </a:lnTo>
                                <a:lnTo>
                                  <a:pt x="2799" y="5675"/>
                                </a:lnTo>
                                <a:lnTo>
                                  <a:pt x="2722" y="5667"/>
                                </a:lnTo>
                                <a:lnTo>
                                  <a:pt x="2645" y="5657"/>
                                </a:lnTo>
                                <a:lnTo>
                                  <a:pt x="2570" y="5646"/>
                                </a:lnTo>
                                <a:lnTo>
                                  <a:pt x="2494" y="5633"/>
                                </a:lnTo>
                                <a:lnTo>
                                  <a:pt x="2420" y="5618"/>
                                </a:lnTo>
                                <a:lnTo>
                                  <a:pt x="2346" y="5602"/>
                                </a:lnTo>
                                <a:lnTo>
                                  <a:pt x="2273" y="5584"/>
                                </a:lnTo>
                                <a:lnTo>
                                  <a:pt x="2200" y="5565"/>
                                </a:lnTo>
                                <a:lnTo>
                                  <a:pt x="2128" y="5544"/>
                                </a:lnTo>
                                <a:lnTo>
                                  <a:pt x="2057" y="5522"/>
                                </a:lnTo>
                                <a:lnTo>
                                  <a:pt x="1987" y="5498"/>
                                </a:lnTo>
                                <a:lnTo>
                                  <a:pt x="1918" y="5472"/>
                                </a:lnTo>
                                <a:lnTo>
                                  <a:pt x="1849" y="5445"/>
                                </a:lnTo>
                                <a:lnTo>
                                  <a:pt x="1782" y="5417"/>
                                </a:lnTo>
                                <a:lnTo>
                                  <a:pt x="1715" y="5387"/>
                                </a:lnTo>
                                <a:lnTo>
                                  <a:pt x="1649" y="5356"/>
                                </a:lnTo>
                                <a:lnTo>
                                  <a:pt x="1584" y="5323"/>
                                </a:lnTo>
                                <a:lnTo>
                                  <a:pt x="1520" y="5289"/>
                                </a:lnTo>
                                <a:lnTo>
                                  <a:pt x="1457" y="5254"/>
                                </a:lnTo>
                                <a:lnTo>
                                  <a:pt x="1395" y="5217"/>
                                </a:lnTo>
                                <a:lnTo>
                                  <a:pt x="1334" y="5179"/>
                                </a:lnTo>
                                <a:lnTo>
                                  <a:pt x="1274" y="5140"/>
                                </a:lnTo>
                                <a:lnTo>
                                  <a:pt x="1215" y="5100"/>
                                </a:lnTo>
                                <a:lnTo>
                                  <a:pt x="1157" y="5058"/>
                                </a:lnTo>
                                <a:lnTo>
                                  <a:pt x="1101" y="5015"/>
                                </a:lnTo>
                                <a:lnTo>
                                  <a:pt x="1045" y="4971"/>
                                </a:lnTo>
                                <a:lnTo>
                                  <a:pt x="991" y="4926"/>
                                </a:lnTo>
                                <a:lnTo>
                                  <a:pt x="937" y="4880"/>
                                </a:lnTo>
                                <a:lnTo>
                                  <a:pt x="885" y="4832"/>
                                </a:lnTo>
                                <a:lnTo>
                                  <a:pt x="835" y="4783"/>
                                </a:lnTo>
                                <a:lnTo>
                                  <a:pt x="785" y="4734"/>
                                </a:lnTo>
                                <a:lnTo>
                                  <a:pt x="737" y="4683"/>
                                </a:lnTo>
                                <a:lnTo>
                                  <a:pt x="690" y="4631"/>
                                </a:lnTo>
                                <a:lnTo>
                                  <a:pt x="644" y="4578"/>
                                </a:lnTo>
                                <a:lnTo>
                                  <a:pt x="600" y="4525"/>
                                </a:lnTo>
                                <a:lnTo>
                                  <a:pt x="557" y="4470"/>
                                </a:lnTo>
                                <a:lnTo>
                                  <a:pt x="516" y="4414"/>
                                </a:lnTo>
                                <a:lnTo>
                                  <a:pt x="476" y="4357"/>
                                </a:lnTo>
                                <a:lnTo>
                                  <a:pt x="437" y="4300"/>
                                </a:lnTo>
                                <a:lnTo>
                                  <a:pt x="400" y="4241"/>
                                </a:lnTo>
                                <a:lnTo>
                                  <a:pt x="364" y="4182"/>
                                </a:lnTo>
                                <a:lnTo>
                                  <a:pt x="330" y="4122"/>
                                </a:lnTo>
                                <a:lnTo>
                                  <a:pt x="297" y="4061"/>
                                </a:lnTo>
                                <a:lnTo>
                                  <a:pt x="266" y="3999"/>
                                </a:lnTo>
                                <a:lnTo>
                                  <a:pt x="237" y="3936"/>
                                </a:lnTo>
                                <a:lnTo>
                                  <a:pt x="209" y="3873"/>
                                </a:lnTo>
                                <a:lnTo>
                                  <a:pt x="183" y="3809"/>
                                </a:lnTo>
                                <a:lnTo>
                                  <a:pt x="158" y="3744"/>
                                </a:lnTo>
                                <a:lnTo>
                                  <a:pt x="135" y="3678"/>
                                </a:lnTo>
                                <a:lnTo>
                                  <a:pt x="114" y="3612"/>
                                </a:lnTo>
                                <a:lnTo>
                                  <a:pt x="95" y="3545"/>
                                </a:lnTo>
                                <a:lnTo>
                                  <a:pt x="77" y="3478"/>
                                </a:lnTo>
                                <a:lnTo>
                                  <a:pt x="61" y="3409"/>
                                </a:lnTo>
                                <a:lnTo>
                                  <a:pt x="47" y="3341"/>
                                </a:lnTo>
                                <a:lnTo>
                                  <a:pt x="34" y="3271"/>
                                </a:lnTo>
                                <a:lnTo>
                                  <a:pt x="24" y="3201"/>
                                </a:lnTo>
                                <a:lnTo>
                                  <a:pt x="15" y="3131"/>
                                </a:lnTo>
                                <a:lnTo>
                                  <a:pt x="8" y="3060"/>
                                </a:lnTo>
                                <a:lnTo>
                                  <a:pt x="3" y="2989"/>
                                </a:lnTo>
                                <a:lnTo>
                                  <a:pt x="1" y="2917"/>
                                </a:lnTo>
                                <a:lnTo>
                                  <a:pt x="0" y="2845"/>
                                </a:lnTo>
                                <a:close/>
                              </a:path>
                            </a:pathLst>
                          </a:custGeom>
                          <a:noFill/>
                          <a:ln w="2818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 name="Picture 10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2995" y="1857"/>
                            <a:ext cx="4360" cy="38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9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220" y="3507"/>
                            <a:ext cx="1857" cy="8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9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626" y="2916"/>
                            <a:ext cx="707" cy="8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9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6360" y="3656"/>
                            <a:ext cx="707" cy="834"/>
                          </a:xfrm>
                          <a:prstGeom prst="rect">
                            <a:avLst/>
                          </a:prstGeom>
                          <a:noFill/>
                          <a:extLst>
                            <a:ext uri="{909E8E84-426E-40DD-AFC4-6F175D3DCCD1}">
                              <a14:hiddenFill xmlns:a14="http://schemas.microsoft.com/office/drawing/2010/main">
                                <a:solidFill>
                                  <a:srgbClr val="FFFFFF"/>
                                </a:solidFill>
                              </a14:hiddenFill>
                            </a:ext>
                          </a:extLst>
                        </pic:spPr>
                      </pic:pic>
                      <wps:wsp>
                        <wps:cNvPr id="9" name="Freeform 95"/>
                        <wps:cNvSpPr>
                          <a:spLocks/>
                        </wps:cNvSpPr>
                        <wps:spPr bwMode="auto">
                          <a:xfrm>
                            <a:off x="3684" y="0"/>
                            <a:ext cx="2690" cy="2626"/>
                          </a:xfrm>
                          <a:custGeom>
                            <a:avLst/>
                            <a:gdLst>
                              <a:gd name="T0" fmla="+- 0 4972 3703"/>
                              <a:gd name="T1" fmla="*/ T0 w 2690"/>
                              <a:gd name="T2" fmla="+- 0 22 20"/>
                              <a:gd name="T3" fmla="*/ 22 h 2626"/>
                              <a:gd name="T4" fmla="+- 0 4823 3703"/>
                              <a:gd name="T5" fmla="*/ T4 w 2690"/>
                              <a:gd name="T6" fmla="+- 0 38 20"/>
                              <a:gd name="T7" fmla="*/ 38 h 2626"/>
                              <a:gd name="T8" fmla="+- 0 4679 3703"/>
                              <a:gd name="T9" fmla="*/ T8 w 2690"/>
                              <a:gd name="T10" fmla="+- 0 70 20"/>
                              <a:gd name="T11" fmla="*/ 70 h 2626"/>
                              <a:gd name="T12" fmla="+- 0 4541 3703"/>
                              <a:gd name="T13" fmla="*/ T12 w 2690"/>
                              <a:gd name="T14" fmla="+- 0 116 20"/>
                              <a:gd name="T15" fmla="*/ 116 h 2626"/>
                              <a:gd name="T16" fmla="+- 0 4411 3703"/>
                              <a:gd name="T17" fmla="*/ T16 w 2690"/>
                              <a:gd name="T18" fmla="+- 0 176 20"/>
                              <a:gd name="T19" fmla="*/ 176 h 2626"/>
                              <a:gd name="T20" fmla="+- 0 4289 3703"/>
                              <a:gd name="T21" fmla="*/ T20 w 2690"/>
                              <a:gd name="T22" fmla="+- 0 249 20"/>
                              <a:gd name="T23" fmla="*/ 249 h 2626"/>
                              <a:gd name="T24" fmla="+- 0 4176 3703"/>
                              <a:gd name="T25" fmla="*/ T24 w 2690"/>
                              <a:gd name="T26" fmla="+- 0 334 20"/>
                              <a:gd name="T27" fmla="*/ 334 h 2626"/>
                              <a:gd name="T28" fmla="+- 0 4072 3703"/>
                              <a:gd name="T29" fmla="*/ T28 w 2690"/>
                              <a:gd name="T30" fmla="+- 0 429 20"/>
                              <a:gd name="T31" fmla="*/ 429 h 2626"/>
                              <a:gd name="T32" fmla="+- 0 3980 3703"/>
                              <a:gd name="T33" fmla="*/ T32 w 2690"/>
                              <a:gd name="T34" fmla="+- 0 535 20"/>
                              <a:gd name="T35" fmla="*/ 535 h 2626"/>
                              <a:gd name="T36" fmla="+- 0 3899 3703"/>
                              <a:gd name="T37" fmla="*/ T36 w 2690"/>
                              <a:gd name="T38" fmla="+- 0 650 20"/>
                              <a:gd name="T39" fmla="*/ 650 h 2626"/>
                              <a:gd name="T40" fmla="+- 0 3831 3703"/>
                              <a:gd name="T41" fmla="*/ T40 w 2690"/>
                              <a:gd name="T42" fmla="+- 0 773 20"/>
                              <a:gd name="T43" fmla="*/ 773 h 2626"/>
                              <a:gd name="T44" fmla="+- 0 3776 3703"/>
                              <a:gd name="T45" fmla="*/ T44 w 2690"/>
                              <a:gd name="T46" fmla="+- 0 904 20"/>
                              <a:gd name="T47" fmla="*/ 904 h 2626"/>
                              <a:gd name="T48" fmla="+- 0 3736 3703"/>
                              <a:gd name="T49" fmla="*/ T48 w 2690"/>
                              <a:gd name="T50" fmla="+- 0 1041 20"/>
                              <a:gd name="T51" fmla="*/ 1041 h 2626"/>
                              <a:gd name="T52" fmla="+- 0 3712 3703"/>
                              <a:gd name="T53" fmla="*/ T52 w 2690"/>
                              <a:gd name="T54" fmla="+- 0 1185 20"/>
                              <a:gd name="T55" fmla="*/ 1185 h 2626"/>
                              <a:gd name="T56" fmla="+- 0 3703 3703"/>
                              <a:gd name="T57" fmla="*/ T56 w 2690"/>
                              <a:gd name="T58" fmla="+- 0 1332 20"/>
                              <a:gd name="T59" fmla="*/ 1332 h 2626"/>
                              <a:gd name="T60" fmla="+- 0 3712 3703"/>
                              <a:gd name="T61" fmla="*/ T60 w 2690"/>
                              <a:gd name="T62" fmla="+- 0 1480 20"/>
                              <a:gd name="T63" fmla="*/ 1480 h 2626"/>
                              <a:gd name="T64" fmla="+- 0 3736 3703"/>
                              <a:gd name="T65" fmla="*/ T64 w 2690"/>
                              <a:gd name="T66" fmla="+- 0 1623 20"/>
                              <a:gd name="T67" fmla="*/ 1623 h 2626"/>
                              <a:gd name="T68" fmla="+- 0 3776 3703"/>
                              <a:gd name="T69" fmla="*/ T68 w 2690"/>
                              <a:gd name="T70" fmla="+- 0 1761 20"/>
                              <a:gd name="T71" fmla="*/ 1761 h 2626"/>
                              <a:gd name="T72" fmla="+- 0 3831 3703"/>
                              <a:gd name="T73" fmla="*/ T72 w 2690"/>
                              <a:gd name="T74" fmla="+- 0 1892 20"/>
                              <a:gd name="T75" fmla="*/ 1892 h 2626"/>
                              <a:gd name="T76" fmla="+- 0 3899 3703"/>
                              <a:gd name="T77" fmla="*/ T76 w 2690"/>
                              <a:gd name="T78" fmla="+- 0 2015 20"/>
                              <a:gd name="T79" fmla="*/ 2015 h 2626"/>
                              <a:gd name="T80" fmla="+- 0 3980 3703"/>
                              <a:gd name="T81" fmla="*/ T80 w 2690"/>
                              <a:gd name="T82" fmla="+- 0 2130 20"/>
                              <a:gd name="T83" fmla="*/ 2130 h 2626"/>
                              <a:gd name="T84" fmla="+- 0 4072 3703"/>
                              <a:gd name="T85" fmla="*/ T84 w 2690"/>
                              <a:gd name="T86" fmla="+- 0 2236 20"/>
                              <a:gd name="T87" fmla="*/ 2236 h 2626"/>
                              <a:gd name="T88" fmla="+- 0 4176 3703"/>
                              <a:gd name="T89" fmla="*/ T88 w 2690"/>
                              <a:gd name="T90" fmla="+- 0 2331 20"/>
                              <a:gd name="T91" fmla="*/ 2331 h 2626"/>
                              <a:gd name="T92" fmla="+- 0 4289 3703"/>
                              <a:gd name="T93" fmla="*/ T92 w 2690"/>
                              <a:gd name="T94" fmla="+- 0 2416 20"/>
                              <a:gd name="T95" fmla="*/ 2416 h 2626"/>
                              <a:gd name="T96" fmla="+- 0 4411 3703"/>
                              <a:gd name="T97" fmla="*/ T96 w 2690"/>
                              <a:gd name="T98" fmla="+- 0 2489 20"/>
                              <a:gd name="T99" fmla="*/ 2489 h 2626"/>
                              <a:gd name="T100" fmla="+- 0 4541 3703"/>
                              <a:gd name="T101" fmla="*/ T100 w 2690"/>
                              <a:gd name="T102" fmla="+- 0 2549 20"/>
                              <a:gd name="T103" fmla="*/ 2549 h 2626"/>
                              <a:gd name="T104" fmla="+- 0 4679 3703"/>
                              <a:gd name="T105" fmla="*/ T104 w 2690"/>
                              <a:gd name="T106" fmla="+- 0 2595 20"/>
                              <a:gd name="T107" fmla="*/ 2595 h 2626"/>
                              <a:gd name="T108" fmla="+- 0 4823 3703"/>
                              <a:gd name="T109" fmla="*/ T108 w 2690"/>
                              <a:gd name="T110" fmla="+- 0 2627 20"/>
                              <a:gd name="T111" fmla="*/ 2627 h 2626"/>
                              <a:gd name="T112" fmla="+- 0 4972 3703"/>
                              <a:gd name="T113" fmla="*/ T112 w 2690"/>
                              <a:gd name="T114" fmla="+- 0 2643 20"/>
                              <a:gd name="T115" fmla="*/ 2643 h 2626"/>
                              <a:gd name="T116" fmla="+- 0 5124 3703"/>
                              <a:gd name="T117" fmla="*/ T116 w 2690"/>
                              <a:gd name="T118" fmla="+- 0 2643 20"/>
                              <a:gd name="T119" fmla="*/ 2643 h 2626"/>
                              <a:gd name="T120" fmla="+- 0 5273 3703"/>
                              <a:gd name="T121" fmla="*/ T120 w 2690"/>
                              <a:gd name="T122" fmla="+- 0 2627 20"/>
                              <a:gd name="T123" fmla="*/ 2627 h 2626"/>
                              <a:gd name="T124" fmla="+- 0 5417 3703"/>
                              <a:gd name="T125" fmla="*/ T124 w 2690"/>
                              <a:gd name="T126" fmla="+- 0 2595 20"/>
                              <a:gd name="T127" fmla="*/ 2595 h 2626"/>
                              <a:gd name="T128" fmla="+- 0 5555 3703"/>
                              <a:gd name="T129" fmla="*/ T128 w 2690"/>
                              <a:gd name="T130" fmla="+- 0 2549 20"/>
                              <a:gd name="T131" fmla="*/ 2549 h 2626"/>
                              <a:gd name="T132" fmla="+- 0 5685 3703"/>
                              <a:gd name="T133" fmla="*/ T132 w 2690"/>
                              <a:gd name="T134" fmla="+- 0 2489 20"/>
                              <a:gd name="T135" fmla="*/ 2489 h 2626"/>
                              <a:gd name="T136" fmla="+- 0 5807 3703"/>
                              <a:gd name="T137" fmla="*/ T136 w 2690"/>
                              <a:gd name="T138" fmla="+- 0 2416 20"/>
                              <a:gd name="T139" fmla="*/ 2416 h 2626"/>
                              <a:gd name="T140" fmla="+- 0 5920 3703"/>
                              <a:gd name="T141" fmla="*/ T140 w 2690"/>
                              <a:gd name="T142" fmla="+- 0 2331 20"/>
                              <a:gd name="T143" fmla="*/ 2331 h 2626"/>
                              <a:gd name="T144" fmla="+- 0 6024 3703"/>
                              <a:gd name="T145" fmla="*/ T144 w 2690"/>
                              <a:gd name="T146" fmla="+- 0 2236 20"/>
                              <a:gd name="T147" fmla="*/ 2236 h 2626"/>
                              <a:gd name="T148" fmla="+- 0 6116 3703"/>
                              <a:gd name="T149" fmla="*/ T148 w 2690"/>
                              <a:gd name="T150" fmla="+- 0 2130 20"/>
                              <a:gd name="T151" fmla="*/ 2130 h 2626"/>
                              <a:gd name="T152" fmla="+- 0 6197 3703"/>
                              <a:gd name="T153" fmla="*/ T152 w 2690"/>
                              <a:gd name="T154" fmla="+- 0 2015 20"/>
                              <a:gd name="T155" fmla="*/ 2015 h 2626"/>
                              <a:gd name="T156" fmla="+- 0 6265 3703"/>
                              <a:gd name="T157" fmla="*/ T156 w 2690"/>
                              <a:gd name="T158" fmla="+- 0 1892 20"/>
                              <a:gd name="T159" fmla="*/ 1892 h 2626"/>
                              <a:gd name="T160" fmla="+- 0 6319 3703"/>
                              <a:gd name="T161" fmla="*/ T160 w 2690"/>
                              <a:gd name="T162" fmla="+- 0 1761 20"/>
                              <a:gd name="T163" fmla="*/ 1761 h 2626"/>
                              <a:gd name="T164" fmla="+- 0 6360 3703"/>
                              <a:gd name="T165" fmla="*/ T164 w 2690"/>
                              <a:gd name="T166" fmla="+- 0 1623 20"/>
                              <a:gd name="T167" fmla="*/ 1623 h 2626"/>
                              <a:gd name="T168" fmla="+- 0 6384 3703"/>
                              <a:gd name="T169" fmla="*/ T168 w 2690"/>
                              <a:gd name="T170" fmla="+- 0 1480 20"/>
                              <a:gd name="T171" fmla="*/ 1480 h 2626"/>
                              <a:gd name="T172" fmla="+- 0 6393 3703"/>
                              <a:gd name="T173" fmla="*/ T172 w 2690"/>
                              <a:gd name="T174" fmla="+- 0 1332 20"/>
                              <a:gd name="T175" fmla="*/ 1332 h 2626"/>
                              <a:gd name="T176" fmla="+- 0 6384 3703"/>
                              <a:gd name="T177" fmla="*/ T176 w 2690"/>
                              <a:gd name="T178" fmla="+- 0 1185 20"/>
                              <a:gd name="T179" fmla="*/ 1185 h 2626"/>
                              <a:gd name="T180" fmla="+- 0 6360 3703"/>
                              <a:gd name="T181" fmla="*/ T180 w 2690"/>
                              <a:gd name="T182" fmla="+- 0 1041 20"/>
                              <a:gd name="T183" fmla="*/ 1041 h 2626"/>
                              <a:gd name="T184" fmla="+- 0 6319 3703"/>
                              <a:gd name="T185" fmla="*/ T184 w 2690"/>
                              <a:gd name="T186" fmla="+- 0 904 20"/>
                              <a:gd name="T187" fmla="*/ 904 h 2626"/>
                              <a:gd name="T188" fmla="+- 0 6265 3703"/>
                              <a:gd name="T189" fmla="*/ T188 w 2690"/>
                              <a:gd name="T190" fmla="+- 0 773 20"/>
                              <a:gd name="T191" fmla="*/ 773 h 2626"/>
                              <a:gd name="T192" fmla="+- 0 6197 3703"/>
                              <a:gd name="T193" fmla="*/ T192 w 2690"/>
                              <a:gd name="T194" fmla="+- 0 650 20"/>
                              <a:gd name="T195" fmla="*/ 650 h 2626"/>
                              <a:gd name="T196" fmla="+- 0 6116 3703"/>
                              <a:gd name="T197" fmla="*/ T196 w 2690"/>
                              <a:gd name="T198" fmla="+- 0 535 20"/>
                              <a:gd name="T199" fmla="*/ 535 h 2626"/>
                              <a:gd name="T200" fmla="+- 0 6024 3703"/>
                              <a:gd name="T201" fmla="*/ T200 w 2690"/>
                              <a:gd name="T202" fmla="+- 0 429 20"/>
                              <a:gd name="T203" fmla="*/ 429 h 2626"/>
                              <a:gd name="T204" fmla="+- 0 5920 3703"/>
                              <a:gd name="T205" fmla="*/ T204 w 2690"/>
                              <a:gd name="T206" fmla="+- 0 334 20"/>
                              <a:gd name="T207" fmla="*/ 334 h 2626"/>
                              <a:gd name="T208" fmla="+- 0 5807 3703"/>
                              <a:gd name="T209" fmla="*/ T208 w 2690"/>
                              <a:gd name="T210" fmla="+- 0 249 20"/>
                              <a:gd name="T211" fmla="*/ 249 h 2626"/>
                              <a:gd name="T212" fmla="+- 0 5685 3703"/>
                              <a:gd name="T213" fmla="*/ T212 w 2690"/>
                              <a:gd name="T214" fmla="+- 0 176 20"/>
                              <a:gd name="T215" fmla="*/ 176 h 2626"/>
                              <a:gd name="T216" fmla="+- 0 5555 3703"/>
                              <a:gd name="T217" fmla="*/ T216 w 2690"/>
                              <a:gd name="T218" fmla="+- 0 116 20"/>
                              <a:gd name="T219" fmla="*/ 116 h 2626"/>
                              <a:gd name="T220" fmla="+- 0 5417 3703"/>
                              <a:gd name="T221" fmla="*/ T220 w 2690"/>
                              <a:gd name="T222" fmla="+- 0 70 20"/>
                              <a:gd name="T223" fmla="*/ 70 h 2626"/>
                              <a:gd name="T224" fmla="+- 0 5273 3703"/>
                              <a:gd name="T225" fmla="*/ T224 w 2690"/>
                              <a:gd name="T226" fmla="+- 0 38 20"/>
                              <a:gd name="T227" fmla="*/ 38 h 2626"/>
                              <a:gd name="T228" fmla="+- 0 5124 3703"/>
                              <a:gd name="T229" fmla="*/ T228 w 2690"/>
                              <a:gd name="T230" fmla="+- 0 22 20"/>
                              <a:gd name="T231" fmla="*/ 22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5" y="0"/>
                                </a:moveTo>
                                <a:lnTo>
                                  <a:pt x="1269" y="2"/>
                                </a:lnTo>
                                <a:lnTo>
                                  <a:pt x="1193" y="8"/>
                                </a:lnTo>
                                <a:lnTo>
                                  <a:pt x="1120" y="18"/>
                                </a:lnTo>
                                <a:lnTo>
                                  <a:pt x="1047" y="32"/>
                                </a:lnTo>
                                <a:lnTo>
                                  <a:pt x="976" y="50"/>
                                </a:lnTo>
                                <a:lnTo>
                                  <a:pt x="906" y="71"/>
                                </a:lnTo>
                                <a:lnTo>
                                  <a:pt x="838" y="96"/>
                                </a:lnTo>
                                <a:lnTo>
                                  <a:pt x="772" y="125"/>
                                </a:lnTo>
                                <a:lnTo>
                                  <a:pt x="708" y="156"/>
                                </a:lnTo>
                                <a:lnTo>
                                  <a:pt x="646" y="191"/>
                                </a:lnTo>
                                <a:lnTo>
                                  <a:pt x="586" y="229"/>
                                </a:lnTo>
                                <a:lnTo>
                                  <a:pt x="528" y="270"/>
                                </a:lnTo>
                                <a:lnTo>
                                  <a:pt x="473" y="314"/>
                                </a:lnTo>
                                <a:lnTo>
                                  <a:pt x="420" y="360"/>
                                </a:lnTo>
                                <a:lnTo>
                                  <a:pt x="369" y="409"/>
                                </a:lnTo>
                                <a:lnTo>
                                  <a:pt x="322" y="461"/>
                                </a:lnTo>
                                <a:lnTo>
                                  <a:pt x="277" y="515"/>
                                </a:lnTo>
                                <a:lnTo>
                                  <a:pt x="235" y="571"/>
                                </a:lnTo>
                                <a:lnTo>
                                  <a:pt x="196" y="630"/>
                                </a:lnTo>
                                <a:lnTo>
                                  <a:pt x="160" y="691"/>
                                </a:lnTo>
                                <a:lnTo>
                                  <a:pt x="128" y="753"/>
                                </a:lnTo>
                                <a:lnTo>
                                  <a:pt x="99" y="818"/>
                                </a:lnTo>
                                <a:lnTo>
                                  <a:pt x="73" y="884"/>
                                </a:lnTo>
                                <a:lnTo>
                                  <a:pt x="52" y="952"/>
                                </a:lnTo>
                                <a:lnTo>
                                  <a:pt x="33" y="1021"/>
                                </a:lnTo>
                                <a:lnTo>
                                  <a:pt x="19" y="1092"/>
                                </a:lnTo>
                                <a:lnTo>
                                  <a:pt x="9" y="1165"/>
                                </a:lnTo>
                                <a:lnTo>
                                  <a:pt x="2" y="1238"/>
                                </a:lnTo>
                                <a:lnTo>
                                  <a:pt x="0" y="1312"/>
                                </a:lnTo>
                                <a:lnTo>
                                  <a:pt x="2" y="1387"/>
                                </a:lnTo>
                                <a:lnTo>
                                  <a:pt x="9" y="1460"/>
                                </a:lnTo>
                                <a:lnTo>
                                  <a:pt x="19" y="1532"/>
                                </a:lnTo>
                                <a:lnTo>
                                  <a:pt x="33" y="1603"/>
                                </a:lnTo>
                                <a:lnTo>
                                  <a:pt x="52" y="1673"/>
                                </a:lnTo>
                                <a:lnTo>
                                  <a:pt x="73" y="1741"/>
                                </a:lnTo>
                                <a:lnTo>
                                  <a:pt x="99" y="1807"/>
                                </a:lnTo>
                                <a:lnTo>
                                  <a:pt x="128" y="1872"/>
                                </a:lnTo>
                                <a:lnTo>
                                  <a:pt x="160" y="1934"/>
                                </a:lnTo>
                                <a:lnTo>
                                  <a:pt x="196" y="1995"/>
                                </a:lnTo>
                                <a:lnTo>
                                  <a:pt x="235" y="2053"/>
                                </a:lnTo>
                                <a:lnTo>
                                  <a:pt x="277" y="2110"/>
                                </a:lnTo>
                                <a:lnTo>
                                  <a:pt x="322" y="2164"/>
                                </a:lnTo>
                                <a:lnTo>
                                  <a:pt x="369" y="2216"/>
                                </a:lnTo>
                                <a:lnTo>
                                  <a:pt x="420" y="2265"/>
                                </a:lnTo>
                                <a:lnTo>
                                  <a:pt x="473" y="2311"/>
                                </a:lnTo>
                                <a:lnTo>
                                  <a:pt x="528" y="2355"/>
                                </a:lnTo>
                                <a:lnTo>
                                  <a:pt x="586" y="2396"/>
                                </a:lnTo>
                                <a:lnTo>
                                  <a:pt x="646" y="2434"/>
                                </a:lnTo>
                                <a:lnTo>
                                  <a:pt x="708" y="2469"/>
                                </a:lnTo>
                                <a:lnTo>
                                  <a:pt x="772" y="2500"/>
                                </a:lnTo>
                                <a:lnTo>
                                  <a:pt x="838" y="2529"/>
                                </a:lnTo>
                                <a:lnTo>
                                  <a:pt x="906" y="2553"/>
                                </a:lnTo>
                                <a:lnTo>
                                  <a:pt x="976" y="2575"/>
                                </a:lnTo>
                                <a:lnTo>
                                  <a:pt x="1047" y="2593"/>
                                </a:lnTo>
                                <a:lnTo>
                                  <a:pt x="1120" y="2607"/>
                                </a:lnTo>
                                <a:lnTo>
                                  <a:pt x="1193" y="2617"/>
                                </a:lnTo>
                                <a:lnTo>
                                  <a:pt x="1269" y="2623"/>
                                </a:lnTo>
                                <a:lnTo>
                                  <a:pt x="1345" y="2625"/>
                                </a:lnTo>
                                <a:lnTo>
                                  <a:pt x="1421" y="2623"/>
                                </a:lnTo>
                                <a:lnTo>
                                  <a:pt x="1496" y="2617"/>
                                </a:lnTo>
                                <a:lnTo>
                                  <a:pt x="1570" y="2607"/>
                                </a:lnTo>
                                <a:lnTo>
                                  <a:pt x="1643" y="2593"/>
                                </a:lnTo>
                                <a:lnTo>
                                  <a:pt x="1714" y="2575"/>
                                </a:lnTo>
                                <a:lnTo>
                                  <a:pt x="1784" y="2553"/>
                                </a:lnTo>
                                <a:lnTo>
                                  <a:pt x="1852" y="2529"/>
                                </a:lnTo>
                                <a:lnTo>
                                  <a:pt x="1918" y="2500"/>
                                </a:lnTo>
                                <a:lnTo>
                                  <a:pt x="1982" y="2469"/>
                                </a:lnTo>
                                <a:lnTo>
                                  <a:pt x="2044" y="2434"/>
                                </a:lnTo>
                                <a:lnTo>
                                  <a:pt x="2104" y="2396"/>
                                </a:lnTo>
                                <a:lnTo>
                                  <a:pt x="2162" y="2355"/>
                                </a:lnTo>
                                <a:lnTo>
                                  <a:pt x="2217" y="2311"/>
                                </a:lnTo>
                                <a:lnTo>
                                  <a:pt x="2270" y="2265"/>
                                </a:lnTo>
                                <a:lnTo>
                                  <a:pt x="2321" y="2216"/>
                                </a:lnTo>
                                <a:lnTo>
                                  <a:pt x="2368" y="2164"/>
                                </a:lnTo>
                                <a:lnTo>
                                  <a:pt x="2413" y="2110"/>
                                </a:lnTo>
                                <a:lnTo>
                                  <a:pt x="2455" y="2053"/>
                                </a:lnTo>
                                <a:lnTo>
                                  <a:pt x="2494" y="1995"/>
                                </a:lnTo>
                                <a:lnTo>
                                  <a:pt x="2530" y="1934"/>
                                </a:lnTo>
                                <a:lnTo>
                                  <a:pt x="2562" y="1872"/>
                                </a:lnTo>
                                <a:lnTo>
                                  <a:pt x="2591" y="1807"/>
                                </a:lnTo>
                                <a:lnTo>
                                  <a:pt x="2616" y="1741"/>
                                </a:lnTo>
                                <a:lnTo>
                                  <a:pt x="2638" y="1673"/>
                                </a:lnTo>
                                <a:lnTo>
                                  <a:pt x="2657" y="1603"/>
                                </a:lnTo>
                                <a:lnTo>
                                  <a:pt x="2671" y="1532"/>
                                </a:lnTo>
                                <a:lnTo>
                                  <a:pt x="2681" y="1460"/>
                                </a:lnTo>
                                <a:lnTo>
                                  <a:pt x="2688" y="1387"/>
                                </a:lnTo>
                                <a:lnTo>
                                  <a:pt x="2690" y="1312"/>
                                </a:lnTo>
                                <a:lnTo>
                                  <a:pt x="2688" y="1238"/>
                                </a:lnTo>
                                <a:lnTo>
                                  <a:pt x="2681" y="1165"/>
                                </a:lnTo>
                                <a:lnTo>
                                  <a:pt x="2671" y="1092"/>
                                </a:lnTo>
                                <a:lnTo>
                                  <a:pt x="2657" y="1021"/>
                                </a:lnTo>
                                <a:lnTo>
                                  <a:pt x="2638" y="952"/>
                                </a:lnTo>
                                <a:lnTo>
                                  <a:pt x="2616" y="884"/>
                                </a:lnTo>
                                <a:lnTo>
                                  <a:pt x="2591" y="818"/>
                                </a:lnTo>
                                <a:lnTo>
                                  <a:pt x="2562" y="753"/>
                                </a:lnTo>
                                <a:lnTo>
                                  <a:pt x="2530" y="691"/>
                                </a:lnTo>
                                <a:lnTo>
                                  <a:pt x="2494" y="630"/>
                                </a:lnTo>
                                <a:lnTo>
                                  <a:pt x="2455" y="571"/>
                                </a:lnTo>
                                <a:lnTo>
                                  <a:pt x="2413" y="515"/>
                                </a:lnTo>
                                <a:lnTo>
                                  <a:pt x="2368" y="461"/>
                                </a:lnTo>
                                <a:lnTo>
                                  <a:pt x="2321" y="409"/>
                                </a:lnTo>
                                <a:lnTo>
                                  <a:pt x="2270" y="360"/>
                                </a:lnTo>
                                <a:lnTo>
                                  <a:pt x="2217" y="314"/>
                                </a:lnTo>
                                <a:lnTo>
                                  <a:pt x="2162" y="270"/>
                                </a:lnTo>
                                <a:lnTo>
                                  <a:pt x="2104" y="229"/>
                                </a:lnTo>
                                <a:lnTo>
                                  <a:pt x="2044" y="191"/>
                                </a:lnTo>
                                <a:lnTo>
                                  <a:pt x="1982" y="156"/>
                                </a:lnTo>
                                <a:lnTo>
                                  <a:pt x="1918" y="125"/>
                                </a:lnTo>
                                <a:lnTo>
                                  <a:pt x="1852" y="96"/>
                                </a:lnTo>
                                <a:lnTo>
                                  <a:pt x="1784" y="71"/>
                                </a:lnTo>
                                <a:lnTo>
                                  <a:pt x="1714" y="50"/>
                                </a:lnTo>
                                <a:lnTo>
                                  <a:pt x="1643" y="32"/>
                                </a:lnTo>
                                <a:lnTo>
                                  <a:pt x="1570" y="18"/>
                                </a:lnTo>
                                <a:lnTo>
                                  <a:pt x="1496" y="8"/>
                                </a:lnTo>
                                <a:lnTo>
                                  <a:pt x="1421" y="2"/>
                                </a:lnTo>
                                <a:lnTo>
                                  <a:pt x="134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94"/>
                        <wps:cNvSpPr>
                          <a:spLocks/>
                        </wps:cNvSpPr>
                        <wps:spPr bwMode="auto">
                          <a:xfrm>
                            <a:off x="3684" y="0"/>
                            <a:ext cx="2690" cy="2626"/>
                          </a:xfrm>
                          <a:custGeom>
                            <a:avLst/>
                            <a:gdLst>
                              <a:gd name="T0" fmla="+- 0 3705 3703"/>
                              <a:gd name="T1" fmla="*/ T0 w 2690"/>
                              <a:gd name="T2" fmla="+- 0 1258 20"/>
                              <a:gd name="T3" fmla="*/ 1258 h 2626"/>
                              <a:gd name="T4" fmla="+- 0 3722 3703"/>
                              <a:gd name="T5" fmla="*/ T4 w 2690"/>
                              <a:gd name="T6" fmla="+- 0 1112 20"/>
                              <a:gd name="T7" fmla="*/ 1112 h 2626"/>
                              <a:gd name="T8" fmla="+- 0 3755 3703"/>
                              <a:gd name="T9" fmla="*/ T8 w 2690"/>
                              <a:gd name="T10" fmla="+- 0 972 20"/>
                              <a:gd name="T11" fmla="*/ 972 h 2626"/>
                              <a:gd name="T12" fmla="+- 0 3802 3703"/>
                              <a:gd name="T13" fmla="*/ T12 w 2690"/>
                              <a:gd name="T14" fmla="+- 0 838 20"/>
                              <a:gd name="T15" fmla="*/ 838 h 2626"/>
                              <a:gd name="T16" fmla="+- 0 3863 3703"/>
                              <a:gd name="T17" fmla="*/ T16 w 2690"/>
                              <a:gd name="T18" fmla="+- 0 711 20"/>
                              <a:gd name="T19" fmla="*/ 711 h 2626"/>
                              <a:gd name="T20" fmla="+- 0 3938 3703"/>
                              <a:gd name="T21" fmla="*/ T20 w 2690"/>
                              <a:gd name="T22" fmla="+- 0 591 20"/>
                              <a:gd name="T23" fmla="*/ 591 h 2626"/>
                              <a:gd name="T24" fmla="+- 0 4025 3703"/>
                              <a:gd name="T25" fmla="*/ T24 w 2690"/>
                              <a:gd name="T26" fmla="+- 0 481 20"/>
                              <a:gd name="T27" fmla="*/ 481 h 2626"/>
                              <a:gd name="T28" fmla="+- 0 4123 3703"/>
                              <a:gd name="T29" fmla="*/ T28 w 2690"/>
                              <a:gd name="T30" fmla="+- 0 380 20"/>
                              <a:gd name="T31" fmla="*/ 380 h 2626"/>
                              <a:gd name="T32" fmla="+- 0 4231 3703"/>
                              <a:gd name="T33" fmla="*/ T32 w 2690"/>
                              <a:gd name="T34" fmla="+- 0 290 20"/>
                              <a:gd name="T35" fmla="*/ 290 h 2626"/>
                              <a:gd name="T36" fmla="+- 0 4349 3703"/>
                              <a:gd name="T37" fmla="*/ T36 w 2690"/>
                              <a:gd name="T38" fmla="+- 0 211 20"/>
                              <a:gd name="T39" fmla="*/ 211 h 2626"/>
                              <a:gd name="T40" fmla="+- 0 4475 3703"/>
                              <a:gd name="T41" fmla="*/ T40 w 2690"/>
                              <a:gd name="T42" fmla="+- 0 145 20"/>
                              <a:gd name="T43" fmla="*/ 145 h 2626"/>
                              <a:gd name="T44" fmla="+- 0 4609 3703"/>
                              <a:gd name="T45" fmla="*/ T44 w 2690"/>
                              <a:gd name="T46" fmla="+- 0 91 20"/>
                              <a:gd name="T47" fmla="*/ 91 h 2626"/>
                              <a:gd name="T48" fmla="+- 0 4750 3703"/>
                              <a:gd name="T49" fmla="*/ T48 w 2690"/>
                              <a:gd name="T50" fmla="+- 0 52 20"/>
                              <a:gd name="T51" fmla="*/ 52 h 2626"/>
                              <a:gd name="T52" fmla="+- 0 4896 3703"/>
                              <a:gd name="T53" fmla="*/ T52 w 2690"/>
                              <a:gd name="T54" fmla="+- 0 28 20"/>
                              <a:gd name="T55" fmla="*/ 28 h 2626"/>
                              <a:gd name="T56" fmla="+- 0 5048 3703"/>
                              <a:gd name="T57" fmla="*/ T56 w 2690"/>
                              <a:gd name="T58" fmla="+- 0 20 20"/>
                              <a:gd name="T59" fmla="*/ 20 h 2626"/>
                              <a:gd name="T60" fmla="+- 0 5199 3703"/>
                              <a:gd name="T61" fmla="*/ T60 w 2690"/>
                              <a:gd name="T62" fmla="+- 0 28 20"/>
                              <a:gd name="T63" fmla="*/ 28 h 2626"/>
                              <a:gd name="T64" fmla="+- 0 5346 3703"/>
                              <a:gd name="T65" fmla="*/ T64 w 2690"/>
                              <a:gd name="T66" fmla="+- 0 52 20"/>
                              <a:gd name="T67" fmla="*/ 52 h 2626"/>
                              <a:gd name="T68" fmla="+- 0 5487 3703"/>
                              <a:gd name="T69" fmla="*/ T68 w 2690"/>
                              <a:gd name="T70" fmla="+- 0 91 20"/>
                              <a:gd name="T71" fmla="*/ 91 h 2626"/>
                              <a:gd name="T72" fmla="+- 0 5621 3703"/>
                              <a:gd name="T73" fmla="*/ T72 w 2690"/>
                              <a:gd name="T74" fmla="+- 0 145 20"/>
                              <a:gd name="T75" fmla="*/ 145 h 2626"/>
                              <a:gd name="T76" fmla="+- 0 5747 3703"/>
                              <a:gd name="T77" fmla="*/ T76 w 2690"/>
                              <a:gd name="T78" fmla="+- 0 211 20"/>
                              <a:gd name="T79" fmla="*/ 211 h 2626"/>
                              <a:gd name="T80" fmla="+- 0 5865 3703"/>
                              <a:gd name="T81" fmla="*/ T80 w 2690"/>
                              <a:gd name="T82" fmla="+- 0 290 20"/>
                              <a:gd name="T83" fmla="*/ 290 h 2626"/>
                              <a:gd name="T84" fmla="+- 0 5973 3703"/>
                              <a:gd name="T85" fmla="*/ T84 w 2690"/>
                              <a:gd name="T86" fmla="+- 0 380 20"/>
                              <a:gd name="T87" fmla="*/ 380 h 2626"/>
                              <a:gd name="T88" fmla="+- 0 6071 3703"/>
                              <a:gd name="T89" fmla="*/ T88 w 2690"/>
                              <a:gd name="T90" fmla="+- 0 481 20"/>
                              <a:gd name="T91" fmla="*/ 481 h 2626"/>
                              <a:gd name="T92" fmla="+- 0 6158 3703"/>
                              <a:gd name="T93" fmla="*/ T92 w 2690"/>
                              <a:gd name="T94" fmla="+- 0 591 20"/>
                              <a:gd name="T95" fmla="*/ 591 h 2626"/>
                              <a:gd name="T96" fmla="+- 0 6233 3703"/>
                              <a:gd name="T97" fmla="*/ T96 w 2690"/>
                              <a:gd name="T98" fmla="+- 0 711 20"/>
                              <a:gd name="T99" fmla="*/ 711 h 2626"/>
                              <a:gd name="T100" fmla="+- 0 6294 3703"/>
                              <a:gd name="T101" fmla="*/ T100 w 2690"/>
                              <a:gd name="T102" fmla="+- 0 838 20"/>
                              <a:gd name="T103" fmla="*/ 838 h 2626"/>
                              <a:gd name="T104" fmla="+- 0 6341 3703"/>
                              <a:gd name="T105" fmla="*/ T104 w 2690"/>
                              <a:gd name="T106" fmla="+- 0 972 20"/>
                              <a:gd name="T107" fmla="*/ 972 h 2626"/>
                              <a:gd name="T108" fmla="+- 0 6374 3703"/>
                              <a:gd name="T109" fmla="*/ T108 w 2690"/>
                              <a:gd name="T110" fmla="+- 0 1112 20"/>
                              <a:gd name="T111" fmla="*/ 1112 h 2626"/>
                              <a:gd name="T112" fmla="+- 0 6391 3703"/>
                              <a:gd name="T113" fmla="*/ T112 w 2690"/>
                              <a:gd name="T114" fmla="+- 0 1258 20"/>
                              <a:gd name="T115" fmla="*/ 1258 h 2626"/>
                              <a:gd name="T116" fmla="+- 0 6391 3703"/>
                              <a:gd name="T117" fmla="*/ T116 w 2690"/>
                              <a:gd name="T118" fmla="+- 0 1407 20"/>
                              <a:gd name="T119" fmla="*/ 1407 h 2626"/>
                              <a:gd name="T120" fmla="+- 0 6374 3703"/>
                              <a:gd name="T121" fmla="*/ T120 w 2690"/>
                              <a:gd name="T122" fmla="+- 0 1552 20"/>
                              <a:gd name="T123" fmla="*/ 1552 h 2626"/>
                              <a:gd name="T124" fmla="+- 0 6341 3703"/>
                              <a:gd name="T125" fmla="*/ T124 w 2690"/>
                              <a:gd name="T126" fmla="+- 0 1693 20"/>
                              <a:gd name="T127" fmla="*/ 1693 h 2626"/>
                              <a:gd name="T128" fmla="+- 0 6294 3703"/>
                              <a:gd name="T129" fmla="*/ T128 w 2690"/>
                              <a:gd name="T130" fmla="+- 0 1827 20"/>
                              <a:gd name="T131" fmla="*/ 1827 h 2626"/>
                              <a:gd name="T132" fmla="+- 0 6233 3703"/>
                              <a:gd name="T133" fmla="*/ T132 w 2690"/>
                              <a:gd name="T134" fmla="+- 0 1954 20"/>
                              <a:gd name="T135" fmla="*/ 1954 h 2626"/>
                              <a:gd name="T136" fmla="+- 0 6158 3703"/>
                              <a:gd name="T137" fmla="*/ T136 w 2690"/>
                              <a:gd name="T138" fmla="+- 0 2073 20"/>
                              <a:gd name="T139" fmla="*/ 2073 h 2626"/>
                              <a:gd name="T140" fmla="+- 0 6071 3703"/>
                              <a:gd name="T141" fmla="*/ T140 w 2690"/>
                              <a:gd name="T142" fmla="+- 0 2184 20"/>
                              <a:gd name="T143" fmla="*/ 2184 h 2626"/>
                              <a:gd name="T144" fmla="+- 0 5973 3703"/>
                              <a:gd name="T145" fmla="*/ T144 w 2690"/>
                              <a:gd name="T146" fmla="+- 0 2285 20"/>
                              <a:gd name="T147" fmla="*/ 2285 h 2626"/>
                              <a:gd name="T148" fmla="+- 0 5865 3703"/>
                              <a:gd name="T149" fmla="*/ T148 w 2690"/>
                              <a:gd name="T150" fmla="+- 0 2375 20"/>
                              <a:gd name="T151" fmla="*/ 2375 h 2626"/>
                              <a:gd name="T152" fmla="+- 0 5747 3703"/>
                              <a:gd name="T153" fmla="*/ T152 w 2690"/>
                              <a:gd name="T154" fmla="+- 0 2454 20"/>
                              <a:gd name="T155" fmla="*/ 2454 h 2626"/>
                              <a:gd name="T156" fmla="+- 0 5621 3703"/>
                              <a:gd name="T157" fmla="*/ T156 w 2690"/>
                              <a:gd name="T158" fmla="+- 0 2520 20"/>
                              <a:gd name="T159" fmla="*/ 2520 h 2626"/>
                              <a:gd name="T160" fmla="+- 0 5487 3703"/>
                              <a:gd name="T161" fmla="*/ T160 w 2690"/>
                              <a:gd name="T162" fmla="+- 0 2573 20"/>
                              <a:gd name="T163" fmla="*/ 2573 h 2626"/>
                              <a:gd name="T164" fmla="+- 0 5346 3703"/>
                              <a:gd name="T165" fmla="*/ T164 w 2690"/>
                              <a:gd name="T166" fmla="+- 0 2613 20"/>
                              <a:gd name="T167" fmla="*/ 2613 h 2626"/>
                              <a:gd name="T168" fmla="+- 0 5199 3703"/>
                              <a:gd name="T169" fmla="*/ T168 w 2690"/>
                              <a:gd name="T170" fmla="+- 0 2637 20"/>
                              <a:gd name="T171" fmla="*/ 2637 h 2626"/>
                              <a:gd name="T172" fmla="+- 0 5048 3703"/>
                              <a:gd name="T173" fmla="*/ T172 w 2690"/>
                              <a:gd name="T174" fmla="+- 0 2645 20"/>
                              <a:gd name="T175" fmla="*/ 2645 h 2626"/>
                              <a:gd name="T176" fmla="+- 0 4896 3703"/>
                              <a:gd name="T177" fmla="*/ T176 w 2690"/>
                              <a:gd name="T178" fmla="+- 0 2637 20"/>
                              <a:gd name="T179" fmla="*/ 2637 h 2626"/>
                              <a:gd name="T180" fmla="+- 0 4750 3703"/>
                              <a:gd name="T181" fmla="*/ T180 w 2690"/>
                              <a:gd name="T182" fmla="+- 0 2613 20"/>
                              <a:gd name="T183" fmla="*/ 2613 h 2626"/>
                              <a:gd name="T184" fmla="+- 0 4609 3703"/>
                              <a:gd name="T185" fmla="*/ T184 w 2690"/>
                              <a:gd name="T186" fmla="+- 0 2573 20"/>
                              <a:gd name="T187" fmla="*/ 2573 h 2626"/>
                              <a:gd name="T188" fmla="+- 0 4475 3703"/>
                              <a:gd name="T189" fmla="*/ T188 w 2690"/>
                              <a:gd name="T190" fmla="+- 0 2520 20"/>
                              <a:gd name="T191" fmla="*/ 2520 h 2626"/>
                              <a:gd name="T192" fmla="+- 0 4349 3703"/>
                              <a:gd name="T193" fmla="*/ T192 w 2690"/>
                              <a:gd name="T194" fmla="+- 0 2454 20"/>
                              <a:gd name="T195" fmla="*/ 2454 h 2626"/>
                              <a:gd name="T196" fmla="+- 0 4231 3703"/>
                              <a:gd name="T197" fmla="*/ T196 w 2690"/>
                              <a:gd name="T198" fmla="+- 0 2375 20"/>
                              <a:gd name="T199" fmla="*/ 2375 h 2626"/>
                              <a:gd name="T200" fmla="+- 0 4123 3703"/>
                              <a:gd name="T201" fmla="*/ T200 w 2690"/>
                              <a:gd name="T202" fmla="+- 0 2285 20"/>
                              <a:gd name="T203" fmla="*/ 2285 h 2626"/>
                              <a:gd name="T204" fmla="+- 0 4025 3703"/>
                              <a:gd name="T205" fmla="*/ T204 w 2690"/>
                              <a:gd name="T206" fmla="+- 0 2184 20"/>
                              <a:gd name="T207" fmla="*/ 2184 h 2626"/>
                              <a:gd name="T208" fmla="+- 0 3938 3703"/>
                              <a:gd name="T209" fmla="*/ T208 w 2690"/>
                              <a:gd name="T210" fmla="+- 0 2073 20"/>
                              <a:gd name="T211" fmla="*/ 2073 h 2626"/>
                              <a:gd name="T212" fmla="+- 0 3863 3703"/>
                              <a:gd name="T213" fmla="*/ T212 w 2690"/>
                              <a:gd name="T214" fmla="+- 0 1954 20"/>
                              <a:gd name="T215" fmla="*/ 1954 h 2626"/>
                              <a:gd name="T216" fmla="+- 0 3802 3703"/>
                              <a:gd name="T217" fmla="*/ T216 w 2690"/>
                              <a:gd name="T218" fmla="+- 0 1827 20"/>
                              <a:gd name="T219" fmla="*/ 1827 h 2626"/>
                              <a:gd name="T220" fmla="+- 0 3755 3703"/>
                              <a:gd name="T221" fmla="*/ T220 w 2690"/>
                              <a:gd name="T222" fmla="+- 0 1693 20"/>
                              <a:gd name="T223" fmla="*/ 1693 h 2626"/>
                              <a:gd name="T224" fmla="+- 0 3722 3703"/>
                              <a:gd name="T225" fmla="*/ T224 w 2690"/>
                              <a:gd name="T226" fmla="+- 0 1552 20"/>
                              <a:gd name="T227" fmla="*/ 1552 h 2626"/>
                              <a:gd name="T228" fmla="+- 0 3705 3703"/>
                              <a:gd name="T229" fmla="*/ T228 w 2690"/>
                              <a:gd name="T230" fmla="+- 0 1407 20"/>
                              <a:gd name="T231" fmla="*/ 1407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2"/>
                                </a:moveTo>
                                <a:lnTo>
                                  <a:pt x="2" y="1238"/>
                                </a:lnTo>
                                <a:lnTo>
                                  <a:pt x="9" y="1165"/>
                                </a:lnTo>
                                <a:lnTo>
                                  <a:pt x="19" y="1092"/>
                                </a:lnTo>
                                <a:lnTo>
                                  <a:pt x="33" y="1021"/>
                                </a:lnTo>
                                <a:lnTo>
                                  <a:pt x="52" y="952"/>
                                </a:lnTo>
                                <a:lnTo>
                                  <a:pt x="73" y="884"/>
                                </a:lnTo>
                                <a:lnTo>
                                  <a:pt x="99" y="818"/>
                                </a:lnTo>
                                <a:lnTo>
                                  <a:pt x="128" y="753"/>
                                </a:lnTo>
                                <a:lnTo>
                                  <a:pt x="160" y="691"/>
                                </a:lnTo>
                                <a:lnTo>
                                  <a:pt x="196" y="630"/>
                                </a:lnTo>
                                <a:lnTo>
                                  <a:pt x="235" y="571"/>
                                </a:lnTo>
                                <a:lnTo>
                                  <a:pt x="277" y="515"/>
                                </a:lnTo>
                                <a:lnTo>
                                  <a:pt x="322" y="461"/>
                                </a:lnTo>
                                <a:lnTo>
                                  <a:pt x="369" y="409"/>
                                </a:lnTo>
                                <a:lnTo>
                                  <a:pt x="420" y="360"/>
                                </a:lnTo>
                                <a:lnTo>
                                  <a:pt x="473" y="314"/>
                                </a:lnTo>
                                <a:lnTo>
                                  <a:pt x="528" y="270"/>
                                </a:lnTo>
                                <a:lnTo>
                                  <a:pt x="586" y="229"/>
                                </a:lnTo>
                                <a:lnTo>
                                  <a:pt x="646" y="191"/>
                                </a:lnTo>
                                <a:lnTo>
                                  <a:pt x="708" y="156"/>
                                </a:lnTo>
                                <a:lnTo>
                                  <a:pt x="772" y="125"/>
                                </a:lnTo>
                                <a:lnTo>
                                  <a:pt x="838" y="96"/>
                                </a:lnTo>
                                <a:lnTo>
                                  <a:pt x="906" y="71"/>
                                </a:lnTo>
                                <a:lnTo>
                                  <a:pt x="976" y="50"/>
                                </a:lnTo>
                                <a:lnTo>
                                  <a:pt x="1047" y="32"/>
                                </a:lnTo>
                                <a:lnTo>
                                  <a:pt x="1120" y="18"/>
                                </a:lnTo>
                                <a:lnTo>
                                  <a:pt x="1193" y="8"/>
                                </a:lnTo>
                                <a:lnTo>
                                  <a:pt x="1269" y="2"/>
                                </a:lnTo>
                                <a:lnTo>
                                  <a:pt x="1345" y="0"/>
                                </a:lnTo>
                                <a:lnTo>
                                  <a:pt x="1421" y="2"/>
                                </a:lnTo>
                                <a:lnTo>
                                  <a:pt x="1496" y="8"/>
                                </a:lnTo>
                                <a:lnTo>
                                  <a:pt x="1570" y="18"/>
                                </a:lnTo>
                                <a:lnTo>
                                  <a:pt x="1643" y="32"/>
                                </a:lnTo>
                                <a:lnTo>
                                  <a:pt x="1714" y="50"/>
                                </a:lnTo>
                                <a:lnTo>
                                  <a:pt x="1784" y="71"/>
                                </a:lnTo>
                                <a:lnTo>
                                  <a:pt x="1852" y="96"/>
                                </a:lnTo>
                                <a:lnTo>
                                  <a:pt x="1918" y="125"/>
                                </a:lnTo>
                                <a:lnTo>
                                  <a:pt x="1982" y="156"/>
                                </a:lnTo>
                                <a:lnTo>
                                  <a:pt x="2044" y="191"/>
                                </a:lnTo>
                                <a:lnTo>
                                  <a:pt x="2104" y="229"/>
                                </a:lnTo>
                                <a:lnTo>
                                  <a:pt x="2162" y="270"/>
                                </a:lnTo>
                                <a:lnTo>
                                  <a:pt x="2217" y="314"/>
                                </a:lnTo>
                                <a:lnTo>
                                  <a:pt x="2270" y="360"/>
                                </a:lnTo>
                                <a:lnTo>
                                  <a:pt x="2321" y="409"/>
                                </a:lnTo>
                                <a:lnTo>
                                  <a:pt x="2368" y="461"/>
                                </a:lnTo>
                                <a:lnTo>
                                  <a:pt x="2413" y="515"/>
                                </a:lnTo>
                                <a:lnTo>
                                  <a:pt x="2455" y="571"/>
                                </a:lnTo>
                                <a:lnTo>
                                  <a:pt x="2494" y="630"/>
                                </a:lnTo>
                                <a:lnTo>
                                  <a:pt x="2530" y="691"/>
                                </a:lnTo>
                                <a:lnTo>
                                  <a:pt x="2562" y="753"/>
                                </a:lnTo>
                                <a:lnTo>
                                  <a:pt x="2591" y="818"/>
                                </a:lnTo>
                                <a:lnTo>
                                  <a:pt x="2616" y="884"/>
                                </a:lnTo>
                                <a:lnTo>
                                  <a:pt x="2638" y="952"/>
                                </a:lnTo>
                                <a:lnTo>
                                  <a:pt x="2657" y="1021"/>
                                </a:lnTo>
                                <a:lnTo>
                                  <a:pt x="2671" y="1092"/>
                                </a:lnTo>
                                <a:lnTo>
                                  <a:pt x="2681" y="1165"/>
                                </a:lnTo>
                                <a:lnTo>
                                  <a:pt x="2688" y="1238"/>
                                </a:lnTo>
                                <a:lnTo>
                                  <a:pt x="2690" y="1312"/>
                                </a:lnTo>
                                <a:lnTo>
                                  <a:pt x="2688" y="1387"/>
                                </a:lnTo>
                                <a:lnTo>
                                  <a:pt x="2681" y="1460"/>
                                </a:lnTo>
                                <a:lnTo>
                                  <a:pt x="2671" y="1532"/>
                                </a:lnTo>
                                <a:lnTo>
                                  <a:pt x="2657" y="1603"/>
                                </a:lnTo>
                                <a:lnTo>
                                  <a:pt x="2638" y="1673"/>
                                </a:lnTo>
                                <a:lnTo>
                                  <a:pt x="2616" y="1741"/>
                                </a:lnTo>
                                <a:lnTo>
                                  <a:pt x="2591" y="1807"/>
                                </a:lnTo>
                                <a:lnTo>
                                  <a:pt x="2562" y="1872"/>
                                </a:lnTo>
                                <a:lnTo>
                                  <a:pt x="2530" y="1934"/>
                                </a:lnTo>
                                <a:lnTo>
                                  <a:pt x="2494" y="1995"/>
                                </a:lnTo>
                                <a:lnTo>
                                  <a:pt x="2455" y="2053"/>
                                </a:lnTo>
                                <a:lnTo>
                                  <a:pt x="2413" y="2110"/>
                                </a:lnTo>
                                <a:lnTo>
                                  <a:pt x="2368" y="2164"/>
                                </a:lnTo>
                                <a:lnTo>
                                  <a:pt x="2321" y="2216"/>
                                </a:lnTo>
                                <a:lnTo>
                                  <a:pt x="2270" y="2265"/>
                                </a:lnTo>
                                <a:lnTo>
                                  <a:pt x="2217" y="2311"/>
                                </a:lnTo>
                                <a:lnTo>
                                  <a:pt x="2162" y="2355"/>
                                </a:lnTo>
                                <a:lnTo>
                                  <a:pt x="2104" y="2396"/>
                                </a:lnTo>
                                <a:lnTo>
                                  <a:pt x="2044" y="2434"/>
                                </a:lnTo>
                                <a:lnTo>
                                  <a:pt x="1982" y="2469"/>
                                </a:lnTo>
                                <a:lnTo>
                                  <a:pt x="1918" y="2500"/>
                                </a:lnTo>
                                <a:lnTo>
                                  <a:pt x="1852" y="2529"/>
                                </a:lnTo>
                                <a:lnTo>
                                  <a:pt x="1784" y="2553"/>
                                </a:lnTo>
                                <a:lnTo>
                                  <a:pt x="1714" y="2575"/>
                                </a:lnTo>
                                <a:lnTo>
                                  <a:pt x="1643" y="2593"/>
                                </a:lnTo>
                                <a:lnTo>
                                  <a:pt x="1570" y="2607"/>
                                </a:lnTo>
                                <a:lnTo>
                                  <a:pt x="1496" y="2617"/>
                                </a:lnTo>
                                <a:lnTo>
                                  <a:pt x="1421" y="2623"/>
                                </a:lnTo>
                                <a:lnTo>
                                  <a:pt x="1345" y="2625"/>
                                </a:lnTo>
                                <a:lnTo>
                                  <a:pt x="1269" y="2623"/>
                                </a:lnTo>
                                <a:lnTo>
                                  <a:pt x="1193" y="2617"/>
                                </a:lnTo>
                                <a:lnTo>
                                  <a:pt x="1120" y="2607"/>
                                </a:lnTo>
                                <a:lnTo>
                                  <a:pt x="1047" y="2593"/>
                                </a:lnTo>
                                <a:lnTo>
                                  <a:pt x="976" y="2575"/>
                                </a:lnTo>
                                <a:lnTo>
                                  <a:pt x="906" y="2553"/>
                                </a:lnTo>
                                <a:lnTo>
                                  <a:pt x="838" y="2529"/>
                                </a:lnTo>
                                <a:lnTo>
                                  <a:pt x="772" y="2500"/>
                                </a:lnTo>
                                <a:lnTo>
                                  <a:pt x="708" y="2469"/>
                                </a:lnTo>
                                <a:lnTo>
                                  <a:pt x="646" y="2434"/>
                                </a:lnTo>
                                <a:lnTo>
                                  <a:pt x="586" y="2396"/>
                                </a:lnTo>
                                <a:lnTo>
                                  <a:pt x="528" y="2355"/>
                                </a:lnTo>
                                <a:lnTo>
                                  <a:pt x="473" y="2311"/>
                                </a:lnTo>
                                <a:lnTo>
                                  <a:pt x="420" y="2265"/>
                                </a:lnTo>
                                <a:lnTo>
                                  <a:pt x="369" y="2216"/>
                                </a:lnTo>
                                <a:lnTo>
                                  <a:pt x="322" y="2164"/>
                                </a:lnTo>
                                <a:lnTo>
                                  <a:pt x="277" y="2110"/>
                                </a:lnTo>
                                <a:lnTo>
                                  <a:pt x="235" y="2053"/>
                                </a:lnTo>
                                <a:lnTo>
                                  <a:pt x="196" y="1995"/>
                                </a:lnTo>
                                <a:lnTo>
                                  <a:pt x="160" y="1934"/>
                                </a:lnTo>
                                <a:lnTo>
                                  <a:pt x="128" y="1872"/>
                                </a:lnTo>
                                <a:lnTo>
                                  <a:pt x="99" y="1807"/>
                                </a:lnTo>
                                <a:lnTo>
                                  <a:pt x="73" y="1741"/>
                                </a:lnTo>
                                <a:lnTo>
                                  <a:pt x="52" y="1673"/>
                                </a:lnTo>
                                <a:lnTo>
                                  <a:pt x="33" y="1603"/>
                                </a:lnTo>
                                <a:lnTo>
                                  <a:pt x="19" y="1532"/>
                                </a:lnTo>
                                <a:lnTo>
                                  <a:pt x="9" y="1460"/>
                                </a:lnTo>
                                <a:lnTo>
                                  <a:pt x="2" y="1387"/>
                                </a:lnTo>
                                <a:lnTo>
                                  <a:pt x="0" y="1312"/>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9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097" y="473"/>
                            <a:ext cx="1864"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9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293" y="473"/>
                            <a:ext cx="1523" cy="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9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440" y="683"/>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9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329" y="683"/>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8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129" y="1182"/>
                            <a:ext cx="1324"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8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5238" y="1182"/>
                            <a:ext cx="412"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8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434" y="1182"/>
                            <a:ext cx="375"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8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593" y="1182"/>
                            <a:ext cx="33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8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4129" y="1395"/>
                            <a:ext cx="620"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8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534" y="1395"/>
                            <a:ext cx="26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8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588" y="1395"/>
                            <a:ext cx="121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8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129" y="1609"/>
                            <a:ext cx="92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8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840" y="1609"/>
                            <a:ext cx="412"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8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037" y="1609"/>
                            <a:ext cx="653"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7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29" y="1822"/>
                            <a:ext cx="407"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7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321" y="1822"/>
                            <a:ext cx="690"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7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4796" y="1822"/>
                            <a:ext cx="358"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7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4938" y="1822"/>
                            <a:ext cx="269"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Picture 7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992" y="1822"/>
                            <a:ext cx="358"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7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5135" y="1822"/>
                            <a:ext cx="319" cy="330"/>
                          </a:xfrm>
                          <a:prstGeom prst="rect">
                            <a:avLst/>
                          </a:prstGeom>
                          <a:noFill/>
                          <a:extLst>
                            <a:ext uri="{909E8E84-426E-40DD-AFC4-6F175D3DCCD1}">
                              <a14:hiddenFill xmlns:a14="http://schemas.microsoft.com/office/drawing/2010/main">
                                <a:solidFill>
                                  <a:srgbClr val="FFFFFF"/>
                                </a:solidFill>
                              </a14:hiddenFill>
                            </a:ext>
                          </a:extLst>
                        </pic:spPr>
                      </pic:pic>
                      <wps:wsp>
                        <wps:cNvPr id="31" name="Freeform 73"/>
                        <wps:cNvSpPr>
                          <a:spLocks/>
                        </wps:cNvSpPr>
                        <wps:spPr bwMode="auto">
                          <a:xfrm>
                            <a:off x="1256" y="3703"/>
                            <a:ext cx="2690" cy="2626"/>
                          </a:xfrm>
                          <a:custGeom>
                            <a:avLst/>
                            <a:gdLst>
                              <a:gd name="T0" fmla="+- 0 2544 1276"/>
                              <a:gd name="T1" fmla="*/ T0 w 2690"/>
                              <a:gd name="T2" fmla="+- 0 3725 3723"/>
                              <a:gd name="T3" fmla="*/ 3725 h 2626"/>
                              <a:gd name="T4" fmla="+- 0 2395 1276"/>
                              <a:gd name="T5" fmla="*/ T4 w 2690"/>
                              <a:gd name="T6" fmla="+- 0 3741 3723"/>
                              <a:gd name="T7" fmla="*/ 3741 h 2626"/>
                              <a:gd name="T8" fmla="+- 0 2251 1276"/>
                              <a:gd name="T9" fmla="*/ T8 w 2690"/>
                              <a:gd name="T10" fmla="+- 0 3773 3723"/>
                              <a:gd name="T11" fmla="*/ 3773 h 2626"/>
                              <a:gd name="T12" fmla="+- 0 2114 1276"/>
                              <a:gd name="T13" fmla="*/ T12 w 2690"/>
                              <a:gd name="T14" fmla="+- 0 3819 3723"/>
                              <a:gd name="T15" fmla="*/ 3819 h 2626"/>
                              <a:gd name="T16" fmla="+- 0 1983 1276"/>
                              <a:gd name="T17" fmla="*/ T16 w 2690"/>
                              <a:gd name="T18" fmla="+- 0 3879 3723"/>
                              <a:gd name="T19" fmla="*/ 3879 h 2626"/>
                              <a:gd name="T20" fmla="+- 0 1861 1276"/>
                              <a:gd name="T21" fmla="*/ T20 w 2690"/>
                              <a:gd name="T22" fmla="+- 0 3952 3723"/>
                              <a:gd name="T23" fmla="*/ 3952 h 2626"/>
                              <a:gd name="T24" fmla="+- 0 1748 1276"/>
                              <a:gd name="T25" fmla="*/ T24 w 2690"/>
                              <a:gd name="T26" fmla="+- 0 4037 3723"/>
                              <a:gd name="T27" fmla="*/ 4037 h 2626"/>
                              <a:gd name="T28" fmla="+- 0 1645 1276"/>
                              <a:gd name="T29" fmla="*/ T28 w 2690"/>
                              <a:gd name="T30" fmla="+- 0 4132 3723"/>
                              <a:gd name="T31" fmla="*/ 4132 h 2626"/>
                              <a:gd name="T32" fmla="+- 0 1552 1276"/>
                              <a:gd name="T33" fmla="*/ T32 w 2690"/>
                              <a:gd name="T34" fmla="+- 0 4238 3723"/>
                              <a:gd name="T35" fmla="*/ 4238 h 2626"/>
                              <a:gd name="T36" fmla="+- 0 1472 1276"/>
                              <a:gd name="T37" fmla="*/ T36 w 2690"/>
                              <a:gd name="T38" fmla="+- 0 4353 3723"/>
                              <a:gd name="T39" fmla="*/ 4353 h 2626"/>
                              <a:gd name="T40" fmla="+- 0 1403 1276"/>
                              <a:gd name="T41" fmla="*/ T40 w 2690"/>
                              <a:gd name="T42" fmla="+- 0 4476 3723"/>
                              <a:gd name="T43" fmla="*/ 4476 h 2626"/>
                              <a:gd name="T44" fmla="+- 0 1349 1276"/>
                              <a:gd name="T45" fmla="*/ T44 w 2690"/>
                              <a:gd name="T46" fmla="+- 0 4607 3723"/>
                              <a:gd name="T47" fmla="*/ 4607 h 2626"/>
                              <a:gd name="T48" fmla="+- 0 1309 1276"/>
                              <a:gd name="T49" fmla="*/ T48 w 2690"/>
                              <a:gd name="T50" fmla="+- 0 4745 3723"/>
                              <a:gd name="T51" fmla="*/ 4745 h 2626"/>
                              <a:gd name="T52" fmla="+- 0 1284 1276"/>
                              <a:gd name="T53" fmla="*/ T52 w 2690"/>
                              <a:gd name="T54" fmla="+- 0 4888 3723"/>
                              <a:gd name="T55" fmla="*/ 4888 h 2626"/>
                              <a:gd name="T56" fmla="+- 0 1276 1276"/>
                              <a:gd name="T57" fmla="*/ T56 w 2690"/>
                              <a:gd name="T58" fmla="+- 0 5036 3723"/>
                              <a:gd name="T59" fmla="*/ 5036 h 2626"/>
                              <a:gd name="T60" fmla="+- 0 1284 1276"/>
                              <a:gd name="T61" fmla="*/ T60 w 2690"/>
                              <a:gd name="T62" fmla="+- 0 5183 3723"/>
                              <a:gd name="T63" fmla="*/ 5183 h 2626"/>
                              <a:gd name="T64" fmla="+- 0 1309 1276"/>
                              <a:gd name="T65" fmla="*/ T64 w 2690"/>
                              <a:gd name="T66" fmla="+- 0 5326 3723"/>
                              <a:gd name="T67" fmla="*/ 5326 h 2626"/>
                              <a:gd name="T68" fmla="+- 0 1349 1276"/>
                              <a:gd name="T69" fmla="*/ T68 w 2690"/>
                              <a:gd name="T70" fmla="+- 0 5464 3723"/>
                              <a:gd name="T71" fmla="*/ 5464 h 2626"/>
                              <a:gd name="T72" fmla="+- 0 1403 1276"/>
                              <a:gd name="T73" fmla="*/ T72 w 2690"/>
                              <a:gd name="T74" fmla="+- 0 5595 3723"/>
                              <a:gd name="T75" fmla="*/ 5595 h 2626"/>
                              <a:gd name="T76" fmla="+- 0 1472 1276"/>
                              <a:gd name="T77" fmla="*/ T76 w 2690"/>
                              <a:gd name="T78" fmla="+- 0 5718 3723"/>
                              <a:gd name="T79" fmla="*/ 5718 h 2626"/>
                              <a:gd name="T80" fmla="+- 0 1552 1276"/>
                              <a:gd name="T81" fmla="*/ T80 w 2690"/>
                              <a:gd name="T82" fmla="+- 0 5833 3723"/>
                              <a:gd name="T83" fmla="*/ 5833 h 2626"/>
                              <a:gd name="T84" fmla="+- 0 1645 1276"/>
                              <a:gd name="T85" fmla="*/ T84 w 2690"/>
                              <a:gd name="T86" fmla="+- 0 5939 3723"/>
                              <a:gd name="T87" fmla="*/ 5939 h 2626"/>
                              <a:gd name="T88" fmla="+- 0 1748 1276"/>
                              <a:gd name="T89" fmla="*/ T88 w 2690"/>
                              <a:gd name="T90" fmla="+- 0 6034 3723"/>
                              <a:gd name="T91" fmla="*/ 6034 h 2626"/>
                              <a:gd name="T92" fmla="+- 0 1861 1276"/>
                              <a:gd name="T93" fmla="*/ T92 w 2690"/>
                              <a:gd name="T94" fmla="+- 0 6119 3723"/>
                              <a:gd name="T95" fmla="*/ 6119 h 2626"/>
                              <a:gd name="T96" fmla="+- 0 1983 1276"/>
                              <a:gd name="T97" fmla="*/ T96 w 2690"/>
                              <a:gd name="T98" fmla="+- 0 6192 3723"/>
                              <a:gd name="T99" fmla="*/ 6192 h 2626"/>
                              <a:gd name="T100" fmla="+- 0 2114 1276"/>
                              <a:gd name="T101" fmla="*/ T100 w 2690"/>
                              <a:gd name="T102" fmla="+- 0 6252 3723"/>
                              <a:gd name="T103" fmla="*/ 6252 h 2626"/>
                              <a:gd name="T104" fmla="+- 0 2251 1276"/>
                              <a:gd name="T105" fmla="*/ T104 w 2690"/>
                              <a:gd name="T106" fmla="+- 0 6298 3723"/>
                              <a:gd name="T107" fmla="*/ 6298 h 2626"/>
                              <a:gd name="T108" fmla="+- 0 2395 1276"/>
                              <a:gd name="T109" fmla="*/ T108 w 2690"/>
                              <a:gd name="T110" fmla="+- 0 6330 3723"/>
                              <a:gd name="T111" fmla="*/ 6330 h 2626"/>
                              <a:gd name="T112" fmla="+- 0 2544 1276"/>
                              <a:gd name="T113" fmla="*/ T112 w 2690"/>
                              <a:gd name="T114" fmla="+- 0 6346 3723"/>
                              <a:gd name="T115" fmla="*/ 6346 h 2626"/>
                              <a:gd name="T116" fmla="+- 0 2697 1276"/>
                              <a:gd name="T117" fmla="*/ T116 w 2690"/>
                              <a:gd name="T118" fmla="+- 0 6346 3723"/>
                              <a:gd name="T119" fmla="*/ 6346 h 2626"/>
                              <a:gd name="T120" fmla="+- 0 2846 1276"/>
                              <a:gd name="T121" fmla="*/ T120 w 2690"/>
                              <a:gd name="T122" fmla="+- 0 6330 3723"/>
                              <a:gd name="T123" fmla="*/ 6330 h 2626"/>
                              <a:gd name="T124" fmla="+- 0 2990 1276"/>
                              <a:gd name="T125" fmla="*/ T124 w 2690"/>
                              <a:gd name="T126" fmla="+- 0 6298 3723"/>
                              <a:gd name="T127" fmla="*/ 6298 h 2626"/>
                              <a:gd name="T128" fmla="+- 0 3127 1276"/>
                              <a:gd name="T129" fmla="*/ T128 w 2690"/>
                              <a:gd name="T130" fmla="+- 0 6252 3723"/>
                              <a:gd name="T131" fmla="*/ 6252 h 2626"/>
                              <a:gd name="T132" fmla="+- 0 3258 1276"/>
                              <a:gd name="T133" fmla="*/ T132 w 2690"/>
                              <a:gd name="T134" fmla="+- 0 6192 3723"/>
                              <a:gd name="T135" fmla="*/ 6192 h 2626"/>
                              <a:gd name="T136" fmla="+- 0 3380 1276"/>
                              <a:gd name="T137" fmla="*/ T136 w 2690"/>
                              <a:gd name="T138" fmla="+- 0 6119 3723"/>
                              <a:gd name="T139" fmla="*/ 6119 h 2626"/>
                              <a:gd name="T140" fmla="+- 0 3493 1276"/>
                              <a:gd name="T141" fmla="*/ T140 w 2690"/>
                              <a:gd name="T142" fmla="+- 0 6034 3723"/>
                              <a:gd name="T143" fmla="*/ 6034 h 2626"/>
                              <a:gd name="T144" fmla="+- 0 3596 1276"/>
                              <a:gd name="T145" fmla="*/ T144 w 2690"/>
                              <a:gd name="T146" fmla="+- 0 5939 3723"/>
                              <a:gd name="T147" fmla="*/ 5939 h 2626"/>
                              <a:gd name="T148" fmla="+- 0 3689 1276"/>
                              <a:gd name="T149" fmla="*/ T148 w 2690"/>
                              <a:gd name="T150" fmla="+- 0 5833 3723"/>
                              <a:gd name="T151" fmla="*/ 5833 h 2626"/>
                              <a:gd name="T152" fmla="+- 0 3769 1276"/>
                              <a:gd name="T153" fmla="*/ T152 w 2690"/>
                              <a:gd name="T154" fmla="+- 0 5718 3723"/>
                              <a:gd name="T155" fmla="*/ 5718 h 2626"/>
                              <a:gd name="T156" fmla="+- 0 3837 1276"/>
                              <a:gd name="T157" fmla="*/ T156 w 2690"/>
                              <a:gd name="T158" fmla="+- 0 5595 3723"/>
                              <a:gd name="T159" fmla="*/ 5595 h 2626"/>
                              <a:gd name="T160" fmla="+- 0 3892 1276"/>
                              <a:gd name="T161" fmla="*/ T160 w 2690"/>
                              <a:gd name="T162" fmla="+- 0 5464 3723"/>
                              <a:gd name="T163" fmla="*/ 5464 h 2626"/>
                              <a:gd name="T164" fmla="+- 0 3932 1276"/>
                              <a:gd name="T165" fmla="*/ T164 w 2690"/>
                              <a:gd name="T166" fmla="+- 0 5326 3723"/>
                              <a:gd name="T167" fmla="*/ 5326 h 2626"/>
                              <a:gd name="T168" fmla="+- 0 3957 1276"/>
                              <a:gd name="T169" fmla="*/ T168 w 2690"/>
                              <a:gd name="T170" fmla="+- 0 5183 3723"/>
                              <a:gd name="T171" fmla="*/ 5183 h 2626"/>
                              <a:gd name="T172" fmla="+- 0 3965 1276"/>
                              <a:gd name="T173" fmla="*/ T172 w 2690"/>
                              <a:gd name="T174" fmla="+- 0 5036 3723"/>
                              <a:gd name="T175" fmla="*/ 5036 h 2626"/>
                              <a:gd name="T176" fmla="+- 0 3957 1276"/>
                              <a:gd name="T177" fmla="*/ T176 w 2690"/>
                              <a:gd name="T178" fmla="+- 0 4888 3723"/>
                              <a:gd name="T179" fmla="*/ 4888 h 2626"/>
                              <a:gd name="T180" fmla="+- 0 3932 1276"/>
                              <a:gd name="T181" fmla="*/ T180 w 2690"/>
                              <a:gd name="T182" fmla="+- 0 4745 3723"/>
                              <a:gd name="T183" fmla="*/ 4745 h 2626"/>
                              <a:gd name="T184" fmla="+- 0 3892 1276"/>
                              <a:gd name="T185" fmla="*/ T184 w 2690"/>
                              <a:gd name="T186" fmla="+- 0 4607 3723"/>
                              <a:gd name="T187" fmla="*/ 4607 h 2626"/>
                              <a:gd name="T188" fmla="+- 0 3837 1276"/>
                              <a:gd name="T189" fmla="*/ T188 w 2690"/>
                              <a:gd name="T190" fmla="+- 0 4476 3723"/>
                              <a:gd name="T191" fmla="*/ 4476 h 2626"/>
                              <a:gd name="T192" fmla="+- 0 3769 1276"/>
                              <a:gd name="T193" fmla="*/ T192 w 2690"/>
                              <a:gd name="T194" fmla="+- 0 4353 3723"/>
                              <a:gd name="T195" fmla="*/ 4353 h 2626"/>
                              <a:gd name="T196" fmla="+- 0 3689 1276"/>
                              <a:gd name="T197" fmla="*/ T196 w 2690"/>
                              <a:gd name="T198" fmla="+- 0 4238 3723"/>
                              <a:gd name="T199" fmla="*/ 4238 h 2626"/>
                              <a:gd name="T200" fmla="+- 0 3596 1276"/>
                              <a:gd name="T201" fmla="*/ T200 w 2690"/>
                              <a:gd name="T202" fmla="+- 0 4132 3723"/>
                              <a:gd name="T203" fmla="*/ 4132 h 2626"/>
                              <a:gd name="T204" fmla="+- 0 3493 1276"/>
                              <a:gd name="T205" fmla="*/ T204 w 2690"/>
                              <a:gd name="T206" fmla="+- 0 4037 3723"/>
                              <a:gd name="T207" fmla="*/ 4037 h 2626"/>
                              <a:gd name="T208" fmla="+- 0 3380 1276"/>
                              <a:gd name="T209" fmla="*/ T208 w 2690"/>
                              <a:gd name="T210" fmla="+- 0 3952 3723"/>
                              <a:gd name="T211" fmla="*/ 3952 h 2626"/>
                              <a:gd name="T212" fmla="+- 0 3258 1276"/>
                              <a:gd name="T213" fmla="*/ T212 w 2690"/>
                              <a:gd name="T214" fmla="+- 0 3879 3723"/>
                              <a:gd name="T215" fmla="*/ 3879 h 2626"/>
                              <a:gd name="T216" fmla="+- 0 3127 1276"/>
                              <a:gd name="T217" fmla="*/ T216 w 2690"/>
                              <a:gd name="T218" fmla="+- 0 3819 3723"/>
                              <a:gd name="T219" fmla="*/ 3819 h 2626"/>
                              <a:gd name="T220" fmla="+- 0 2990 1276"/>
                              <a:gd name="T221" fmla="*/ T220 w 2690"/>
                              <a:gd name="T222" fmla="+- 0 3773 3723"/>
                              <a:gd name="T223" fmla="*/ 3773 h 2626"/>
                              <a:gd name="T224" fmla="+- 0 2846 1276"/>
                              <a:gd name="T225" fmla="*/ T224 w 2690"/>
                              <a:gd name="T226" fmla="+- 0 3741 3723"/>
                              <a:gd name="T227" fmla="*/ 3741 h 2626"/>
                              <a:gd name="T228" fmla="+- 0 2697 1276"/>
                              <a:gd name="T229" fmla="*/ T228 w 2690"/>
                              <a:gd name="T230" fmla="+- 0 3725 3723"/>
                              <a:gd name="T231" fmla="*/ 3725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4" y="0"/>
                                </a:moveTo>
                                <a:lnTo>
                                  <a:pt x="1268" y="2"/>
                                </a:lnTo>
                                <a:lnTo>
                                  <a:pt x="1193" y="8"/>
                                </a:lnTo>
                                <a:lnTo>
                                  <a:pt x="1119" y="18"/>
                                </a:lnTo>
                                <a:lnTo>
                                  <a:pt x="1046" y="32"/>
                                </a:lnTo>
                                <a:lnTo>
                                  <a:pt x="975" y="50"/>
                                </a:lnTo>
                                <a:lnTo>
                                  <a:pt x="906" y="71"/>
                                </a:lnTo>
                                <a:lnTo>
                                  <a:pt x="838" y="96"/>
                                </a:lnTo>
                                <a:lnTo>
                                  <a:pt x="772" y="125"/>
                                </a:lnTo>
                                <a:lnTo>
                                  <a:pt x="707" y="156"/>
                                </a:lnTo>
                                <a:lnTo>
                                  <a:pt x="645" y="191"/>
                                </a:lnTo>
                                <a:lnTo>
                                  <a:pt x="585" y="229"/>
                                </a:lnTo>
                                <a:lnTo>
                                  <a:pt x="527" y="270"/>
                                </a:lnTo>
                                <a:lnTo>
                                  <a:pt x="472" y="314"/>
                                </a:lnTo>
                                <a:lnTo>
                                  <a:pt x="419" y="360"/>
                                </a:lnTo>
                                <a:lnTo>
                                  <a:pt x="369" y="409"/>
                                </a:lnTo>
                                <a:lnTo>
                                  <a:pt x="321" y="461"/>
                                </a:lnTo>
                                <a:lnTo>
                                  <a:pt x="276" y="515"/>
                                </a:lnTo>
                                <a:lnTo>
                                  <a:pt x="234" y="571"/>
                                </a:lnTo>
                                <a:lnTo>
                                  <a:pt x="196" y="630"/>
                                </a:lnTo>
                                <a:lnTo>
                                  <a:pt x="160" y="691"/>
                                </a:lnTo>
                                <a:lnTo>
                                  <a:pt x="127" y="753"/>
                                </a:lnTo>
                                <a:lnTo>
                                  <a:pt x="98" y="818"/>
                                </a:lnTo>
                                <a:lnTo>
                                  <a:pt x="73" y="884"/>
                                </a:lnTo>
                                <a:lnTo>
                                  <a:pt x="51" y="952"/>
                                </a:lnTo>
                                <a:lnTo>
                                  <a:pt x="33" y="1022"/>
                                </a:lnTo>
                                <a:lnTo>
                                  <a:pt x="19" y="1092"/>
                                </a:lnTo>
                                <a:lnTo>
                                  <a:pt x="8" y="1165"/>
                                </a:lnTo>
                                <a:lnTo>
                                  <a:pt x="2" y="1238"/>
                                </a:lnTo>
                                <a:lnTo>
                                  <a:pt x="0" y="1313"/>
                                </a:lnTo>
                                <a:lnTo>
                                  <a:pt x="2" y="1387"/>
                                </a:lnTo>
                                <a:lnTo>
                                  <a:pt x="8" y="1460"/>
                                </a:lnTo>
                                <a:lnTo>
                                  <a:pt x="19" y="1533"/>
                                </a:lnTo>
                                <a:lnTo>
                                  <a:pt x="33" y="1603"/>
                                </a:lnTo>
                                <a:lnTo>
                                  <a:pt x="51" y="1673"/>
                                </a:lnTo>
                                <a:lnTo>
                                  <a:pt x="73" y="1741"/>
                                </a:lnTo>
                                <a:lnTo>
                                  <a:pt x="98" y="1807"/>
                                </a:lnTo>
                                <a:lnTo>
                                  <a:pt x="127" y="1872"/>
                                </a:lnTo>
                                <a:lnTo>
                                  <a:pt x="160" y="1934"/>
                                </a:lnTo>
                                <a:lnTo>
                                  <a:pt x="196" y="1995"/>
                                </a:lnTo>
                                <a:lnTo>
                                  <a:pt x="234" y="2054"/>
                                </a:lnTo>
                                <a:lnTo>
                                  <a:pt x="276" y="2110"/>
                                </a:lnTo>
                                <a:lnTo>
                                  <a:pt x="321" y="2164"/>
                                </a:lnTo>
                                <a:lnTo>
                                  <a:pt x="369" y="2216"/>
                                </a:lnTo>
                                <a:lnTo>
                                  <a:pt x="419" y="2265"/>
                                </a:lnTo>
                                <a:lnTo>
                                  <a:pt x="472" y="2311"/>
                                </a:lnTo>
                                <a:lnTo>
                                  <a:pt x="527" y="2355"/>
                                </a:lnTo>
                                <a:lnTo>
                                  <a:pt x="585" y="2396"/>
                                </a:lnTo>
                                <a:lnTo>
                                  <a:pt x="645" y="2434"/>
                                </a:lnTo>
                                <a:lnTo>
                                  <a:pt x="707" y="2469"/>
                                </a:lnTo>
                                <a:lnTo>
                                  <a:pt x="772" y="2500"/>
                                </a:lnTo>
                                <a:lnTo>
                                  <a:pt x="838" y="2529"/>
                                </a:lnTo>
                                <a:lnTo>
                                  <a:pt x="906" y="2554"/>
                                </a:lnTo>
                                <a:lnTo>
                                  <a:pt x="975" y="2575"/>
                                </a:lnTo>
                                <a:lnTo>
                                  <a:pt x="1046" y="2593"/>
                                </a:lnTo>
                                <a:lnTo>
                                  <a:pt x="1119" y="2607"/>
                                </a:lnTo>
                                <a:lnTo>
                                  <a:pt x="1193" y="2617"/>
                                </a:lnTo>
                                <a:lnTo>
                                  <a:pt x="1268" y="2623"/>
                                </a:lnTo>
                                <a:lnTo>
                                  <a:pt x="1344" y="2625"/>
                                </a:lnTo>
                                <a:lnTo>
                                  <a:pt x="1421" y="2623"/>
                                </a:lnTo>
                                <a:lnTo>
                                  <a:pt x="1496" y="2617"/>
                                </a:lnTo>
                                <a:lnTo>
                                  <a:pt x="1570" y="2607"/>
                                </a:lnTo>
                                <a:lnTo>
                                  <a:pt x="1643" y="2593"/>
                                </a:lnTo>
                                <a:lnTo>
                                  <a:pt x="1714" y="2575"/>
                                </a:lnTo>
                                <a:lnTo>
                                  <a:pt x="1783" y="2554"/>
                                </a:lnTo>
                                <a:lnTo>
                                  <a:pt x="1851" y="2529"/>
                                </a:lnTo>
                                <a:lnTo>
                                  <a:pt x="1917" y="2500"/>
                                </a:lnTo>
                                <a:lnTo>
                                  <a:pt x="1982" y="2469"/>
                                </a:lnTo>
                                <a:lnTo>
                                  <a:pt x="2044" y="2434"/>
                                </a:lnTo>
                                <a:lnTo>
                                  <a:pt x="2104" y="2396"/>
                                </a:lnTo>
                                <a:lnTo>
                                  <a:pt x="2161" y="2355"/>
                                </a:lnTo>
                                <a:lnTo>
                                  <a:pt x="2217" y="2311"/>
                                </a:lnTo>
                                <a:lnTo>
                                  <a:pt x="2270" y="2265"/>
                                </a:lnTo>
                                <a:lnTo>
                                  <a:pt x="2320" y="2216"/>
                                </a:lnTo>
                                <a:lnTo>
                                  <a:pt x="2368" y="2164"/>
                                </a:lnTo>
                                <a:lnTo>
                                  <a:pt x="2413" y="2110"/>
                                </a:lnTo>
                                <a:lnTo>
                                  <a:pt x="2455" y="2054"/>
                                </a:lnTo>
                                <a:lnTo>
                                  <a:pt x="2493" y="1995"/>
                                </a:lnTo>
                                <a:lnTo>
                                  <a:pt x="2529" y="1934"/>
                                </a:lnTo>
                                <a:lnTo>
                                  <a:pt x="2561" y="1872"/>
                                </a:lnTo>
                                <a:lnTo>
                                  <a:pt x="2590" y="1807"/>
                                </a:lnTo>
                                <a:lnTo>
                                  <a:pt x="2616" y="1741"/>
                                </a:lnTo>
                                <a:lnTo>
                                  <a:pt x="2638" y="1673"/>
                                </a:lnTo>
                                <a:lnTo>
                                  <a:pt x="2656" y="1603"/>
                                </a:lnTo>
                                <a:lnTo>
                                  <a:pt x="2670" y="1533"/>
                                </a:lnTo>
                                <a:lnTo>
                                  <a:pt x="2681" y="1460"/>
                                </a:lnTo>
                                <a:lnTo>
                                  <a:pt x="2687" y="1387"/>
                                </a:lnTo>
                                <a:lnTo>
                                  <a:pt x="2689" y="1313"/>
                                </a:lnTo>
                                <a:lnTo>
                                  <a:pt x="2687" y="1238"/>
                                </a:lnTo>
                                <a:lnTo>
                                  <a:pt x="2681" y="1165"/>
                                </a:lnTo>
                                <a:lnTo>
                                  <a:pt x="2670" y="1092"/>
                                </a:lnTo>
                                <a:lnTo>
                                  <a:pt x="2656" y="1022"/>
                                </a:lnTo>
                                <a:lnTo>
                                  <a:pt x="2638" y="952"/>
                                </a:lnTo>
                                <a:lnTo>
                                  <a:pt x="2616" y="884"/>
                                </a:lnTo>
                                <a:lnTo>
                                  <a:pt x="2590" y="818"/>
                                </a:lnTo>
                                <a:lnTo>
                                  <a:pt x="2561" y="753"/>
                                </a:lnTo>
                                <a:lnTo>
                                  <a:pt x="2529" y="691"/>
                                </a:lnTo>
                                <a:lnTo>
                                  <a:pt x="2493" y="630"/>
                                </a:lnTo>
                                <a:lnTo>
                                  <a:pt x="2455" y="571"/>
                                </a:lnTo>
                                <a:lnTo>
                                  <a:pt x="2413" y="515"/>
                                </a:lnTo>
                                <a:lnTo>
                                  <a:pt x="2368" y="461"/>
                                </a:lnTo>
                                <a:lnTo>
                                  <a:pt x="2320" y="409"/>
                                </a:lnTo>
                                <a:lnTo>
                                  <a:pt x="2270" y="360"/>
                                </a:lnTo>
                                <a:lnTo>
                                  <a:pt x="2217" y="314"/>
                                </a:lnTo>
                                <a:lnTo>
                                  <a:pt x="2161" y="270"/>
                                </a:lnTo>
                                <a:lnTo>
                                  <a:pt x="2104" y="229"/>
                                </a:lnTo>
                                <a:lnTo>
                                  <a:pt x="2044" y="191"/>
                                </a:lnTo>
                                <a:lnTo>
                                  <a:pt x="1982" y="156"/>
                                </a:lnTo>
                                <a:lnTo>
                                  <a:pt x="1917" y="125"/>
                                </a:lnTo>
                                <a:lnTo>
                                  <a:pt x="1851" y="96"/>
                                </a:lnTo>
                                <a:lnTo>
                                  <a:pt x="1783" y="71"/>
                                </a:lnTo>
                                <a:lnTo>
                                  <a:pt x="1714" y="50"/>
                                </a:lnTo>
                                <a:lnTo>
                                  <a:pt x="1643" y="32"/>
                                </a:lnTo>
                                <a:lnTo>
                                  <a:pt x="1570" y="18"/>
                                </a:lnTo>
                                <a:lnTo>
                                  <a:pt x="1496" y="8"/>
                                </a:lnTo>
                                <a:lnTo>
                                  <a:pt x="1421" y="2"/>
                                </a:lnTo>
                                <a:lnTo>
                                  <a:pt x="134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72"/>
                        <wps:cNvSpPr>
                          <a:spLocks/>
                        </wps:cNvSpPr>
                        <wps:spPr bwMode="auto">
                          <a:xfrm>
                            <a:off x="1256" y="3703"/>
                            <a:ext cx="2690" cy="2626"/>
                          </a:xfrm>
                          <a:custGeom>
                            <a:avLst/>
                            <a:gdLst>
                              <a:gd name="T0" fmla="+- 0 1278 1276"/>
                              <a:gd name="T1" fmla="*/ T0 w 2690"/>
                              <a:gd name="T2" fmla="+- 0 4961 3723"/>
                              <a:gd name="T3" fmla="*/ 4961 h 2626"/>
                              <a:gd name="T4" fmla="+- 0 1295 1276"/>
                              <a:gd name="T5" fmla="*/ T4 w 2690"/>
                              <a:gd name="T6" fmla="+- 0 4815 3723"/>
                              <a:gd name="T7" fmla="*/ 4815 h 2626"/>
                              <a:gd name="T8" fmla="+- 0 1327 1276"/>
                              <a:gd name="T9" fmla="*/ T8 w 2690"/>
                              <a:gd name="T10" fmla="+- 0 4675 3723"/>
                              <a:gd name="T11" fmla="*/ 4675 h 2626"/>
                              <a:gd name="T12" fmla="+- 0 1374 1276"/>
                              <a:gd name="T13" fmla="*/ T12 w 2690"/>
                              <a:gd name="T14" fmla="+- 0 4541 3723"/>
                              <a:gd name="T15" fmla="*/ 4541 h 2626"/>
                              <a:gd name="T16" fmla="+- 0 1436 1276"/>
                              <a:gd name="T17" fmla="*/ T16 w 2690"/>
                              <a:gd name="T18" fmla="+- 0 4414 3723"/>
                              <a:gd name="T19" fmla="*/ 4414 h 2626"/>
                              <a:gd name="T20" fmla="+- 0 1510 1276"/>
                              <a:gd name="T21" fmla="*/ T20 w 2690"/>
                              <a:gd name="T22" fmla="+- 0 4294 3723"/>
                              <a:gd name="T23" fmla="*/ 4294 h 2626"/>
                              <a:gd name="T24" fmla="+- 0 1597 1276"/>
                              <a:gd name="T25" fmla="*/ T24 w 2690"/>
                              <a:gd name="T26" fmla="+- 0 4184 3723"/>
                              <a:gd name="T27" fmla="*/ 4184 h 2626"/>
                              <a:gd name="T28" fmla="+- 0 1695 1276"/>
                              <a:gd name="T29" fmla="*/ T28 w 2690"/>
                              <a:gd name="T30" fmla="+- 0 4083 3723"/>
                              <a:gd name="T31" fmla="*/ 4083 h 2626"/>
                              <a:gd name="T32" fmla="+- 0 1803 1276"/>
                              <a:gd name="T33" fmla="*/ T32 w 2690"/>
                              <a:gd name="T34" fmla="+- 0 3993 3723"/>
                              <a:gd name="T35" fmla="*/ 3993 h 2626"/>
                              <a:gd name="T36" fmla="+- 0 1921 1276"/>
                              <a:gd name="T37" fmla="*/ T36 w 2690"/>
                              <a:gd name="T38" fmla="+- 0 3914 3723"/>
                              <a:gd name="T39" fmla="*/ 3914 h 2626"/>
                              <a:gd name="T40" fmla="+- 0 2048 1276"/>
                              <a:gd name="T41" fmla="*/ T40 w 2690"/>
                              <a:gd name="T42" fmla="+- 0 3848 3723"/>
                              <a:gd name="T43" fmla="*/ 3848 h 2626"/>
                              <a:gd name="T44" fmla="+- 0 2182 1276"/>
                              <a:gd name="T45" fmla="*/ T44 w 2690"/>
                              <a:gd name="T46" fmla="+- 0 3794 3723"/>
                              <a:gd name="T47" fmla="*/ 3794 h 2626"/>
                              <a:gd name="T48" fmla="+- 0 2322 1276"/>
                              <a:gd name="T49" fmla="*/ T48 w 2690"/>
                              <a:gd name="T50" fmla="+- 0 3755 3723"/>
                              <a:gd name="T51" fmla="*/ 3755 h 2626"/>
                              <a:gd name="T52" fmla="+- 0 2469 1276"/>
                              <a:gd name="T53" fmla="*/ T52 w 2690"/>
                              <a:gd name="T54" fmla="+- 0 3731 3723"/>
                              <a:gd name="T55" fmla="*/ 3731 h 2626"/>
                              <a:gd name="T56" fmla="+- 0 2620 1276"/>
                              <a:gd name="T57" fmla="*/ T56 w 2690"/>
                              <a:gd name="T58" fmla="+- 0 3723 3723"/>
                              <a:gd name="T59" fmla="*/ 3723 h 2626"/>
                              <a:gd name="T60" fmla="+- 0 2772 1276"/>
                              <a:gd name="T61" fmla="*/ T60 w 2690"/>
                              <a:gd name="T62" fmla="+- 0 3731 3723"/>
                              <a:gd name="T63" fmla="*/ 3731 h 2626"/>
                              <a:gd name="T64" fmla="+- 0 2919 1276"/>
                              <a:gd name="T65" fmla="*/ T64 w 2690"/>
                              <a:gd name="T66" fmla="+- 0 3755 3723"/>
                              <a:gd name="T67" fmla="*/ 3755 h 2626"/>
                              <a:gd name="T68" fmla="+- 0 3059 1276"/>
                              <a:gd name="T69" fmla="*/ T68 w 2690"/>
                              <a:gd name="T70" fmla="+- 0 3794 3723"/>
                              <a:gd name="T71" fmla="*/ 3794 h 2626"/>
                              <a:gd name="T72" fmla="+- 0 3193 1276"/>
                              <a:gd name="T73" fmla="*/ T72 w 2690"/>
                              <a:gd name="T74" fmla="+- 0 3848 3723"/>
                              <a:gd name="T75" fmla="*/ 3848 h 2626"/>
                              <a:gd name="T76" fmla="+- 0 3320 1276"/>
                              <a:gd name="T77" fmla="*/ T76 w 2690"/>
                              <a:gd name="T78" fmla="+- 0 3914 3723"/>
                              <a:gd name="T79" fmla="*/ 3914 h 2626"/>
                              <a:gd name="T80" fmla="+- 0 3437 1276"/>
                              <a:gd name="T81" fmla="*/ T80 w 2690"/>
                              <a:gd name="T82" fmla="+- 0 3993 3723"/>
                              <a:gd name="T83" fmla="*/ 3993 h 2626"/>
                              <a:gd name="T84" fmla="+- 0 3546 1276"/>
                              <a:gd name="T85" fmla="*/ T84 w 2690"/>
                              <a:gd name="T86" fmla="+- 0 4083 3723"/>
                              <a:gd name="T87" fmla="*/ 4083 h 2626"/>
                              <a:gd name="T88" fmla="+- 0 3644 1276"/>
                              <a:gd name="T89" fmla="*/ T88 w 2690"/>
                              <a:gd name="T90" fmla="+- 0 4184 3723"/>
                              <a:gd name="T91" fmla="*/ 4184 h 2626"/>
                              <a:gd name="T92" fmla="+- 0 3731 1276"/>
                              <a:gd name="T93" fmla="*/ T92 w 2690"/>
                              <a:gd name="T94" fmla="+- 0 4294 3723"/>
                              <a:gd name="T95" fmla="*/ 4294 h 2626"/>
                              <a:gd name="T96" fmla="+- 0 3805 1276"/>
                              <a:gd name="T97" fmla="*/ T96 w 2690"/>
                              <a:gd name="T98" fmla="+- 0 4414 3723"/>
                              <a:gd name="T99" fmla="*/ 4414 h 2626"/>
                              <a:gd name="T100" fmla="+- 0 3866 1276"/>
                              <a:gd name="T101" fmla="*/ T100 w 2690"/>
                              <a:gd name="T102" fmla="+- 0 4541 3723"/>
                              <a:gd name="T103" fmla="*/ 4541 h 2626"/>
                              <a:gd name="T104" fmla="+- 0 3914 1276"/>
                              <a:gd name="T105" fmla="*/ T104 w 2690"/>
                              <a:gd name="T106" fmla="+- 0 4675 3723"/>
                              <a:gd name="T107" fmla="*/ 4675 h 2626"/>
                              <a:gd name="T108" fmla="+- 0 3946 1276"/>
                              <a:gd name="T109" fmla="*/ T108 w 2690"/>
                              <a:gd name="T110" fmla="+- 0 4815 3723"/>
                              <a:gd name="T111" fmla="*/ 4815 h 2626"/>
                              <a:gd name="T112" fmla="+- 0 3963 1276"/>
                              <a:gd name="T113" fmla="*/ T112 w 2690"/>
                              <a:gd name="T114" fmla="+- 0 4961 3723"/>
                              <a:gd name="T115" fmla="*/ 4961 h 2626"/>
                              <a:gd name="T116" fmla="+- 0 3963 1276"/>
                              <a:gd name="T117" fmla="*/ T116 w 2690"/>
                              <a:gd name="T118" fmla="+- 0 5110 3723"/>
                              <a:gd name="T119" fmla="*/ 5110 h 2626"/>
                              <a:gd name="T120" fmla="+- 0 3946 1276"/>
                              <a:gd name="T121" fmla="*/ T120 w 2690"/>
                              <a:gd name="T122" fmla="+- 0 5256 3723"/>
                              <a:gd name="T123" fmla="*/ 5256 h 2626"/>
                              <a:gd name="T124" fmla="+- 0 3914 1276"/>
                              <a:gd name="T125" fmla="*/ T124 w 2690"/>
                              <a:gd name="T126" fmla="+- 0 5396 3723"/>
                              <a:gd name="T127" fmla="*/ 5396 h 2626"/>
                              <a:gd name="T128" fmla="+- 0 3866 1276"/>
                              <a:gd name="T129" fmla="*/ T128 w 2690"/>
                              <a:gd name="T130" fmla="+- 0 5530 3723"/>
                              <a:gd name="T131" fmla="*/ 5530 h 2626"/>
                              <a:gd name="T132" fmla="+- 0 3805 1276"/>
                              <a:gd name="T133" fmla="*/ T132 w 2690"/>
                              <a:gd name="T134" fmla="+- 0 5657 3723"/>
                              <a:gd name="T135" fmla="*/ 5657 h 2626"/>
                              <a:gd name="T136" fmla="+- 0 3731 1276"/>
                              <a:gd name="T137" fmla="*/ T136 w 2690"/>
                              <a:gd name="T138" fmla="+- 0 5777 3723"/>
                              <a:gd name="T139" fmla="*/ 5777 h 2626"/>
                              <a:gd name="T140" fmla="+- 0 3644 1276"/>
                              <a:gd name="T141" fmla="*/ T140 w 2690"/>
                              <a:gd name="T142" fmla="+- 0 5887 3723"/>
                              <a:gd name="T143" fmla="*/ 5887 h 2626"/>
                              <a:gd name="T144" fmla="+- 0 3546 1276"/>
                              <a:gd name="T145" fmla="*/ T144 w 2690"/>
                              <a:gd name="T146" fmla="+- 0 5988 3723"/>
                              <a:gd name="T147" fmla="*/ 5988 h 2626"/>
                              <a:gd name="T148" fmla="+- 0 3437 1276"/>
                              <a:gd name="T149" fmla="*/ T148 w 2690"/>
                              <a:gd name="T150" fmla="+- 0 6078 3723"/>
                              <a:gd name="T151" fmla="*/ 6078 h 2626"/>
                              <a:gd name="T152" fmla="+- 0 3320 1276"/>
                              <a:gd name="T153" fmla="*/ T152 w 2690"/>
                              <a:gd name="T154" fmla="+- 0 6157 3723"/>
                              <a:gd name="T155" fmla="*/ 6157 h 2626"/>
                              <a:gd name="T156" fmla="+- 0 3193 1276"/>
                              <a:gd name="T157" fmla="*/ T156 w 2690"/>
                              <a:gd name="T158" fmla="+- 0 6223 3723"/>
                              <a:gd name="T159" fmla="*/ 6223 h 2626"/>
                              <a:gd name="T160" fmla="+- 0 3059 1276"/>
                              <a:gd name="T161" fmla="*/ T160 w 2690"/>
                              <a:gd name="T162" fmla="+- 0 6277 3723"/>
                              <a:gd name="T163" fmla="*/ 6277 h 2626"/>
                              <a:gd name="T164" fmla="+- 0 2919 1276"/>
                              <a:gd name="T165" fmla="*/ T164 w 2690"/>
                              <a:gd name="T166" fmla="+- 0 6316 3723"/>
                              <a:gd name="T167" fmla="*/ 6316 h 2626"/>
                              <a:gd name="T168" fmla="+- 0 2772 1276"/>
                              <a:gd name="T169" fmla="*/ T168 w 2690"/>
                              <a:gd name="T170" fmla="+- 0 6340 3723"/>
                              <a:gd name="T171" fmla="*/ 6340 h 2626"/>
                              <a:gd name="T172" fmla="+- 0 2620 1276"/>
                              <a:gd name="T173" fmla="*/ T172 w 2690"/>
                              <a:gd name="T174" fmla="+- 0 6348 3723"/>
                              <a:gd name="T175" fmla="*/ 6348 h 2626"/>
                              <a:gd name="T176" fmla="+- 0 2469 1276"/>
                              <a:gd name="T177" fmla="*/ T176 w 2690"/>
                              <a:gd name="T178" fmla="+- 0 6340 3723"/>
                              <a:gd name="T179" fmla="*/ 6340 h 2626"/>
                              <a:gd name="T180" fmla="+- 0 2322 1276"/>
                              <a:gd name="T181" fmla="*/ T180 w 2690"/>
                              <a:gd name="T182" fmla="+- 0 6316 3723"/>
                              <a:gd name="T183" fmla="*/ 6316 h 2626"/>
                              <a:gd name="T184" fmla="+- 0 2182 1276"/>
                              <a:gd name="T185" fmla="*/ T184 w 2690"/>
                              <a:gd name="T186" fmla="+- 0 6277 3723"/>
                              <a:gd name="T187" fmla="*/ 6277 h 2626"/>
                              <a:gd name="T188" fmla="+- 0 2048 1276"/>
                              <a:gd name="T189" fmla="*/ T188 w 2690"/>
                              <a:gd name="T190" fmla="+- 0 6223 3723"/>
                              <a:gd name="T191" fmla="*/ 6223 h 2626"/>
                              <a:gd name="T192" fmla="+- 0 1921 1276"/>
                              <a:gd name="T193" fmla="*/ T192 w 2690"/>
                              <a:gd name="T194" fmla="+- 0 6157 3723"/>
                              <a:gd name="T195" fmla="*/ 6157 h 2626"/>
                              <a:gd name="T196" fmla="+- 0 1803 1276"/>
                              <a:gd name="T197" fmla="*/ T196 w 2690"/>
                              <a:gd name="T198" fmla="+- 0 6078 3723"/>
                              <a:gd name="T199" fmla="*/ 6078 h 2626"/>
                              <a:gd name="T200" fmla="+- 0 1695 1276"/>
                              <a:gd name="T201" fmla="*/ T200 w 2690"/>
                              <a:gd name="T202" fmla="+- 0 5988 3723"/>
                              <a:gd name="T203" fmla="*/ 5988 h 2626"/>
                              <a:gd name="T204" fmla="+- 0 1597 1276"/>
                              <a:gd name="T205" fmla="*/ T204 w 2690"/>
                              <a:gd name="T206" fmla="+- 0 5887 3723"/>
                              <a:gd name="T207" fmla="*/ 5887 h 2626"/>
                              <a:gd name="T208" fmla="+- 0 1510 1276"/>
                              <a:gd name="T209" fmla="*/ T208 w 2690"/>
                              <a:gd name="T210" fmla="+- 0 5777 3723"/>
                              <a:gd name="T211" fmla="*/ 5777 h 2626"/>
                              <a:gd name="T212" fmla="+- 0 1436 1276"/>
                              <a:gd name="T213" fmla="*/ T212 w 2690"/>
                              <a:gd name="T214" fmla="+- 0 5657 3723"/>
                              <a:gd name="T215" fmla="*/ 5657 h 2626"/>
                              <a:gd name="T216" fmla="+- 0 1374 1276"/>
                              <a:gd name="T217" fmla="*/ T216 w 2690"/>
                              <a:gd name="T218" fmla="+- 0 5530 3723"/>
                              <a:gd name="T219" fmla="*/ 5530 h 2626"/>
                              <a:gd name="T220" fmla="+- 0 1327 1276"/>
                              <a:gd name="T221" fmla="*/ T220 w 2690"/>
                              <a:gd name="T222" fmla="+- 0 5396 3723"/>
                              <a:gd name="T223" fmla="*/ 5396 h 2626"/>
                              <a:gd name="T224" fmla="+- 0 1295 1276"/>
                              <a:gd name="T225" fmla="*/ T224 w 2690"/>
                              <a:gd name="T226" fmla="+- 0 5256 3723"/>
                              <a:gd name="T227" fmla="*/ 5256 h 2626"/>
                              <a:gd name="T228" fmla="+- 0 1278 1276"/>
                              <a:gd name="T229" fmla="*/ T228 w 2690"/>
                              <a:gd name="T230" fmla="+- 0 5110 3723"/>
                              <a:gd name="T231" fmla="*/ 5110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3"/>
                                </a:moveTo>
                                <a:lnTo>
                                  <a:pt x="2" y="1238"/>
                                </a:lnTo>
                                <a:lnTo>
                                  <a:pt x="8" y="1165"/>
                                </a:lnTo>
                                <a:lnTo>
                                  <a:pt x="19" y="1092"/>
                                </a:lnTo>
                                <a:lnTo>
                                  <a:pt x="33" y="1022"/>
                                </a:lnTo>
                                <a:lnTo>
                                  <a:pt x="51" y="952"/>
                                </a:lnTo>
                                <a:lnTo>
                                  <a:pt x="73" y="884"/>
                                </a:lnTo>
                                <a:lnTo>
                                  <a:pt x="98" y="818"/>
                                </a:lnTo>
                                <a:lnTo>
                                  <a:pt x="127" y="753"/>
                                </a:lnTo>
                                <a:lnTo>
                                  <a:pt x="160" y="691"/>
                                </a:lnTo>
                                <a:lnTo>
                                  <a:pt x="196" y="630"/>
                                </a:lnTo>
                                <a:lnTo>
                                  <a:pt x="234" y="571"/>
                                </a:lnTo>
                                <a:lnTo>
                                  <a:pt x="276" y="515"/>
                                </a:lnTo>
                                <a:lnTo>
                                  <a:pt x="321" y="461"/>
                                </a:lnTo>
                                <a:lnTo>
                                  <a:pt x="369" y="409"/>
                                </a:lnTo>
                                <a:lnTo>
                                  <a:pt x="419" y="360"/>
                                </a:lnTo>
                                <a:lnTo>
                                  <a:pt x="472" y="314"/>
                                </a:lnTo>
                                <a:lnTo>
                                  <a:pt x="527" y="270"/>
                                </a:lnTo>
                                <a:lnTo>
                                  <a:pt x="585" y="229"/>
                                </a:lnTo>
                                <a:lnTo>
                                  <a:pt x="645" y="191"/>
                                </a:lnTo>
                                <a:lnTo>
                                  <a:pt x="707" y="156"/>
                                </a:lnTo>
                                <a:lnTo>
                                  <a:pt x="772" y="125"/>
                                </a:lnTo>
                                <a:lnTo>
                                  <a:pt x="838" y="96"/>
                                </a:lnTo>
                                <a:lnTo>
                                  <a:pt x="906" y="71"/>
                                </a:lnTo>
                                <a:lnTo>
                                  <a:pt x="975" y="50"/>
                                </a:lnTo>
                                <a:lnTo>
                                  <a:pt x="1046" y="32"/>
                                </a:lnTo>
                                <a:lnTo>
                                  <a:pt x="1119" y="18"/>
                                </a:lnTo>
                                <a:lnTo>
                                  <a:pt x="1193" y="8"/>
                                </a:lnTo>
                                <a:lnTo>
                                  <a:pt x="1268" y="2"/>
                                </a:lnTo>
                                <a:lnTo>
                                  <a:pt x="1344" y="0"/>
                                </a:lnTo>
                                <a:lnTo>
                                  <a:pt x="1421" y="2"/>
                                </a:lnTo>
                                <a:lnTo>
                                  <a:pt x="1496" y="8"/>
                                </a:lnTo>
                                <a:lnTo>
                                  <a:pt x="1570" y="18"/>
                                </a:lnTo>
                                <a:lnTo>
                                  <a:pt x="1643" y="32"/>
                                </a:lnTo>
                                <a:lnTo>
                                  <a:pt x="1714" y="50"/>
                                </a:lnTo>
                                <a:lnTo>
                                  <a:pt x="1783" y="71"/>
                                </a:lnTo>
                                <a:lnTo>
                                  <a:pt x="1851" y="96"/>
                                </a:lnTo>
                                <a:lnTo>
                                  <a:pt x="1917" y="125"/>
                                </a:lnTo>
                                <a:lnTo>
                                  <a:pt x="1982" y="156"/>
                                </a:lnTo>
                                <a:lnTo>
                                  <a:pt x="2044" y="191"/>
                                </a:lnTo>
                                <a:lnTo>
                                  <a:pt x="2104" y="229"/>
                                </a:lnTo>
                                <a:lnTo>
                                  <a:pt x="2161" y="270"/>
                                </a:lnTo>
                                <a:lnTo>
                                  <a:pt x="2217" y="314"/>
                                </a:lnTo>
                                <a:lnTo>
                                  <a:pt x="2270" y="360"/>
                                </a:lnTo>
                                <a:lnTo>
                                  <a:pt x="2320" y="409"/>
                                </a:lnTo>
                                <a:lnTo>
                                  <a:pt x="2368" y="461"/>
                                </a:lnTo>
                                <a:lnTo>
                                  <a:pt x="2413" y="515"/>
                                </a:lnTo>
                                <a:lnTo>
                                  <a:pt x="2455" y="571"/>
                                </a:lnTo>
                                <a:lnTo>
                                  <a:pt x="2493" y="630"/>
                                </a:lnTo>
                                <a:lnTo>
                                  <a:pt x="2529" y="691"/>
                                </a:lnTo>
                                <a:lnTo>
                                  <a:pt x="2561" y="753"/>
                                </a:lnTo>
                                <a:lnTo>
                                  <a:pt x="2590" y="818"/>
                                </a:lnTo>
                                <a:lnTo>
                                  <a:pt x="2616" y="884"/>
                                </a:lnTo>
                                <a:lnTo>
                                  <a:pt x="2638" y="952"/>
                                </a:lnTo>
                                <a:lnTo>
                                  <a:pt x="2656" y="1022"/>
                                </a:lnTo>
                                <a:lnTo>
                                  <a:pt x="2670" y="1092"/>
                                </a:lnTo>
                                <a:lnTo>
                                  <a:pt x="2681" y="1165"/>
                                </a:lnTo>
                                <a:lnTo>
                                  <a:pt x="2687" y="1238"/>
                                </a:lnTo>
                                <a:lnTo>
                                  <a:pt x="2689" y="1313"/>
                                </a:lnTo>
                                <a:lnTo>
                                  <a:pt x="2687" y="1387"/>
                                </a:lnTo>
                                <a:lnTo>
                                  <a:pt x="2681" y="1460"/>
                                </a:lnTo>
                                <a:lnTo>
                                  <a:pt x="2670" y="1533"/>
                                </a:lnTo>
                                <a:lnTo>
                                  <a:pt x="2656" y="1603"/>
                                </a:lnTo>
                                <a:lnTo>
                                  <a:pt x="2638" y="1673"/>
                                </a:lnTo>
                                <a:lnTo>
                                  <a:pt x="2616" y="1741"/>
                                </a:lnTo>
                                <a:lnTo>
                                  <a:pt x="2590" y="1807"/>
                                </a:lnTo>
                                <a:lnTo>
                                  <a:pt x="2561" y="1872"/>
                                </a:lnTo>
                                <a:lnTo>
                                  <a:pt x="2529" y="1934"/>
                                </a:lnTo>
                                <a:lnTo>
                                  <a:pt x="2493" y="1995"/>
                                </a:lnTo>
                                <a:lnTo>
                                  <a:pt x="2455" y="2054"/>
                                </a:lnTo>
                                <a:lnTo>
                                  <a:pt x="2413" y="2110"/>
                                </a:lnTo>
                                <a:lnTo>
                                  <a:pt x="2368" y="2164"/>
                                </a:lnTo>
                                <a:lnTo>
                                  <a:pt x="2320" y="2216"/>
                                </a:lnTo>
                                <a:lnTo>
                                  <a:pt x="2270" y="2265"/>
                                </a:lnTo>
                                <a:lnTo>
                                  <a:pt x="2217" y="2311"/>
                                </a:lnTo>
                                <a:lnTo>
                                  <a:pt x="2161" y="2355"/>
                                </a:lnTo>
                                <a:lnTo>
                                  <a:pt x="2104" y="2396"/>
                                </a:lnTo>
                                <a:lnTo>
                                  <a:pt x="2044" y="2434"/>
                                </a:lnTo>
                                <a:lnTo>
                                  <a:pt x="1982" y="2469"/>
                                </a:lnTo>
                                <a:lnTo>
                                  <a:pt x="1917" y="2500"/>
                                </a:lnTo>
                                <a:lnTo>
                                  <a:pt x="1851" y="2529"/>
                                </a:lnTo>
                                <a:lnTo>
                                  <a:pt x="1783" y="2554"/>
                                </a:lnTo>
                                <a:lnTo>
                                  <a:pt x="1714" y="2575"/>
                                </a:lnTo>
                                <a:lnTo>
                                  <a:pt x="1643" y="2593"/>
                                </a:lnTo>
                                <a:lnTo>
                                  <a:pt x="1570" y="2607"/>
                                </a:lnTo>
                                <a:lnTo>
                                  <a:pt x="1496" y="2617"/>
                                </a:lnTo>
                                <a:lnTo>
                                  <a:pt x="1421" y="2623"/>
                                </a:lnTo>
                                <a:lnTo>
                                  <a:pt x="1344" y="2625"/>
                                </a:lnTo>
                                <a:lnTo>
                                  <a:pt x="1268" y="2623"/>
                                </a:lnTo>
                                <a:lnTo>
                                  <a:pt x="1193" y="2617"/>
                                </a:lnTo>
                                <a:lnTo>
                                  <a:pt x="1119" y="2607"/>
                                </a:lnTo>
                                <a:lnTo>
                                  <a:pt x="1046" y="2593"/>
                                </a:lnTo>
                                <a:lnTo>
                                  <a:pt x="975" y="2575"/>
                                </a:lnTo>
                                <a:lnTo>
                                  <a:pt x="906" y="2554"/>
                                </a:lnTo>
                                <a:lnTo>
                                  <a:pt x="838" y="2529"/>
                                </a:lnTo>
                                <a:lnTo>
                                  <a:pt x="772" y="2500"/>
                                </a:lnTo>
                                <a:lnTo>
                                  <a:pt x="707" y="2469"/>
                                </a:lnTo>
                                <a:lnTo>
                                  <a:pt x="645" y="2434"/>
                                </a:lnTo>
                                <a:lnTo>
                                  <a:pt x="585" y="2396"/>
                                </a:lnTo>
                                <a:lnTo>
                                  <a:pt x="527" y="2355"/>
                                </a:lnTo>
                                <a:lnTo>
                                  <a:pt x="472" y="2311"/>
                                </a:lnTo>
                                <a:lnTo>
                                  <a:pt x="419" y="2265"/>
                                </a:lnTo>
                                <a:lnTo>
                                  <a:pt x="369" y="2216"/>
                                </a:lnTo>
                                <a:lnTo>
                                  <a:pt x="321" y="2164"/>
                                </a:lnTo>
                                <a:lnTo>
                                  <a:pt x="276" y="2110"/>
                                </a:lnTo>
                                <a:lnTo>
                                  <a:pt x="234" y="2054"/>
                                </a:lnTo>
                                <a:lnTo>
                                  <a:pt x="196" y="1995"/>
                                </a:lnTo>
                                <a:lnTo>
                                  <a:pt x="160" y="1934"/>
                                </a:lnTo>
                                <a:lnTo>
                                  <a:pt x="127" y="1872"/>
                                </a:lnTo>
                                <a:lnTo>
                                  <a:pt x="98" y="1807"/>
                                </a:lnTo>
                                <a:lnTo>
                                  <a:pt x="73" y="1741"/>
                                </a:lnTo>
                                <a:lnTo>
                                  <a:pt x="51" y="1673"/>
                                </a:lnTo>
                                <a:lnTo>
                                  <a:pt x="33" y="1603"/>
                                </a:lnTo>
                                <a:lnTo>
                                  <a:pt x="19" y="1533"/>
                                </a:lnTo>
                                <a:lnTo>
                                  <a:pt x="8" y="1460"/>
                                </a:lnTo>
                                <a:lnTo>
                                  <a:pt x="2" y="1387"/>
                                </a:lnTo>
                                <a:lnTo>
                                  <a:pt x="0" y="1313"/>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7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669" y="4176"/>
                            <a:ext cx="1862"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 name="Picture 7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821" y="4176"/>
                            <a:ext cx="1607" cy="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6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013" y="4405"/>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6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901" y="4405"/>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6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704" y="4885"/>
                            <a:ext cx="182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Picture 6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320" y="4885"/>
                            <a:ext cx="211"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 name="Picture 6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725" y="5133"/>
                            <a:ext cx="174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0" name="Picture 6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3257" y="5133"/>
                            <a:ext cx="274"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6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499" y="5630"/>
                            <a:ext cx="246" cy="2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6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511" y="5557"/>
                            <a:ext cx="372" cy="297"/>
                          </a:xfrm>
                          <a:prstGeom prst="rect">
                            <a:avLst/>
                          </a:prstGeom>
                          <a:noFill/>
                          <a:extLst>
                            <a:ext uri="{909E8E84-426E-40DD-AFC4-6F175D3DCCD1}">
                              <a14:hiddenFill xmlns:a14="http://schemas.microsoft.com/office/drawing/2010/main">
                                <a:solidFill>
                                  <a:srgbClr val="FFFFFF"/>
                                </a:solidFill>
                              </a14:hiddenFill>
                            </a:ext>
                          </a:extLst>
                        </pic:spPr>
                      </pic:pic>
                      <wps:wsp>
                        <wps:cNvPr id="43" name="Freeform 61"/>
                        <wps:cNvSpPr>
                          <a:spLocks/>
                        </wps:cNvSpPr>
                        <wps:spPr bwMode="auto">
                          <a:xfrm>
                            <a:off x="6460" y="3892"/>
                            <a:ext cx="2690" cy="2626"/>
                          </a:xfrm>
                          <a:custGeom>
                            <a:avLst/>
                            <a:gdLst>
                              <a:gd name="T0" fmla="+- 0 7748 6479"/>
                              <a:gd name="T1" fmla="*/ T0 w 2690"/>
                              <a:gd name="T2" fmla="+- 0 3914 3912"/>
                              <a:gd name="T3" fmla="*/ 3914 h 2626"/>
                              <a:gd name="T4" fmla="+- 0 7598 6479"/>
                              <a:gd name="T5" fmla="*/ T4 w 2690"/>
                              <a:gd name="T6" fmla="+- 0 3930 3912"/>
                              <a:gd name="T7" fmla="*/ 3930 h 2626"/>
                              <a:gd name="T8" fmla="+- 0 7455 6479"/>
                              <a:gd name="T9" fmla="*/ T8 w 2690"/>
                              <a:gd name="T10" fmla="+- 0 3962 3912"/>
                              <a:gd name="T11" fmla="*/ 3962 h 2626"/>
                              <a:gd name="T12" fmla="+- 0 7317 6479"/>
                              <a:gd name="T13" fmla="*/ T12 w 2690"/>
                              <a:gd name="T14" fmla="+- 0 4008 3912"/>
                              <a:gd name="T15" fmla="*/ 4008 h 2626"/>
                              <a:gd name="T16" fmla="+- 0 7187 6479"/>
                              <a:gd name="T17" fmla="*/ T16 w 2690"/>
                              <a:gd name="T18" fmla="+- 0 4068 3912"/>
                              <a:gd name="T19" fmla="*/ 4068 h 2626"/>
                              <a:gd name="T20" fmla="+- 0 7065 6479"/>
                              <a:gd name="T21" fmla="*/ T20 w 2690"/>
                              <a:gd name="T22" fmla="+- 0 4141 3912"/>
                              <a:gd name="T23" fmla="*/ 4141 h 2626"/>
                              <a:gd name="T24" fmla="+- 0 6952 6479"/>
                              <a:gd name="T25" fmla="*/ T24 w 2690"/>
                              <a:gd name="T26" fmla="+- 0 4226 3912"/>
                              <a:gd name="T27" fmla="*/ 4226 h 2626"/>
                              <a:gd name="T28" fmla="+- 0 6848 6479"/>
                              <a:gd name="T29" fmla="*/ T28 w 2690"/>
                              <a:gd name="T30" fmla="+- 0 4321 3912"/>
                              <a:gd name="T31" fmla="*/ 4321 h 2626"/>
                              <a:gd name="T32" fmla="+- 0 6756 6479"/>
                              <a:gd name="T33" fmla="*/ T32 w 2690"/>
                              <a:gd name="T34" fmla="+- 0 4427 3912"/>
                              <a:gd name="T35" fmla="*/ 4427 h 2626"/>
                              <a:gd name="T36" fmla="+- 0 6675 6479"/>
                              <a:gd name="T37" fmla="*/ T36 w 2690"/>
                              <a:gd name="T38" fmla="+- 0 4542 3912"/>
                              <a:gd name="T39" fmla="*/ 4542 h 2626"/>
                              <a:gd name="T40" fmla="+- 0 6607 6479"/>
                              <a:gd name="T41" fmla="*/ T40 w 2690"/>
                              <a:gd name="T42" fmla="+- 0 4665 3912"/>
                              <a:gd name="T43" fmla="*/ 4665 h 2626"/>
                              <a:gd name="T44" fmla="+- 0 6552 6479"/>
                              <a:gd name="T45" fmla="*/ T44 w 2690"/>
                              <a:gd name="T46" fmla="+- 0 4796 3912"/>
                              <a:gd name="T47" fmla="*/ 4796 h 2626"/>
                              <a:gd name="T48" fmla="+- 0 6512 6479"/>
                              <a:gd name="T49" fmla="*/ T48 w 2690"/>
                              <a:gd name="T50" fmla="+- 0 4934 3912"/>
                              <a:gd name="T51" fmla="*/ 4934 h 2626"/>
                              <a:gd name="T52" fmla="+- 0 6488 6479"/>
                              <a:gd name="T53" fmla="*/ T52 w 2690"/>
                              <a:gd name="T54" fmla="+- 0 5077 3912"/>
                              <a:gd name="T55" fmla="*/ 5077 h 2626"/>
                              <a:gd name="T56" fmla="+- 0 6479 6479"/>
                              <a:gd name="T57" fmla="*/ T56 w 2690"/>
                              <a:gd name="T58" fmla="+- 0 5225 3912"/>
                              <a:gd name="T59" fmla="*/ 5225 h 2626"/>
                              <a:gd name="T60" fmla="+- 0 6488 6479"/>
                              <a:gd name="T61" fmla="*/ T60 w 2690"/>
                              <a:gd name="T62" fmla="+- 0 5372 3912"/>
                              <a:gd name="T63" fmla="*/ 5372 h 2626"/>
                              <a:gd name="T64" fmla="+- 0 6512 6479"/>
                              <a:gd name="T65" fmla="*/ T64 w 2690"/>
                              <a:gd name="T66" fmla="+- 0 5515 3912"/>
                              <a:gd name="T67" fmla="*/ 5515 h 2626"/>
                              <a:gd name="T68" fmla="+- 0 6552 6479"/>
                              <a:gd name="T69" fmla="*/ T68 w 2690"/>
                              <a:gd name="T70" fmla="+- 0 5653 3912"/>
                              <a:gd name="T71" fmla="*/ 5653 h 2626"/>
                              <a:gd name="T72" fmla="+- 0 6607 6479"/>
                              <a:gd name="T73" fmla="*/ T72 w 2690"/>
                              <a:gd name="T74" fmla="+- 0 5784 3912"/>
                              <a:gd name="T75" fmla="*/ 5784 h 2626"/>
                              <a:gd name="T76" fmla="+- 0 6675 6479"/>
                              <a:gd name="T77" fmla="*/ T76 w 2690"/>
                              <a:gd name="T78" fmla="+- 0 5907 3912"/>
                              <a:gd name="T79" fmla="*/ 5907 h 2626"/>
                              <a:gd name="T80" fmla="+- 0 6756 6479"/>
                              <a:gd name="T81" fmla="*/ T80 w 2690"/>
                              <a:gd name="T82" fmla="+- 0 6022 3912"/>
                              <a:gd name="T83" fmla="*/ 6022 h 2626"/>
                              <a:gd name="T84" fmla="+- 0 6848 6479"/>
                              <a:gd name="T85" fmla="*/ T84 w 2690"/>
                              <a:gd name="T86" fmla="+- 0 6128 3912"/>
                              <a:gd name="T87" fmla="*/ 6128 h 2626"/>
                              <a:gd name="T88" fmla="+- 0 6952 6479"/>
                              <a:gd name="T89" fmla="*/ T88 w 2690"/>
                              <a:gd name="T90" fmla="+- 0 6223 3912"/>
                              <a:gd name="T91" fmla="*/ 6223 h 2626"/>
                              <a:gd name="T92" fmla="+- 0 7065 6479"/>
                              <a:gd name="T93" fmla="*/ T92 w 2690"/>
                              <a:gd name="T94" fmla="+- 0 6308 3912"/>
                              <a:gd name="T95" fmla="*/ 6308 h 2626"/>
                              <a:gd name="T96" fmla="+- 0 7187 6479"/>
                              <a:gd name="T97" fmla="*/ T96 w 2690"/>
                              <a:gd name="T98" fmla="+- 0 6381 3912"/>
                              <a:gd name="T99" fmla="*/ 6381 h 2626"/>
                              <a:gd name="T100" fmla="+- 0 7317 6479"/>
                              <a:gd name="T101" fmla="*/ T100 w 2690"/>
                              <a:gd name="T102" fmla="+- 0 6441 3912"/>
                              <a:gd name="T103" fmla="*/ 6441 h 2626"/>
                              <a:gd name="T104" fmla="+- 0 7455 6479"/>
                              <a:gd name="T105" fmla="*/ T104 w 2690"/>
                              <a:gd name="T106" fmla="+- 0 6487 3912"/>
                              <a:gd name="T107" fmla="*/ 6487 h 2626"/>
                              <a:gd name="T108" fmla="+- 0 7598 6479"/>
                              <a:gd name="T109" fmla="*/ T108 w 2690"/>
                              <a:gd name="T110" fmla="+- 0 6519 3912"/>
                              <a:gd name="T111" fmla="*/ 6519 h 2626"/>
                              <a:gd name="T112" fmla="+- 0 7748 6479"/>
                              <a:gd name="T113" fmla="*/ T112 w 2690"/>
                              <a:gd name="T114" fmla="+- 0 6535 3912"/>
                              <a:gd name="T115" fmla="*/ 6535 h 2626"/>
                              <a:gd name="T116" fmla="+- 0 7900 6479"/>
                              <a:gd name="T117" fmla="*/ T116 w 2690"/>
                              <a:gd name="T118" fmla="+- 0 6535 3912"/>
                              <a:gd name="T119" fmla="*/ 6535 h 2626"/>
                              <a:gd name="T120" fmla="+- 0 8049 6479"/>
                              <a:gd name="T121" fmla="*/ T120 w 2690"/>
                              <a:gd name="T122" fmla="+- 0 6519 3912"/>
                              <a:gd name="T123" fmla="*/ 6519 h 2626"/>
                              <a:gd name="T124" fmla="+- 0 8193 6479"/>
                              <a:gd name="T125" fmla="*/ T124 w 2690"/>
                              <a:gd name="T126" fmla="+- 0 6487 3912"/>
                              <a:gd name="T127" fmla="*/ 6487 h 2626"/>
                              <a:gd name="T128" fmla="+- 0 8331 6479"/>
                              <a:gd name="T129" fmla="*/ T128 w 2690"/>
                              <a:gd name="T130" fmla="+- 0 6441 3912"/>
                              <a:gd name="T131" fmla="*/ 6441 h 2626"/>
                              <a:gd name="T132" fmla="+- 0 8461 6479"/>
                              <a:gd name="T133" fmla="*/ T132 w 2690"/>
                              <a:gd name="T134" fmla="+- 0 6381 3912"/>
                              <a:gd name="T135" fmla="*/ 6381 h 2626"/>
                              <a:gd name="T136" fmla="+- 0 8583 6479"/>
                              <a:gd name="T137" fmla="*/ T136 w 2690"/>
                              <a:gd name="T138" fmla="+- 0 6308 3912"/>
                              <a:gd name="T139" fmla="*/ 6308 h 2626"/>
                              <a:gd name="T140" fmla="+- 0 8696 6479"/>
                              <a:gd name="T141" fmla="*/ T140 w 2690"/>
                              <a:gd name="T142" fmla="+- 0 6223 3912"/>
                              <a:gd name="T143" fmla="*/ 6223 h 2626"/>
                              <a:gd name="T144" fmla="+- 0 8800 6479"/>
                              <a:gd name="T145" fmla="*/ T144 w 2690"/>
                              <a:gd name="T146" fmla="+- 0 6128 3912"/>
                              <a:gd name="T147" fmla="*/ 6128 h 2626"/>
                              <a:gd name="T148" fmla="+- 0 8892 6479"/>
                              <a:gd name="T149" fmla="*/ T148 w 2690"/>
                              <a:gd name="T150" fmla="+- 0 6022 3912"/>
                              <a:gd name="T151" fmla="*/ 6022 h 2626"/>
                              <a:gd name="T152" fmla="+- 0 8973 6479"/>
                              <a:gd name="T153" fmla="*/ T152 w 2690"/>
                              <a:gd name="T154" fmla="+- 0 5907 3912"/>
                              <a:gd name="T155" fmla="*/ 5907 h 2626"/>
                              <a:gd name="T156" fmla="+- 0 9041 6479"/>
                              <a:gd name="T157" fmla="*/ T156 w 2690"/>
                              <a:gd name="T158" fmla="+- 0 5784 3912"/>
                              <a:gd name="T159" fmla="*/ 5784 h 2626"/>
                              <a:gd name="T160" fmla="+- 0 9095 6479"/>
                              <a:gd name="T161" fmla="*/ T160 w 2690"/>
                              <a:gd name="T162" fmla="+- 0 5653 3912"/>
                              <a:gd name="T163" fmla="*/ 5653 h 2626"/>
                              <a:gd name="T164" fmla="+- 0 9136 6479"/>
                              <a:gd name="T165" fmla="*/ T164 w 2690"/>
                              <a:gd name="T166" fmla="+- 0 5515 3912"/>
                              <a:gd name="T167" fmla="*/ 5515 h 2626"/>
                              <a:gd name="T168" fmla="+- 0 9160 6479"/>
                              <a:gd name="T169" fmla="*/ T168 w 2690"/>
                              <a:gd name="T170" fmla="+- 0 5372 3912"/>
                              <a:gd name="T171" fmla="*/ 5372 h 2626"/>
                              <a:gd name="T172" fmla="+- 0 9169 6479"/>
                              <a:gd name="T173" fmla="*/ T172 w 2690"/>
                              <a:gd name="T174" fmla="+- 0 5225 3912"/>
                              <a:gd name="T175" fmla="*/ 5225 h 2626"/>
                              <a:gd name="T176" fmla="+- 0 9160 6479"/>
                              <a:gd name="T177" fmla="*/ T176 w 2690"/>
                              <a:gd name="T178" fmla="+- 0 5077 3912"/>
                              <a:gd name="T179" fmla="*/ 5077 h 2626"/>
                              <a:gd name="T180" fmla="+- 0 9136 6479"/>
                              <a:gd name="T181" fmla="*/ T180 w 2690"/>
                              <a:gd name="T182" fmla="+- 0 4934 3912"/>
                              <a:gd name="T183" fmla="*/ 4934 h 2626"/>
                              <a:gd name="T184" fmla="+- 0 9095 6479"/>
                              <a:gd name="T185" fmla="*/ T184 w 2690"/>
                              <a:gd name="T186" fmla="+- 0 4796 3912"/>
                              <a:gd name="T187" fmla="*/ 4796 h 2626"/>
                              <a:gd name="T188" fmla="+- 0 9041 6479"/>
                              <a:gd name="T189" fmla="*/ T188 w 2690"/>
                              <a:gd name="T190" fmla="+- 0 4665 3912"/>
                              <a:gd name="T191" fmla="*/ 4665 h 2626"/>
                              <a:gd name="T192" fmla="+- 0 8973 6479"/>
                              <a:gd name="T193" fmla="*/ T192 w 2690"/>
                              <a:gd name="T194" fmla="+- 0 4542 3912"/>
                              <a:gd name="T195" fmla="*/ 4542 h 2626"/>
                              <a:gd name="T196" fmla="+- 0 8892 6479"/>
                              <a:gd name="T197" fmla="*/ T196 w 2690"/>
                              <a:gd name="T198" fmla="+- 0 4427 3912"/>
                              <a:gd name="T199" fmla="*/ 4427 h 2626"/>
                              <a:gd name="T200" fmla="+- 0 8800 6479"/>
                              <a:gd name="T201" fmla="*/ T200 w 2690"/>
                              <a:gd name="T202" fmla="+- 0 4321 3912"/>
                              <a:gd name="T203" fmla="*/ 4321 h 2626"/>
                              <a:gd name="T204" fmla="+- 0 8696 6479"/>
                              <a:gd name="T205" fmla="*/ T204 w 2690"/>
                              <a:gd name="T206" fmla="+- 0 4226 3912"/>
                              <a:gd name="T207" fmla="*/ 4226 h 2626"/>
                              <a:gd name="T208" fmla="+- 0 8583 6479"/>
                              <a:gd name="T209" fmla="*/ T208 w 2690"/>
                              <a:gd name="T210" fmla="+- 0 4141 3912"/>
                              <a:gd name="T211" fmla="*/ 4141 h 2626"/>
                              <a:gd name="T212" fmla="+- 0 8461 6479"/>
                              <a:gd name="T213" fmla="*/ T212 w 2690"/>
                              <a:gd name="T214" fmla="+- 0 4068 3912"/>
                              <a:gd name="T215" fmla="*/ 4068 h 2626"/>
                              <a:gd name="T216" fmla="+- 0 8331 6479"/>
                              <a:gd name="T217" fmla="*/ T216 w 2690"/>
                              <a:gd name="T218" fmla="+- 0 4008 3912"/>
                              <a:gd name="T219" fmla="*/ 4008 h 2626"/>
                              <a:gd name="T220" fmla="+- 0 8193 6479"/>
                              <a:gd name="T221" fmla="*/ T220 w 2690"/>
                              <a:gd name="T222" fmla="+- 0 3962 3912"/>
                              <a:gd name="T223" fmla="*/ 3962 h 2626"/>
                              <a:gd name="T224" fmla="+- 0 8049 6479"/>
                              <a:gd name="T225" fmla="*/ T224 w 2690"/>
                              <a:gd name="T226" fmla="+- 0 3930 3912"/>
                              <a:gd name="T227" fmla="*/ 3930 h 2626"/>
                              <a:gd name="T228" fmla="+- 0 7900 6479"/>
                              <a:gd name="T229" fmla="*/ T228 w 2690"/>
                              <a:gd name="T230" fmla="+- 0 3914 3912"/>
                              <a:gd name="T231" fmla="*/ 3914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5" y="0"/>
                                </a:moveTo>
                                <a:lnTo>
                                  <a:pt x="1269" y="2"/>
                                </a:lnTo>
                                <a:lnTo>
                                  <a:pt x="1193" y="8"/>
                                </a:lnTo>
                                <a:lnTo>
                                  <a:pt x="1119" y="18"/>
                                </a:lnTo>
                                <a:lnTo>
                                  <a:pt x="1047" y="32"/>
                                </a:lnTo>
                                <a:lnTo>
                                  <a:pt x="976" y="50"/>
                                </a:lnTo>
                                <a:lnTo>
                                  <a:pt x="906" y="71"/>
                                </a:lnTo>
                                <a:lnTo>
                                  <a:pt x="838" y="96"/>
                                </a:lnTo>
                                <a:lnTo>
                                  <a:pt x="772" y="125"/>
                                </a:lnTo>
                                <a:lnTo>
                                  <a:pt x="708" y="156"/>
                                </a:lnTo>
                                <a:lnTo>
                                  <a:pt x="646" y="191"/>
                                </a:lnTo>
                                <a:lnTo>
                                  <a:pt x="586" y="229"/>
                                </a:lnTo>
                                <a:lnTo>
                                  <a:pt x="528" y="270"/>
                                </a:lnTo>
                                <a:lnTo>
                                  <a:pt x="473" y="314"/>
                                </a:lnTo>
                                <a:lnTo>
                                  <a:pt x="420" y="360"/>
                                </a:lnTo>
                                <a:lnTo>
                                  <a:pt x="369" y="409"/>
                                </a:lnTo>
                                <a:lnTo>
                                  <a:pt x="322" y="461"/>
                                </a:lnTo>
                                <a:lnTo>
                                  <a:pt x="277" y="515"/>
                                </a:lnTo>
                                <a:lnTo>
                                  <a:pt x="235" y="571"/>
                                </a:lnTo>
                                <a:lnTo>
                                  <a:pt x="196" y="630"/>
                                </a:lnTo>
                                <a:lnTo>
                                  <a:pt x="160" y="691"/>
                                </a:lnTo>
                                <a:lnTo>
                                  <a:pt x="128" y="753"/>
                                </a:lnTo>
                                <a:lnTo>
                                  <a:pt x="99" y="818"/>
                                </a:lnTo>
                                <a:lnTo>
                                  <a:pt x="73" y="884"/>
                                </a:lnTo>
                                <a:lnTo>
                                  <a:pt x="52" y="952"/>
                                </a:lnTo>
                                <a:lnTo>
                                  <a:pt x="33" y="1022"/>
                                </a:lnTo>
                                <a:lnTo>
                                  <a:pt x="19" y="1092"/>
                                </a:lnTo>
                                <a:lnTo>
                                  <a:pt x="9" y="1165"/>
                                </a:lnTo>
                                <a:lnTo>
                                  <a:pt x="2" y="1238"/>
                                </a:lnTo>
                                <a:lnTo>
                                  <a:pt x="0" y="1313"/>
                                </a:lnTo>
                                <a:lnTo>
                                  <a:pt x="2" y="1387"/>
                                </a:lnTo>
                                <a:lnTo>
                                  <a:pt x="9" y="1460"/>
                                </a:lnTo>
                                <a:lnTo>
                                  <a:pt x="19" y="1533"/>
                                </a:lnTo>
                                <a:lnTo>
                                  <a:pt x="33" y="1603"/>
                                </a:lnTo>
                                <a:lnTo>
                                  <a:pt x="52" y="1673"/>
                                </a:lnTo>
                                <a:lnTo>
                                  <a:pt x="73" y="1741"/>
                                </a:lnTo>
                                <a:lnTo>
                                  <a:pt x="99" y="1807"/>
                                </a:lnTo>
                                <a:lnTo>
                                  <a:pt x="128" y="1872"/>
                                </a:lnTo>
                                <a:lnTo>
                                  <a:pt x="160" y="1934"/>
                                </a:lnTo>
                                <a:lnTo>
                                  <a:pt x="196" y="1995"/>
                                </a:lnTo>
                                <a:lnTo>
                                  <a:pt x="235" y="2054"/>
                                </a:lnTo>
                                <a:lnTo>
                                  <a:pt x="277" y="2110"/>
                                </a:lnTo>
                                <a:lnTo>
                                  <a:pt x="322" y="2164"/>
                                </a:lnTo>
                                <a:lnTo>
                                  <a:pt x="369" y="2216"/>
                                </a:lnTo>
                                <a:lnTo>
                                  <a:pt x="420" y="2265"/>
                                </a:lnTo>
                                <a:lnTo>
                                  <a:pt x="473" y="2311"/>
                                </a:lnTo>
                                <a:lnTo>
                                  <a:pt x="528" y="2355"/>
                                </a:lnTo>
                                <a:lnTo>
                                  <a:pt x="586" y="2396"/>
                                </a:lnTo>
                                <a:lnTo>
                                  <a:pt x="646" y="2434"/>
                                </a:lnTo>
                                <a:lnTo>
                                  <a:pt x="708" y="2469"/>
                                </a:lnTo>
                                <a:lnTo>
                                  <a:pt x="772" y="2500"/>
                                </a:lnTo>
                                <a:lnTo>
                                  <a:pt x="838" y="2529"/>
                                </a:lnTo>
                                <a:lnTo>
                                  <a:pt x="906" y="2554"/>
                                </a:lnTo>
                                <a:lnTo>
                                  <a:pt x="976" y="2575"/>
                                </a:lnTo>
                                <a:lnTo>
                                  <a:pt x="1047" y="2593"/>
                                </a:lnTo>
                                <a:lnTo>
                                  <a:pt x="1119" y="2607"/>
                                </a:lnTo>
                                <a:lnTo>
                                  <a:pt x="1193" y="2617"/>
                                </a:lnTo>
                                <a:lnTo>
                                  <a:pt x="1269" y="2623"/>
                                </a:lnTo>
                                <a:lnTo>
                                  <a:pt x="1345" y="2625"/>
                                </a:lnTo>
                                <a:lnTo>
                                  <a:pt x="1421" y="2623"/>
                                </a:lnTo>
                                <a:lnTo>
                                  <a:pt x="1496" y="2617"/>
                                </a:lnTo>
                                <a:lnTo>
                                  <a:pt x="1570" y="2607"/>
                                </a:lnTo>
                                <a:lnTo>
                                  <a:pt x="1643" y="2593"/>
                                </a:lnTo>
                                <a:lnTo>
                                  <a:pt x="1714" y="2575"/>
                                </a:lnTo>
                                <a:lnTo>
                                  <a:pt x="1784" y="2554"/>
                                </a:lnTo>
                                <a:lnTo>
                                  <a:pt x="1852" y="2529"/>
                                </a:lnTo>
                                <a:lnTo>
                                  <a:pt x="1918" y="2500"/>
                                </a:lnTo>
                                <a:lnTo>
                                  <a:pt x="1982" y="2469"/>
                                </a:lnTo>
                                <a:lnTo>
                                  <a:pt x="2044" y="2434"/>
                                </a:lnTo>
                                <a:lnTo>
                                  <a:pt x="2104" y="2396"/>
                                </a:lnTo>
                                <a:lnTo>
                                  <a:pt x="2162" y="2355"/>
                                </a:lnTo>
                                <a:lnTo>
                                  <a:pt x="2217" y="2311"/>
                                </a:lnTo>
                                <a:lnTo>
                                  <a:pt x="2270" y="2265"/>
                                </a:lnTo>
                                <a:lnTo>
                                  <a:pt x="2321" y="2216"/>
                                </a:lnTo>
                                <a:lnTo>
                                  <a:pt x="2368" y="2164"/>
                                </a:lnTo>
                                <a:lnTo>
                                  <a:pt x="2413" y="2110"/>
                                </a:lnTo>
                                <a:lnTo>
                                  <a:pt x="2455" y="2054"/>
                                </a:lnTo>
                                <a:lnTo>
                                  <a:pt x="2494" y="1995"/>
                                </a:lnTo>
                                <a:lnTo>
                                  <a:pt x="2530" y="1934"/>
                                </a:lnTo>
                                <a:lnTo>
                                  <a:pt x="2562" y="1872"/>
                                </a:lnTo>
                                <a:lnTo>
                                  <a:pt x="2591" y="1807"/>
                                </a:lnTo>
                                <a:lnTo>
                                  <a:pt x="2616" y="1741"/>
                                </a:lnTo>
                                <a:lnTo>
                                  <a:pt x="2638" y="1673"/>
                                </a:lnTo>
                                <a:lnTo>
                                  <a:pt x="2657" y="1603"/>
                                </a:lnTo>
                                <a:lnTo>
                                  <a:pt x="2671" y="1533"/>
                                </a:lnTo>
                                <a:lnTo>
                                  <a:pt x="2681" y="1460"/>
                                </a:lnTo>
                                <a:lnTo>
                                  <a:pt x="2688" y="1387"/>
                                </a:lnTo>
                                <a:lnTo>
                                  <a:pt x="2690" y="1313"/>
                                </a:lnTo>
                                <a:lnTo>
                                  <a:pt x="2688" y="1238"/>
                                </a:lnTo>
                                <a:lnTo>
                                  <a:pt x="2681" y="1165"/>
                                </a:lnTo>
                                <a:lnTo>
                                  <a:pt x="2671" y="1092"/>
                                </a:lnTo>
                                <a:lnTo>
                                  <a:pt x="2657" y="1022"/>
                                </a:lnTo>
                                <a:lnTo>
                                  <a:pt x="2638" y="952"/>
                                </a:lnTo>
                                <a:lnTo>
                                  <a:pt x="2616" y="884"/>
                                </a:lnTo>
                                <a:lnTo>
                                  <a:pt x="2591" y="818"/>
                                </a:lnTo>
                                <a:lnTo>
                                  <a:pt x="2562" y="753"/>
                                </a:lnTo>
                                <a:lnTo>
                                  <a:pt x="2530" y="691"/>
                                </a:lnTo>
                                <a:lnTo>
                                  <a:pt x="2494" y="630"/>
                                </a:lnTo>
                                <a:lnTo>
                                  <a:pt x="2455" y="571"/>
                                </a:lnTo>
                                <a:lnTo>
                                  <a:pt x="2413" y="515"/>
                                </a:lnTo>
                                <a:lnTo>
                                  <a:pt x="2368" y="461"/>
                                </a:lnTo>
                                <a:lnTo>
                                  <a:pt x="2321" y="409"/>
                                </a:lnTo>
                                <a:lnTo>
                                  <a:pt x="2270" y="360"/>
                                </a:lnTo>
                                <a:lnTo>
                                  <a:pt x="2217" y="314"/>
                                </a:lnTo>
                                <a:lnTo>
                                  <a:pt x="2162" y="270"/>
                                </a:lnTo>
                                <a:lnTo>
                                  <a:pt x="2104" y="229"/>
                                </a:lnTo>
                                <a:lnTo>
                                  <a:pt x="2044" y="191"/>
                                </a:lnTo>
                                <a:lnTo>
                                  <a:pt x="1982" y="156"/>
                                </a:lnTo>
                                <a:lnTo>
                                  <a:pt x="1918" y="125"/>
                                </a:lnTo>
                                <a:lnTo>
                                  <a:pt x="1852" y="96"/>
                                </a:lnTo>
                                <a:lnTo>
                                  <a:pt x="1784" y="71"/>
                                </a:lnTo>
                                <a:lnTo>
                                  <a:pt x="1714" y="50"/>
                                </a:lnTo>
                                <a:lnTo>
                                  <a:pt x="1643" y="32"/>
                                </a:lnTo>
                                <a:lnTo>
                                  <a:pt x="1570" y="18"/>
                                </a:lnTo>
                                <a:lnTo>
                                  <a:pt x="1496" y="8"/>
                                </a:lnTo>
                                <a:lnTo>
                                  <a:pt x="1421" y="2"/>
                                </a:lnTo>
                                <a:lnTo>
                                  <a:pt x="134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60"/>
                        <wps:cNvSpPr>
                          <a:spLocks/>
                        </wps:cNvSpPr>
                        <wps:spPr bwMode="auto">
                          <a:xfrm>
                            <a:off x="6460" y="3892"/>
                            <a:ext cx="2690" cy="2626"/>
                          </a:xfrm>
                          <a:custGeom>
                            <a:avLst/>
                            <a:gdLst>
                              <a:gd name="T0" fmla="+- 0 6481 6479"/>
                              <a:gd name="T1" fmla="*/ T0 w 2690"/>
                              <a:gd name="T2" fmla="+- 0 5150 3912"/>
                              <a:gd name="T3" fmla="*/ 5150 h 2626"/>
                              <a:gd name="T4" fmla="+- 0 6498 6479"/>
                              <a:gd name="T5" fmla="*/ T4 w 2690"/>
                              <a:gd name="T6" fmla="+- 0 5004 3912"/>
                              <a:gd name="T7" fmla="*/ 5004 h 2626"/>
                              <a:gd name="T8" fmla="+- 0 6531 6479"/>
                              <a:gd name="T9" fmla="*/ T8 w 2690"/>
                              <a:gd name="T10" fmla="+- 0 4864 3912"/>
                              <a:gd name="T11" fmla="*/ 4864 h 2626"/>
                              <a:gd name="T12" fmla="+- 0 6578 6479"/>
                              <a:gd name="T13" fmla="*/ T12 w 2690"/>
                              <a:gd name="T14" fmla="+- 0 4730 3912"/>
                              <a:gd name="T15" fmla="*/ 4730 h 2626"/>
                              <a:gd name="T16" fmla="+- 0 6639 6479"/>
                              <a:gd name="T17" fmla="*/ T16 w 2690"/>
                              <a:gd name="T18" fmla="+- 0 4603 3912"/>
                              <a:gd name="T19" fmla="*/ 4603 h 2626"/>
                              <a:gd name="T20" fmla="+- 0 6714 6479"/>
                              <a:gd name="T21" fmla="*/ T20 w 2690"/>
                              <a:gd name="T22" fmla="+- 0 4483 3912"/>
                              <a:gd name="T23" fmla="*/ 4483 h 2626"/>
                              <a:gd name="T24" fmla="+- 0 6801 6479"/>
                              <a:gd name="T25" fmla="*/ T24 w 2690"/>
                              <a:gd name="T26" fmla="+- 0 4373 3912"/>
                              <a:gd name="T27" fmla="*/ 4373 h 2626"/>
                              <a:gd name="T28" fmla="+- 0 6899 6479"/>
                              <a:gd name="T29" fmla="*/ T28 w 2690"/>
                              <a:gd name="T30" fmla="+- 0 4272 3912"/>
                              <a:gd name="T31" fmla="*/ 4272 h 2626"/>
                              <a:gd name="T32" fmla="+- 0 7007 6479"/>
                              <a:gd name="T33" fmla="*/ T32 w 2690"/>
                              <a:gd name="T34" fmla="+- 0 4182 3912"/>
                              <a:gd name="T35" fmla="*/ 4182 h 2626"/>
                              <a:gd name="T36" fmla="+- 0 7125 6479"/>
                              <a:gd name="T37" fmla="*/ T36 w 2690"/>
                              <a:gd name="T38" fmla="+- 0 4103 3912"/>
                              <a:gd name="T39" fmla="*/ 4103 h 2626"/>
                              <a:gd name="T40" fmla="+- 0 7251 6479"/>
                              <a:gd name="T41" fmla="*/ T40 w 2690"/>
                              <a:gd name="T42" fmla="+- 0 4037 3912"/>
                              <a:gd name="T43" fmla="*/ 4037 h 2626"/>
                              <a:gd name="T44" fmla="+- 0 7385 6479"/>
                              <a:gd name="T45" fmla="*/ T44 w 2690"/>
                              <a:gd name="T46" fmla="+- 0 3983 3912"/>
                              <a:gd name="T47" fmla="*/ 3983 h 2626"/>
                              <a:gd name="T48" fmla="+- 0 7526 6479"/>
                              <a:gd name="T49" fmla="*/ T48 w 2690"/>
                              <a:gd name="T50" fmla="+- 0 3944 3912"/>
                              <a:gd name="T51" fmla="*/ 3944 h 2626"/>
                              <a:gd name="T52" fmla="+- 0 7672 6479"/>
                              <a:gd name="T53" fmla="*/ T52 w 2690"/>
                              <a:gd name="T54" fmla="+- 0 3920 3912"/>
                              <a:gd name="T55" fmla="*/ 3920 h 2626"/>
                              <a:gd name="T56" fmla="+- 0 7824 6479"/>
                              <a:gd name="T57" fmla="*/ T56 w 2690"/>
                              <a:gd name="T58" fmla="+- 0 3912 3912"/>
                              <a:gd name="T59" fmla="*/ 3912 h 2626"/>
                              <a:gd name="T60" fmla="+- 0 7975 6479"/>
                              <a:gd name="T61" fmla="*/ T60 w 2690"/>
                              <a:gd name="T62" fmla="+- 0 3920 3912"/>
                              <a:gd name="T63" fmla="*/ 3920 h 2626"/>
                              <a:gd name="T64" fmla="+- 0 8122 6479"/>
                              <a:gd name="T65" fmla="*/ T64 w 2690"/>
                              <a:gd name="T66" fmla="+- 0 3944 3912"/>
                              <a:gd name="T67" fmla="*/ 3944 h 2626"/>
                              <a:gd name="T68" fmla="+- 0 8263 6479"/>
                              <a:gd name="T69" fmla="*/ T68 w 2690"/>
                              <a:gd name="T70" fmla="+- 0 3983 3912"/>
                              <a:gd name="T71" fmla="*/ 3983 h 2626"/>
                              <a:gd name="T72" fmla="+- 0 8397 6479"/>
                              <a:gd name="T73" fmla="*/ T72 w 2690"/>
                              <a:gd name="T74" fmla="+- 0 4037 3912"/>
                              <a:gd name="T75" fmla="*/ 4037 h 2626"/>
                              <a:gd name="T76" fmla="+- 0 8523 6479"/>
                              <a:gd name="T77" fmla="*/ T76 w 2690"/>
                              <a:gd name="T78" fmla="+- 0 4103 3912"/>
                              <a:gd name="T79" fmla="*/ 4103 h 2626"/>
                              <a:gd name="T80" fmla="+- 0 8641 6479"/>
                              <a:gd name="T81" fmla="*/ T80 w 2690"/>
                              <a:gd name="T82" fmla="+- 0 4182 3912"/>
                              <a:gd name="T83" fmla="*/ 4182 h 2626"/>
                              <a:gd name="T84" fmla="+- 0 8749 6479"/>
                              <a:gd name="T85" fmla="*/ T84 w 2690"/>
                              <a:gd name="T86" fmla="+- 0 4272 3912"/>
                              <a:gd name="T87" fmla="*/ 4272 h 2626"/>
                              <a:gd name="T88" fmla="+- 0 8847 6479"/>
                              <a:gd name="T89" fmla="*/ T88 w 2690"/>
                              <a:gd name="T90" fmla="+- 0 4373 3912"/>
                              <a:gd name="T91" fmla="*/ 4373 h 2626"/>
                              <a:gd name="T92" fmla="+- 0 8934 6479"/>
                              <a:gd name="T93" fmla="*/ T92 w 2690"/>
                              <a:gd name="T94" fmla="+- 0 4483 3912"/>
                              <a:gd name="T95" fmla="*/ 4483 h 2626"/>
                              <a:gd name="T96" fmla="+- 0 9009 6479"/>
                              <a:gd name="T97" fmla="*/ T96 w 2690"/>
                              <a:gd name="T98" fmla="+- 0 4603 3912"/>
                              <a:gd name="T99" fmla="*/ 4603 h 2626"/>
                              <a:gd name="T100" fmla="+- 0 9070 6479"/>
                              <a:gd name="T101" fmla="*/ T100 w 2690"/>
                              <a:gd name="T102" fmla="+- 0 4730 3912"/>
                              <a:gd name="T103" fmla="*/ 4730 h 2626"/>
                              <a:gd name="T104" fmla="+- 0 9117 6479"/>
                              <a:gd name="T105" fmla="*/ T104 w 2690"/>
                              <a:gd name="T106" fmla="+- 0 4864 3912"/>
                              <a:gd name="T107" fmla="*/ 4864 h 2626"/>
                              <a:gd name="T108" fmla="+- 0 9150 6479"/>
                              <a:gd name="T109" fmla="*/ T108 w 2690"/>
                              <a:gd name="T110" fmla="+- 0 5004 3912"/>
                              <a:gd name="T111" fmla="*/ 5004 h 2626"/>
                              <a:gd name="T112" fmla="+- 0 9167 6479"/>
                              <a:gd name="T113" fmla="*/ T112 w 2690"/>
                              <a:gd name="T114" fmla="+- 0 5150 3912"/>
                              <a:gd name="T115" fmla="*/ 5150 h 2626"/>
                              <a:gd name="T116" fmla="+- 0 9167 6479"/>
                              <a:gd name="T117" fmla="*/ T116 w 2690"/>
                              <a:gd name="T118" fmla="+- 0 5299 3912"/>
                              <a:gd name="T119" fmla="*/ 5299 h 2626"/>
                              <a:gd name="T120" fmla="+- 0 9150 6479"/>
                              <a:gd name="T121" fmla="*/ T120 w 2690"/>
                              <a:gd name="T122" fmla="+- 0 5445 3912"/>
                              <a:gd name="T123" fmla="*/ 5445 h 2626"/>
                              <a:gd name="T124" fmla="+- 0 9117 6479"/>
                              <a:gd name="T125" fmla="*/ T124 w 2690"/>
                              <a:gd name="T126" fmla="+- 0 5585 3912"/>
                              <a:gd name="T127" fmla="*/ 5585 h 2626"/>
                              <a:gd name="T128" fmla="+- 0 9070 6479"/>
                              <a:gd name="T129" fmla="*/ T128 w 2690"/>
                              <a:gd name="T130" fmla="+- 0 5719 3912"/>
                              <a:gd name="T131" fmla="*/ 5719 h 2626"/>
                              <a:gd name="T132" fmla="+- 0 9009 6479"/>
                              <a:gd name="T133" fmla="*/ T132 w 2690"/>
                              <a:gd name="T134" fmla="+- 0 5846 3912"/>
                              <a:gd name="T135" fmla="*/ 5846 h 2626"/>
                              <a:gd name="T136" fmla="+- 0 8934 6479"/>
                              <a:gd name="T137" fmla="*/ T136 w 2690"/>
                              <a:gd name="T138" fmla="+- 0 5966 3912"/>
                              <a:gd name="T139" fmla="*/ 5966 h 2626"/>
                              <a:gd name="T140" fmla="+- 0 8847 6479"/>
                              <a:gd name="T141" fmla="*/ T140 w 2690"/>
                              <a:gd name="T142" fmla="+- 0 6076 3912"/>
                              <a:gd name="T143" fmla="*/ 6076 h 2626"/>
                              <a:gd name="T144" fmla="+- 0 8749 6479"/>
                              <a:gd name="T145" fmla="*/ T144 w 2690"/>
                              <a:gd name="T146" fmla="+- 0 6177 3912"/>
                              <a:gd name="T147" fmla="*/ 6177 h 2626"/>
                              <a:gd name="T148" fmla="+- 0 8641 6479"/>
                              <a:gd name="T149" fmla="*/ T148 w 2690"/>
                              <a:gd name="T150" fmla="+- 0 6267 3912"/>
                              <a:gd name="T151" fmla="*/ 6267 h 2626"/>
                              <a:gd name="T152" fmla="+- 0 8523 6479"/>
                              <a:gd name="T153" fmla="*/ T152 w 2690"/>
                              <a:gd name="T154" fmla="+- 0 6346 3912"/>
                              <a:gd name="T155" fmla="*/ 6346 h 2626"/>
                              <a:gd name="T156" fmla="+- 0 8397 6479"/>
                              <a:gd name="T157" fmla="*/ T156 w 2690"/>
                              <a:gd name="T158" fmla="+- 0 6412 3912"/>
                              <a:gd name="T159" fmla="*/ 6412 h 2626"/>
                              <a:gd name="T160" fmla="+- 0 8263 6479"/>
                              <a:gd name="T161" fmla="*/ T160 w 2690"/>
                              <a:gd name="T162" fmla="+- 0 6466 3912"/>
                              <a:gd name="T163" fmla="*/ 6466 h 2626"/>
                              <a:gd name="T164" fmla="+- 0 8122 6479"/>
                              <a:gd name="T165" fmla="*/ T164 w 2690"/>
                              <a:gd name="T166" fmla="+- 0 6505 3912"/>
                              <a:gd name="T167" fmla="*/ 6505 h 2626"/>
                              <a:gd name="T168" fmla="+- 0 7975 6479"/>
                              <a:gd name="T169" fmla="*/ T168 w 2690"/>
                              <a:gd name="T170" fmla="+- 0 6529 3912"/>
                              <a:gd name="T171" fmla="*/ 6529 h 2626"/>
                              <a:gd name="T172" fmla="+- 0 7824 6479"/>
                              <a:gd name="T173" fmla="*/ T172 w 2690"/>
                              <a:gd name="T174" fmla="+- 0 6537 3912"/>
                              <a:gd name="T175" fmla="*/ 6537 h 2626"/>
                              <a:gd name="T176" fmla="+- 0 7672 6479"/>
                              <a:gd name="T177" fmla="*/ T176 w 2690"/>
                              <a:gd name="T178" fmla="+- 0 6529 3912"/>
                              <a:gd name="T179" fmla="*/ 6529 h 2626"/>
                              <a:gd name="T180" fmla="+- 0 7526 6479"/>
                              <a:gd name="T181" fmla="*/ T180 w 2690"/>
                              <a:gd name="T182" fmla="+- 0 6505 3912"/>
                              <a:gd name="T183" fmla="*/ 6505 h 2626"/>
                              <a:gd name="T184" fmla="+- 0 7385 6479"/>
                              <a:gd name="T185" fmla="*/ T184 w 2690"/>
                              <a:gd name="T186" fmla="+- 0 6466 3912"/>
                              <a:gd name="T187" fmla="*/ 6466 h 2626"/>
                              <a:gd name="T188" fmla="+- 0 7251 6479"/>
                              <a:gd name="T189" fmla="*/ T188 w 2690"/>
                              <a:gd name="T190" fmla="+- 0 6412 3912"/>
                              <a:gd name="T191" fmla="*/ 6412 h 2626"/>
                              <a:gd name="T192" fmla="+- 0 7125 6479"/>
                              <a:gd name="T193" fmla="*/ T192 w 2690"/>
                              <a:gd name="T194" fmla="+- 0 6346 3912"/>
                              <a:gd name="T195" fmla="*/ 6346 h 2626"/>
                              <a:gd name="T196" fmla="+- 0 7007 6479"/>
                              <a:gd name="T197" fmla="*/ T196 w 2690"/>
                              <a:gd name="T198" fmla="+- 0 6267 3912"/>
                              <a:gd name="T199" fmla="*/ 6267 h 2626"/>
                              <a:gd name="T200" fmla="+- 0 6899 6479"/>
                              <a:gd name="T201" fmla="*/ T200 w 2690"/>
                              <a:gd name="T202" fmla="+- 0 6177 3912"/>
                              <a:gd name="T203" fmla="*/ 6177 h 2626"/>
                              <a:gd name="T204" fmla="+- 0 6801 6479"/>
                              <a:gd name="T205" fmla="*/ T204 w 2690"/>
                              <a:gd name="T206" fmla="+- 0 6076 3912"/>
                              <a:gd name="T207" fmla="*/ 6076 h 2626"/>
                              <a:gd name="T208" fmla="+- 0 6714 6479"/>
                              <a:gd name="T209" fmla="*/ T208 w 2690"/>
                              <a:gd name="T210" fmla="+- 0 5966 3912"/>
                              <a:gd name="T211" fmla="*/ 5966 h 2626"/>
                              <a:gd name="T212" fmla="+- 0 6639 6479"/>
                              <a:gd name="T213" fmla="*/ T212 w 2690"/>
                              <a:gd name="T214" fmla="+- 0 5846 3912"/>
                              <a:gd name="T215" fmla="*/ 5846 h 2626"/>
                              <a:gd name="T216" fmla="+- 0 6578 6479"/>
                              <a:gd name="T217" fmla="*/ T216 w 2690"/>
                              <a:gd name="T218" fmla="+- 0 5719 3912"/>
                              <a:gd name="T219" fmla="*/ 5719 h 2626"/>
                              <a:gd name="T220" fmla="+- 0 6531 6479"/>
                              <a:gd name="T221" fmla="*/ T220 w 2690"/>
                              <a:gd name="T222" fmla="+- 0 5585 3912"/>
                              <a:gd name="T223" fmla="*/ 5585 h 2626"/>
                              <a:gd name="T224" fmla="+- 0 6498 6479"/>
                              <a:gd name="T225" fmla="*/ T224 w 2690"/>
                              <a:gd name="T226" fmla="+- 0 5445 3912"/>
                              <a:gd name="T227" fmla="*/ 5445 h 2626"/>
                              <a:gd name="T228" fmla="+- 0 6481 6479"/>
                              <a:gd name="T229" fmla="*/ T228 w 2690"/>
                              <a:gd name="T230" fmla="+- 0 5299 3912"/>
                              <a:gd name="T231" fmla="*/ 5299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3"/>
                                </a:moveTo>
                                <a:lnTo>
                                  <a:pt x="2" y="1238"/>
                                </a:lnTo>
                                <a:lnTo>
                                  <a:pt x="9" y="1165"/>
                                </a:lnTo>
                                <a:lnTo>
                                  <a:pt x="19" y="1092"/>
                                </a:lnTo>
                                <a:lnTo>
                                  <a:pt x="33" y="1022"/>
                                </a:lnTo>
                                <a:lnTo>
                                  <a:pt x="52" y="952"/>
                                </a:lnTo>
                                <a:lnTo>
                                  <a:pt x="73" y="884"/>
                                </a:lnTo>
                                <a:lnTo>
                                  <a:pt x="99" y="818"/>
                                </a:lnTo>
                                <a:lnTo>
                                  <a:pt x="128" y="753"/>
                                </a:lnTo>
                                <a:lnTo>
                                  <a:pt x="160" y="691"/>
                                </a:lnTo>
                                <a:lnTo>
                                  <a:pt x="196" y="630"/>
                                </a:lnTo>
                                <a:lnTo>
                                  <a:pt x="235" y="571"/>
                                </a:lnTo>
                                <a:lnTo>
                                  <a:pt x="277" y="515"/>
                                </a:lnTo>
                                <a:lnTo>
                                  <a:pt x="322" y="461"/>
                                </a:lnTo>
                                <a:lnTo>
                                  <a:pt x="369" y="409"/>
                                </a:lnTo>
                                <a:lnTo>
                                  <a:pt x="420" y="360"/>
                                </a:lnTo>
                                <a:lnTo>
                                  <a:pt x="473" y="314"/>
                                </a:lnTo>
                                <a:lnTo>
                                  <a:pt x="528" y="270"/>
                                </a:lnTo>
                                <a:lnTo>
                                  <a:pt x="586" y="229"/>
                                </a:lnTo>
                                <a:lnTo>
                                  <a:pt x="646" y="191"/>
                                </a:lnTo>
                                <a:lnTo>
                                  <a:pt x="708" y="156"/>
                                </a:lnTo>
                                <a:lnTo>
                                  <a:pt x="772" y="125"/>
                                </a:lnTo>
                                <a:lnTo>
                                  <a:pt x="838" y="96"/>
                                </a:lnTo>
                                <a:lnTo>
                                  <a:pt x="906" y="71"/>
                                </a:lnTo>
                                <a:lnTo>
                                  <a:pt x="976" y="50"/>
                                </a:lnTo>
                                <a:lnTo>
                                  <a:pt x="1047" y="32"/>
                                </a:lnTo>
                                <a:lnTo>
                                  <a:pt x="1119" y="18"/>
                                </a:lnTo>
                                <a:lnTo>
                                  <a:pt x="1193" y="8"/>
                                </a:lnTo>
                                <a:lnTo>
                                  <a:pt x="1269" y="2"/>
                                </a:lnTo>
                                <a:lnTo>
                                  <a:pt x="1345" y="0"/>
                                </a:lnTo>
                                <a:lnTo>
                                  <a:pt x="1421" y="2"/>
                                </a:lnTo>
                                <a:lnTo>
                                  <a:pt x="1496" y="8"/>
                                </a:lnTo>
                                <a:lnTo>
                                  <a:pt x="1570" y="18"/>
                                </a:lnTo>
                                <a:lnTo>
                                  <a:pt x="1643" y="32"/>
                                </a:lnTo>
                                <a:lnTo>
                                  <a:pt x="1714" y="50"/>
                                </a:lnTo>
                                <a:lnTo>
                                  <a:pt x="1784" y="71"/>
                                </a:lnTo>
                                <a:lnTo>
                                  <a:pt x="1852" y="96"/>
                                </a:lnTo>
                                <a:lnTo>
                                  <a:pt x="1918" y="125"/>
                                </a:lnTo>
                                <a:lnTo>
                                  <a:pt x="1982" y="156"/>
                                </a:lnTo>
                                <a:lnTo>
                                  <a:pt x="2044" y="191"/>
                                </a:lnTo>
                                <a:lnTo>
                                  <a:pt x="2104" y="229"/>
                                </a:lnTo>
                                <a:lnTo>
                                  <a:pt x="2162" y="270"/>
                                </a:lnTo>
                                <a:lnTo>
                                  <a:pt x="2217" y="314"/>
                                </a:lnTo>
                                <a:lnTo>
                                  <a:pt x="2270" y="360"/>
                                </a:lnTo>
                                <a:lnTo>
                                  <a:pt x="2321" y="409"/>
                                </a:lnTo>
                                <a:lnTo>
                                  <a:pt x="2368" y="461"/>
                                </a:lnTo>
                                <a:lnTo>
                                  <a:pt x="2413" y="515"/>
                                </a:lnTo>
                                <a:lnTo>
                                  <a:pt x="2455" y="571"/>
                                </a:lnTo>
                                <a:lnTo>
                                  <a:pt x="2494" y="630"/>
                                </a:lnTo>
                                <a:lnTo>
                                  <a:pt x="2530" y="691"/>
                                </a:lnTo>
                                <a:lnTo>
                                  <a:pt x="2562" y="753"/>
                                </a:lnTo>
                                <a:lnTo>
                                  <a:pt x="2591" y="818"/>
                                </a:lnTo>
                                <a:lnTo>
                                  <a:pt x="2616" y="884"/>
                                </a:lnTo>
                                <a:lnTo>
                                  <a:pt x="2638" y="952"/>
                                </a:lnTo>
                                <a:lnTo>
                                  <a:pt x="2657" y="1022"/>
                                </a:lnTo>
                                <a:lnTo>
                                  <a:pt x="2671" y="1092"/>
                                </a:lnTo>
                                <a:lnTo>
                                  <a:pt x="2681" y="1165"/>
                                </a:lnTo>
                                <a:lnTo>
                                  <a:pt x="2688" y="1238"/>
                                </a:lnTo>
                                <a:lnTo>
                                  <a:pt x="2690" y="1313"/>
                                </a:lnTo>
                                <a:lnTo>
                                  <a:pt x="2688" y="1387"/>
                                </a:lnTo>
                                <a:lnTo>
                                  <a:pt x="2681" y="1460"/>
                                </a:lnTo>
                                <a:lnTo>
                                  <a:pt x="2671" y="1533"/>
                                </a:lnTo>
                                <a:lnTo>
                                  <a:pt x="2657" y="1603"/>
                                </a:lnTo>
                                <a:lnTo>
                                  <a:pt x="2638" y="1673"/>
                                </a:lnTo>
                                <a:lnTo>
                                  <a:pt x="2616" y="1741"/>
                                </a:lnTo>
                                <a:lnTo>
                                  <a:pt x="2591" y="1807"/>
                                </a:lnTo>
                                <a:lnTo>
                                  <a:pt x="2562" y="1872"/>
                                </a:lnTo>
                                <a:lnTo>
                                  <a:pt x="2530" y="1934"/>
                                </a:lnTo>
                                <a:lnTo>
                                  <a:pt x="2494" y="1995"/>
                                </a:lnTo>
                                <a:lnTo>
                                  <a:pt x="2455" y="2054"/>
                                </a:lnTo>
                                <a:lnTo>
                                  <a:pt x="2413" y="2110"/>
                                </a:lnTo>
                                <a:lnTo>
                                  <a:pt x="2368" y="2164"/>
                                </a:lnTo>
                                <a:lnTo>
                                  <a:pt x="2321" y="2216"/>
                                </a:lnTo>
                                <a:lnTo>
                                  <a:pt x="2270" y="2265"/>
                                </a:lnTo>
                                <a:lnTo>
                                  <a:pt x="2217" y="2311"/>
                                </a:lnTo>
                                <a:lnTo>
                                  <a:pt x="2162" y="2355"/>
                                </a:lnTo>
                                <a:lnTo>
                                  <a:pt x="2104" y="2396"/>
                                </a:lnTo>
                                <a:lnTo>
                                  <a:pt x="2044" y="2434"/>
                                </a:lnTo>
                                <a:lnTo>
                                  <a:pt x="1982" y="2469"/>
                                </a:lnTo>
                                <a:lnTo>
                                  <a:pt x="1918" y="2500"/>
                                </a:lnTo>
                                <a:lnTo>
                                  <a:pt x="1852" y="2529"/>
                                </a:lnTo>
                                <a:lnTo>
                                  <a:pt x="1784" y="2554"/>
                                </a:lnTo>
                                <a:lnTo>
                                  <a:pt x="1714" y="2575"/>
                                </a:lnTo>
                                <a:lnTo>
                                  <a:pt x="1643" y="2593"/>
                                </a:lnTo>
                                <a:lnTo>
                                  <a:pt x="1570" y="2607"/>
                                </a:lnTo>
                                <a:lnTo>
                                  <a:pt x="1496" y="2617"/>
                                </a:lnTo>
                                <a:lnTo>
                                  <a:pt x="1421" y="2623"/>
                                </a:lnTo>
                                <a:lnTo>
                                  <a:pt x="1345" y="2625"/>
                                </a:lnTo>
                                <a:lnTo>
                                  <a:pt x="1269" y="2623"/>
                                </a:lnTo>
                                <a:lnTo>
                                  <a:pt x="1193" y="2617"/>
                                </a:lnTo>
                                <a:lnTo>
                                  <a:pt x="1119" y="2607"/>
                                </a:lnTo>
                                <a:lnTo>
                                  <a:pt x="1047" y="2593"/>
                                </a:lnTo>
                                <a:lnTo>
                                  <a:pt x="976" y="2575"/>
                                </a:lnTo>
                                <a:lnTo>
                                  <a:pt x="906" y="2554"/>
                                </a:lnTo>
                                <a:lnTo>
                                  <a:pt x="838" y="2529"/>
                                </a:lnTo>
                                <a:lnTo>
                                  <a:pt x="772" y="2500"/>
                                </a:lnTo>
                                <a:lnTo>
                                  <a:pt x="708" y="2469"/>
                                </a:lnTo>
                                <a:lnTo>
                                  <a:pt x="646" y="2434"/>
                                </a:lnTo>
                                <a:lnTo>
                                  <a:pt x="586" y="2396"/>
                                </a:lnTo>
                                <a:lnTo>
                                  <a:pt x="528" y="2355"/>
                                </a:lnTo>
                                <a:lnTo>
                                  <a:pt x="473" y="2311"/>
                                </a:lnTo>
                                <a:lnTo>
                                  <a:pt x="420" y="2265"/>
                                </a:lnTo>
                                <a:lnTo>
                                  <a:pt x="369" y="2216"/>
                                </a:lnTo>
                                <a:lnTo>
                                  <a:pt x="322" y="2164"/>
                                </a:lnTo>
                                <a:lnTo>
                                  <a:pt x="277" y="2110"/>
                                </a:lnTo>
                                <a:lnTo>
                                  <a:pt x="235" y="2054"/>
                                </a:lnTo>
                                <a:lnTo>
                                  <a:pt x="196" y="1995"/>
                                </a:lnTo>
                                <a:lnTo>
                                  <a:pt x="160" y="1934"/>
                                </a:lnTo>
                                <a:lnTo>
                                  <a:pt x="128" y="1872"/>
                                </a:lnTo>
                                <a:lnTo>
                                  <a:pt x="99" y="1807"/>
                                </a:lnTo>
                                <a:lnTo>
                                  <a:pt x="73" y="1741"/>
                                </a:lnTo>
                                <a:lnTo>
                                  <a:pt x="52" y="1673"/>
                                </a:lnTo>
                                <a:lnTo>
                                  <a:pt x="33" y="1603"/>
                                </a:lnTo>
                                <a:lnTo>
                                  <a:pt x="19" y="1533"/>
                                </a:lnTo>
                                <a:lnTo>
                                  <a:pt x="9" y="1460"/>
                                </a:lnTo>
                                <a:lnTo>
                                  <a:pt x="2" y="1387"/>
                                </a:lnTo>
                                <a:lnTo>
                                  <a:pt x="0" y="1313"/>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5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873" y="4365"/>
                            <a:ext cx="1862"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 name="Picture 5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025" y="4365"/>
                            <a:ext cx="1605" cy="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 name="Picture 5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214" y="4596"/>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8" name="Picture 5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8103" y="4596"/>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 name="Picture 5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137" y="5074"/>
                            <a:ext cx="1366"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422" y="5289"/>
                            <a:ext cx="30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 name="Picture 5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513" y="5289"/>
                            <a:ext cx="66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5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965" y="5289"/>
                            <a:ext cx="258"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5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8007" y="5289"/>
                            <a:ext cx="31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5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6945" y="5697"/>
                            <a:ext cx="1712" cy="3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5" name="Picture 4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8407" y="5623"/>
                            <a:ext cx="328" cy="421"/>
                          </a:xfrm>
                          <a:prstGeom prst="rect">
                            <a:avLst/>
                          </a:prstGeom>
                          <a:noFill/>
                          <a:extLst>
                            <a:ext uri="{909E8E84-426E-40DD-AFC4-6F175D3DCCD1}">
                              <a14:hiddenFill xmlns:a14="http://schemas.microsoft.com/office/drawing/2010/main">
                                <a:solidFill>
                                  <a:srgbClr val="FFFFFF"/>
                                </a:solidFill>
                              </a14:hiddenFill>
                            </a:ext>
                          </a:extLst>
                        </pic:spPr>
                      </pic:pic>
                      <wps:wsp>
                        <wps:cNvPr id="56" name="Freeform 48"/>
                        <wps:cNvSpPr>
                          <a:spLocks/>
                        </wps:cNvSpPr>
                        <wps:spPr bwMode="auto">
                          <a:xfrm>
                            <a:off x="3306" y="1269"/>
                            <a:ext cx="392" cy="328"/>
                          </a:xfrm>
                          <a:custGeom>
                            <a:avLst/>
                            <a:gdLst>
                              <a:gd name="T0" fmla="+- 0 3717 3326"/>
                              <a:gd name="T1" fmla="*/ T0 w 392"/>
                              <a:gd name="T2" fmla="+- 0 1288 1288"/>
                              <a:gd name="T3" fmla="*/ 1288 h 328"/>
                              <a:gd name="T4" fmla="+- 0 3326 3326"/>
                              <a:gd name="T5" fmla="*/ T4 w 392"/>
                              <a:gd name="T6" fmla="+- 0 1313 1288"/>
                              <a:gd name="T7" fmla="*/ 1313 h 328"/>
                              <a:gd name="T8" fmla="+- 0 3502 3326"/>
                              <a:gd name="T9" fmla="*/ T8 w 392"/>
                              <a:gd name="T10" fmla="+- 0 1615 1288"/>
                              <a:gd name="T11" fmla="*/ 1615 h 328"/>
                              <a:gd name="T12" fmla="+- 0 3717 3326"/>
                              <a:gd name="T13" fmla="*/ T12 w 392"/>
                              <a:gd name="T14" fmla="+- 0 1288 1288"/>
                              <a:gd name="T15" fmla="*/ 1288 h 328"/>
                            </a:gdLst>
                            <a:ahLst/>
                            <a:cxnLst>
                              <a:cxn ang="0">
                                <a:pos x="T1" y="T3"/>
                              </a:cxn>
                              <a:cxn ang="0">
                                <a:pos x="T5" y="T7"/>
                              </a:cxn>
                              <a:cxn ang="0">
                                <a:pos x="T9" y="T11"/>
                              </a:cxn>
                              <a:cxn ang="0">
                                <a:pos x="T13" y="T15"/>
                              </a:cxn>
                            </a:cxnLst>
                            <a:rect l="0" t="0" r="r" b="b"/>
                            <a:pathLst>
                              <a:path w="392" h="328">
                                <a:moveTo>
                                  <a:pt x="391" y="0"/>
                                </a:moveTo>
                                <a:lnTo>
                                  <a:pt x="0" y="25"/>
                                </a:lnTo>
                                <a:lnTo>
                                  <a:pt x="176" y="327"/>
                                </a:lnTo>
                                <a:lnTo>
                                  <a:pt x="3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 name="Picture 4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6462" y="6134"/>
                            <a:ext cx="390" cy="337"/>
                          </a:xfrm>
                          <a:prstGeom prst="rect">
                            <a:avLst/>
                          </a:prstGeom>
                          <a:noFill/>
                          <a:extLst>
                            <a:ext uri="{909E8E84-426E-40DD-AFC4-6F175D3DCCD1}">
                              <a14:hiddenFill xmlns:a14="http://schemas.microsoft.com/office/drawing/2010/main">
                                <a:solidFill>
                                  <a:srgbClr val="FFFFFF"/>
                                </a:solidFill>
                              </a14:hiddenFill>
                            </a:ext>
                          </a:extLst>
                        </pic:spPr>
                      </pic:pic>
                      <wps:wsp>
                        <wps:cNvPr id="58" name="Freeform 46"/>
                        <wps:cNvSpPr>
                          <a:spLocks/>
                        </wps:cNvSpPr>
                        <wps:spPr bwMode="auto">
                          <a:xfrm>
                            <a:off x="3332" y="6076"/>
                            <a:ext cx="392" cy="321"/>
                          </a:xfrm>
                          <a:custGeom>
                            <a:avLst/>
                            <a:gdLst>
                              <a:gd name="T0" fmla="+- 0 3743 3351"/>
                              <a:gd name="T1" fmla="*/ T0 w 392"/>
                              <a:gd name="T2" fmla="+- 0 6096 6096"/>
                              <a:gd name="T3" fmla="*/ 6096 h 321"/>
                              <a:gd name="T4" fmla="+- 0 3351 3351"/>
                              <a:gd name="T5" fmla="*/ T4 w 392"/>
                              <a:gd name="T6" fmla="+- 0 6116 6096"/>
                              <a:gd name="T7" fmla="*/ 6116 h 321"/>
                              <a:gd name="T8" fmla="+- 0 3602 3351"/>
                              <a:gd name="T9" fmla="*/ T8 w 392"/>
                              <a:gd name="T10" fmla="+- 0 6417 6096"/>
                              <a:gd name="T11" fmla="*/ 6417 h 321"/>
                              <a:gd name="T12" fmla="+- 0 3743 3351"/>
                              <a:gd name="T13" fmla="*/ T12 w 392"/>
                              <a:gd name="T14" fmla="+- 0 6096 6096"/>
                              <a:gd name="T15" fmla="*/ 6096 h 321"/>
                            </a:gdLst>
                            <a:ahLst/>
                            <a:cxnLst>
                              <a:cxn ang="0">
                                <a:pos x="T1" y="T3"/>
                              </a:cxn>
                              <a:cxn ang="0">
                                <a:pos x="T5" y="T7"/>
                              </a:cxn>
                              <a:cxn ang="0">
                                <a:pos x="T9" y="T11"/>
                              </a:cxn>
                              <a:cxn ang="0">
                                <a:pos x="T13" y="T15"/>
                              </a:cxn>
                            </a:cxnLst>
                            <a:rect l="0" t="0" r="r" b="b"/>
                            <a:pathLst>
                              <a:path w="392" h="321">
                                <a:moveTo>
                                  <a:pt x="392" y="0"/>
                                </a:moveTo>
                                <a:lnTo>
                                  <a:pt x="0" y="20"/>
                                </a:lnTo>
                                <a:lnTo>
                                  <a:pt x="251" y="321"/>
                                </a:lnTo>
                                <a:lnTo>
                                  <a:pt x="3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45"/>
                        <wps:cNvSpPr>
                          <a:spLocks/>
                        </wps:cNvSpPr>
                        <wps:spPr bwMode="auto">
                          <a:xfrm>
                            <a:off x="6330" y="1094"/>
                            <a:ext cx="391" cy="335"/>
                          </a:xfrm>
                          <a:custGeom>
                            <a:avLst/>
                            <a:gdLst>
                              <a:gd name="T0" fmla="+- 0 6349 6349"/>
                              <a:gd name="T1" fmla="*/ T0 w 391"/>
                              <a:gd name="T2" fmla="+- 0 1113 1113"/>
                              <a:gd name="T3" fmla="*/ 1113 h 335"/>
                              <a:gd name="T4" fmla="+- 0 6552 6349"/>
                              <a:gd name="T5" fmla="*/ T4 w 391"/>
                              <a:gd name="T6" fmla="+- 0 1448 1113"/>
                              <a:gd name="T7" fmla="*/ 1448 h 335"/>
                              <a:gd name="T8" fmla="+- 0 6740 6349"/>
                              <a:gd name="T9" fmla="*/ T8 w 391"/>
                              <a:gd name="T10" fmla="+- 0 1152 1113"/>
                              <a:gd name="T11" fmla="*/ 1152 h 335"/>
                              <a:gd name="T12" fmla="+- 0 6349 6349"/>
                              <a:gd name="T13" fmla="*/ T12 w 391"/>
                              <a:gd name="T14" fmla="+- 0 1113 1113"/>
                              <a:gd name="T15" fmla="*/ 1113 h 335"/>
                            </a:gdLst>
                            <a:ahLst/>
                            <a:cxnLst>
                              <a:cxn ang="0">
                                <a:pos x="T1" y="T3"/>
                              </a:cxn>
                              <a:cxn ang="0">
                                <a:pos x="T5" y="T7"/>
                              </a:cxn>
                              <a:cxn ang="0">
                                <a:pos x="T9" y="T11"/>
                              </a:cxn>
                              <a:cxn ang="0">
                                <a:pos x="T13" y="T15"/>
                              </a:cxn>
                            </a:cxnLst>
                            <a:rect l="0" t="0" r="r" b="b"/>
                            <a:pathLst>
                              <a:path w="391" h="335">
                                <a:moveTo>
                                  <a:pt x="0" y="0"/>
                                </a:moveTo>
                                <a:lnTo>
                                  <a:pt x="203" y="335"/>
                                </a:lnTo>
                                <a:lnTo>
                                  <a:pt x="391" y="39"/>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44"/>
                        <wps:cNvSpPr>
                          <a:spLocks/>
                        </wps:cNvSpPr>
                        <wps:spPr bwMode="auto">
                          <a:xfrm>
                            <a:off x="1926" y="3439"/>
                            <a:ext cx="349" cy="368"/>
                          </a:xfrm>
                          <a:custGeom>
                            <a:avLst/>
                            <a:gdLst>
                              <a:gd name="T0" fmla="+- 0 1946 1946"/>
                              <a:gd name="T1" fmla="*/ T0 w 349"/>
                              <a:gd name="T2" fmla="+- 0 3459 3459"/>
                              <a:gd name="T3" fmla="*/ 3459 h 368"/>
                              <a:gd name="T4" fmla="+- 0 2081 1946"/>
                              <a:gd name="T5" fmla="*/ T4 w 349"/>
                              <a:gd name="T6" fmla="+- 0 3826 3459"/>
                              <a:gd name="T7" fmla="*/ 3826 h 368"/>
                              <a:gd name="T8" fmla="+- 0 2294 1946"/>
                              <a:gd name="T9" fmla="*/ T8 w 349"/>
                              <a:gd name="T10" fmla="+- 0 3497 3459"/>
                              <a:gd name="T11" fmla="*/ 3497 h 368"/>
                              <a:gd name="T12" fmla="+- 0 1946 1946"/>
                              <a:gd name="T13" fmla="*/ T12 w 349"/>
                              <a:gd name="T14" fmla="+- 0 3459 3459"/>
                              <a:gd name="T15" fmla="*/ 3459 h 368"/>
                            </a:gdLst>
                            <a:ahLst/>
                            <a:cxnLst>
                              <a:cxn ang="0">
                                <a:pos x="T1" y="T3"/>
                              </a:cxn>
                              <a:cxn ang="0">
                                <a:pos x="T5" y="T7"/>
                              </a:cxn>
                              <a:cxn ang="0">
                                <a:pos x="T9" y="T11"/>
                              </a:cxn>
                              <a:cxn ang="0">
                                <a:pos x="T13" y="T15"/>
                              </a:cxn>
                            </a:cxnLst>
                            <a:rect l="0" t="0" r="r" b="b"/>
                            <a:pathLst>
                              <a:path w="349" h="368">
                                <a:moveTo>
                                  <a:pt x="0" y="0"/>
                                </a:moveTo>
                                <a:lnTo>
                                  <a:pt x="135" y="367"/>
                                </a:lnTo>
                                <a:lnTo>
                                  <a:pt x="348" y="3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43"/>
                        <wps:cNvSpPr>
                          <a:spLocks/>
                        </wps:cNvSpPr>
                        <wps:spPr bwMode="auto">
                          <a:xfrm>
                            <a:off x="8090" y="3594"/>
                            <a:ext cx="347" cy="373"/>
                          </a:xfrm>
                          <a:custGeom>
                            <a:avLst/>
                            <a:gdLst>
                              <a:gd name="T0" fmla="+- 0 8456 8109"/>
                              <a:gd name="T1" fmla="*/ T0 w 347"/>
                              <a:gd name="T2" fmla="+- 0 3614 3614"/>
                              <a:gd name="T3" fmla="*/ 3614 h 373"/>
                              <a:gd name="T4" fmla="+- 0 8109 8109"/>
                              <a:gd name="T5" fmla="*/ T4 w 347"/>
                              <a:gd name="T6" fmla="+- 0 3667 3614"/>
                              <a:gd name="T7" fmla="*/ 3667 h 373"/>
                              <a:gd name="T8" fmla="+- 0 8336 8109"/>
                              <a:gd name="T9" fmla="*/ T8 w 347"/>
                              <a:gd name="T10" fmla="+- 0 3986 3614"/>
                              <a:gd name="T11" fmla="*/ 3986 h 373"/>
                              <a:gd name="T12" fmla="+- 0 8456 8109"/>
                              <a:gd name="T13" fmla="*/ T12 w 347"/>
                              <a:gd name="T14" fmla="+- 0 3614 3614"/>
                              <a:gd name="T15" fmla="*/ 3614 h 373"/>
                            </a:gdLst>
                            <a:ahLst/>
                            <a:cxnLst>
                              <a:cxn ang="0">
                                <a:pos x="T1" y="T3"/>
                              </a:cxn>
                              <a:cxn ang="0">
                                <a:pos x="T5" y="T7"/>
                              </a:cxn>
                              <a:cxn ang="0">
                                <a:pos x="T9" y="T11"/>
                              </a:cxn>
                              <a:cxn ang="0">
                                <a:pos x="T13" y="T15"/>
                              </a:cxn>
                            </a:cxnLst>
                            <a:rect l="0" t="0" r="r" b="b"/>
                            <a:pathLst>
                              <a:path w="347" h="373">
                                <a:moveTo>
                                  <a:pt x="347" y="0"/>
                                </a:moveTo>
                                <a:lnTo>
                                  <a:pt x="0" y="53"/>
                                </a:lnTo>
                                <a:lnTo>
                                  <a:pt x="227" y="372"/>
                                </a:lnTo>
                                <a:lnTo>
                                  <a:pt x="34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AutoShape 42"/>
                        <wps:cNvSpPr>
                          <a:spLocks/>
                        </wps:cNvSpPr>
                        <wps:spPr bwMode="auto">
                          <a:xfrm>
                            <a:off x="0" y="4215"/>
                            <a:ext cx="1287" cy="2000"/>
                          </a:xfrm>
                          <a:custGeom>
                            <a:avLst/>
                            <a:gdLst>
                              <a:gd name="T0" fmla="+- 0 856 20"/>
                              <a:gd name="T1" fmla="*/ T0 w 1287"/>
                              <a:gd name="T2" fmla="+- 0 4234 4234"/>
                              <a:gd name="T3" fmla="*/ 4234 h 2000"/>
                              <a:gd name="T4" fmla="+- 0 20 20"/>
                              <a:gd name="T5" fmla="*/ T4 w 1287"/>
                              <a:gd name="T6" fmla="+- 0 4234 4234"/>
                              <a:gd name="T7" fmla="*/ 4234 h 2000"/>
                              <a:gd name="T8" fmla="+- 0 20 20"/>
                              <a:gd name="T9" fmla="*/ T8 w 1287"/>
                              <a:gd name="T10" fmla="+- 0 6234 4234"/>
                              <a:gd name="T11" fmla="*/ 6234 h 2000"/>
                              <a:gd name="T12" fmla="+- 0 856 20"/>
                              <a:gd name="T13" fmla="*/ T12 w 1287"/>
                              <a:gd name="T14" fmla="+- 0 6234 4234"/>
                              <a:gd name="T15" fmla="*/ 6234 h 2000"/>
                              <a:gd name="T16" fmla="+- 0 856 20"/>
                              <a:gd name="T17" fmla="*/ T16 w 1287"/>
                              <a:gd name="T18" fmla="+- 0 5394 4234"/>
                              <a:gd name="T19" fmla="*/ 5394 h 2000"/>
                              <a:gd name="T20" fmla="+- 0 1145 20"/>
                              <a:gd name="T21" fmla="*/ T20 w 1287"/>
                              <a:gd name="T22" fmla="+- 0 5394 4234"/>
                              <a:gd name="T23" fmla="*/ 5394 h 2000"/>
                              <a:gd name="T24" fmla="+- 0 1306 20"/>
                              <a:gd name="T25" fmla="*/ T24 w 1287"/>
                              <a:gd name="T26" fmla="+- 0 5234 4234"/>
                              <a:gd name="T27" fmla="*/ 5234 h 2000"/>
                              <a:gd name="T28" fmla="+- 0 1145 20"/>
                              <a:gd name="T29" fmla="*/ T28 w 1287"/>
                              <a:gd name="T30" fmla="+- 0 5073 4234"/>
                              <a:gd name="T31" fmla="*/ 5073 h 2000"/>
                              <a:gd name="T32" fmla="+- 0 856 20"/>
                              <a:gd name="T33" fmla="*/ T32 w 1287"/>
                              <a:gd name="T34" fmla="+- 0 5073 4234"/>
                              <a:gd name="T35" fmla="*/ 5073 h 2000"/>
                              <a:gd name="T36" fmla="+- 0 856 20"/>
                              <a:gd name="T37" fmla="*/ T36 w 1287"/>
                              <a:gd name="T38" fmla="+- 0 4234 4234"/>
                              <a:gd name="T39" fmla="*/ 4234 h 2000"/>
                              <a:gd name="T40" fmla="+- 0 1145 20"/>
                              <a:gd name="T41" fmla="*/ T40 w 1287"/>
                              <a:gd name="T42" fmla="+- 0 5394 4234"/>
                              <a:gd name="T43" fmla="*/ 5394 h 2000"/>
                              <a:gd name="T44" fmla="+- 0 985 20"/>
                              <a:gd name="T45" fmla="*/ T44 w 1287"/>
                              <a:gd name="T46" fmla="+- 0 5394 4234"/>
                              <a:gd name="T47" fmla="*/ 5394 h 2000"/>
                              <a:gd name="T48" fmla="+- 0 985 20"/>
                              <a:gd name="T49" fmla="*/ T48 w 1287"/>
                              <a:gd name="T50" fmla="+- 0 5555 4234"/>
                              <a:gd name="T51" fmla="*/ 5555 h 2000"/>
                              <a:gd name="T52" fmla="+- 0 1145 20"/>
                              <a:gd name="T53" fmla="*/ T52 w 1287"/>
                              <a:gd name="T54" fmla="+- 0 5394 4234"/>
                              <a:gd name="T55" fmla="*/ 5394 h 2000"/>
                              <a:gd name="T56" fmla="+- 0 985 20"/>
                              <a:gd name="T57" fmla="*/ T56 w 1287"/>
                              <a:gd name="T58" fmla="+- 0 4913 4234"/>
                              <a:gd name="T59" fmla="*/ 4913 h 2000"/>
                              <a:gd name="T60" fmla="+- 0 985 20"/>
                              <a:gd name="T61" fmla="*/ T60 w 1287"/>
                              <a:gd name="T62" fmla="+- 0 5073 4234"/>
                              <a:gd name="T63" fmla="*/ 5073 h 2000"/>
                              <a:gd name="T64" fmla="+- 0 1145 20"/>
                              <a:gd name="T65" fmla="*/ T64 w 1287"/>
                              <a:gd name="T66" fmla="+- 0 5073 4234"/>
                              <a:gd name="T67" fmla="*/ 5073 h 2000"/>
                              <a:gd name="T68" fmla="+- 0 985 20"/>
                              <a:gd name="T69" fmla="*/ T68 w 1287"/>
                              <a:gd name="T70" fmla="+- 0 4913 4234"/>
                              <a:gd name="T71" fmla="*/ 4913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87" h="2000">
                                <a:moveTo>
                                  <a:pt x="836" y="0"/>
                                </a:moveTo>
                                <a:lnTo>
                                  <a:pt x="0" y="0"/>
                                </a:lnTo>
                                <a:lnTo>
                                  <a:pt x="0" y="2000"/>
                                </a:lnTo>
                                <a:lnTo>
                                  <a:pt x="836" y="2000"/>
                                </a:lnTo>
                                <a:lnTo>
                                  <a:pt x="836" y="1160"/>
                                </a:lnTo>
                                <a:lnTo>
                                  <a:pt x="1125" y="1160"/>
                                </a:lnTo>
                                <a:lnTo>
                                  <a:pt x="1286" y="1000"/>
                                </a:lnTo>
                                <a:lnTo>
                                  <a:pt x="1125" y="839"/>
                                </a:lnTo>
                                <a:lnTo>
                                  <a:pt x="836" y="839"/>
                                </a:lnTo>
                                <a:lnTo>
                                  <a:pt x="836" y="0"/>
                                </a:lnTo>
                                <a:close/>
                                <a:moveTo>
                                  <a:pt x="1125" y="1160"/>
                                </a:moveTo>
                                <a:lnTo>
                                  <a:pt x="965" y="1160"/>
                                </a:lnTo>
                                <a:lnTo>
                                  <a:pt x="965" y="1321"/>
                                </a:lnTo>
                                <a:lnTo>
                                  <a:pt x="1125" y="1160"/>
                                </a:lnTo>
                                <a:close/>
                                <a:moveTo>
                                  <a:pt x="965" y="679"/>
                                </a:moveTo>
                                <a:lnTo>
                                  <a:pt x="965" y="839"/>
                                </a:lnTo>
                                <a:lnTo>
                                  <a:pt x="1125" y="839"/>
                                </a:lnTo>
                                <a:lnTo>
                                  <a:pt x="965" y="679"/>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41"/>
                        <wps:cNvSpPr>
                          <a:spLocks/>
                        </wps:cNvSpPr>
                        <wps:spPr bwMode="auto">
                          <a:xfrm>
                            <a:off x="0" y="4215"/>
                            <a:ext cx="1287" cy="2000"/>
                          </a:xfrm>
                          <a:custGeom>
                            <a:avLst/>
                            <a:gdLst>
                              <a:gd name="T0" fmla="+- 0 20 20"/>
                              <a:gd name="T1" fmla="*/ T0 w 1287"/>
                              <a:gd name="T2" fmla="+- 0 4234 4234"/>
                              <a:gd name="T3" fmla="*/ 4234 h 2000"/>
                              <a:gd name="T4" fmla="+- 0 856 20"/>
                              <a:gd name="T5" fmla="*/ T4 w 1287"/>
                              <a:gd name="T6" fmla="+- 0 4234 4234"/>
                              <a:gd name="T7" fmla="*/ 4234 h 2000"/>
                              <a:gd name="T8" fmla="+- 0 856 20"/>
                              <a:gd name="T9" fmla="*/ T8 w 1287"/>
                              <a:gd name="T10" fmla="+- 0 5073 4234"/>
                              <a:gd name="T11" fmla="*/ 5073 h 2000"/>
                              <a:gd name="T12" fmla="+- 0 985 20"/>
                              <a:gd name="T13" fmla="*/ T12 w 1287"/>
                              <a:gd name="T14" fmla="+- 0 5073 4234"/>
                              <a:gd name="T15" fmla="*/ 5073 h 2000"/>
                              <a:gd name="T16" fmla="+- 0 985 20"/>
                              <a:gd name="T17" fmla="*/ T16 w 1287"/>
                              <a:gd name="T18" fmla="+- 0 4913 4234"/>
                              <a:gd name="T19" fmla="*/ 4913 h 2000"/>
                              <a:gd name="T20" fmla="+- 0 1306 20"/>
                              <a:gd name="T21" fmla="*/ T20 w 1287"/>
                              <a:gd name="T22" fmla="+- 0 5234 4234"/>
                              <a:gd name="T23" fmla="*/ 5234 h 2000"/>
                              <a:gd name="T24" fmla="+- 0 985 20"/>
                              <a:gd name="T25" fmla="*/ T24 w 1287"/>
                              <a:gd name="T26" fmla="+- 0 5555 4234"/>
                              <a:gd name="T27" fmla="*/ 5555 h 2000"/>
                              <a:gd name="T28" fmla="+- 0 985 20"/>
                              <a:gd name="T29" fmla="*/ T28 w 1287"/>
                              <a:gd name="T30" fmla="+- 0 5394 4234"/>
                              <a:gd name="T31" fmla="*/ 5394 h 2000"/>
                              <a:gd name="T32" fmla="+- 0 856 20"/>
                              <a:gd name="T33" fmla="*/ T32 w 1287"/>
                              <a:gd name="T34" fmla="+- 0 5394 4234"/>
                              <a:gd name="T35" fmla="*/ 5394 h 2000"/>
                              <a:gd name="T36" fmla="+- 0 856 20"/>
                              <a:gd name="T37" fmla="*/ T36 w 1287"/>
                              <a:gd name="T38" fmla="+- 0 6234 4234"/>
                              <a:gd name="T39" fmla="*/ 6234 h 2000"/>
                              <a:gd name="T40" fmla="+- 0 20 20"/>
                              <a:gd name="T41" fmla="*/ T40 w 1287"/>
                              <a:gd name="T42" fmla="+- 0 6234 4234"/>
                              <a:gd name="T43" fmla="*/ 6234 h 2000"/>
                              <a:gd name="T44" fmla="+- 0 20 20"/>
                              <a:gd name="T45" fmla="*/ T44 w 1287"/>
                              <a:gd name="T46" fmla="+- 0 4234 4234"/>
                              <a:gd name="T47" fmla="*/ 4234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87" h="2000">
                                <a:moveTo>
                                  <a:pt x="0" y="0"/>
                                </a:moveTo>
                                <a:lnTo>
                                  <a:pt x="836" y="0"/>
                                </a:lnTo>
                                <a:lnTo>
                                  <a:pt x="836" y="839"/>
                                </a:lnTo>
                                <a:lnTo>
                                  <a:pt x="965" y="839"/>
                                </a:lnTo>
                                <a:lnTo>
                                  <a:pt x="965" y="679"/>
                                </a:lnTo>
                                <a:lnTo>
                                  <a:pt x="1286" y="1000"/>
                                </a:lnTo>
                                <a:lnTo>
                                  <a:pt x="965" y="1321"/>
                                </a:lnTo>
                                <a:lnTo>
                                  <a:pt x="965" y="1160"/>
                                </a:lnTo>
                                <a:lnTo>
                                  <a:pt x="836" y="1160"/>
                                </a:lnTo>
                                <a:lnTo>
                                  <a:pt x="836" y="2000"/>
                                </a:lnTo>
                                <a:lnTo>
                                  <a:pt x="0" y="2000"/>
                                </a:lnTo>
                                <a:lnTo>
                                  <a:pt x="0" y="0"/>
                                </a:lnTo>
                                <a:close/>
                              </a:path>
                            </a:pathLst>
                          </a:custGeom>
                          <a:noFill/>
                          <a:ln w="25229">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4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20" y="4304"/>
                            <a:ext cx="798" cy="18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 name="Picture 3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32" y="4349"/>
                            <a:ext cx="775"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 name="Picture 3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65" y="4650"/>
                            <a:ext cx="75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7" name="Picture 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81" y="4951"/>
                            <a:ext cx="676"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90" y="4951"/>
                            <a:ext cx="328"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 name="Picture 3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85" y="5448"/>
                            <a:ext cx="393" cy="463"/>
                          </a:xfrm>
                          <a:prstGeom prst="rect">
                            <a:avLst/>
                          </a:prstGeom>
                          <a:noFill/>
                          <a:extLst>
                            <a:ext uri="{909E8E84-426E-40DD-AFC4-6F175D3DCCD1}">
                              <a14:hiddenFill xmlns:a14="http://schemas.microsoft.com/office/drawing/2010/main">
                                <a:solidFill>
                                  <a:srgbClr val="FFFFFF"/>
                                </a:solidFill>
                              </a14:hiddenFill>
                            </a:ext>
                          </a:extLst>
                        </pic:spPr>
                      </pic:pic>
                      <wps:wsp>
                        <wps:cNvPr id="70" name="AutoShape 34"/>
                        <wps:cNvSpPr>
                          <a:spLocks/>
                        </wps:cNvSpPr>
                        <wps:spPr bwMode="auto">
                          <a:xfrm>
                            <a:off x="4035" y="6665"/>
                            <a:ext cx="2281" cy="2962"/>
                          </a:xfrm>
                          <a:custGeom>
                            <a:avLst/>
                            <a:gdLst>
                              <a:gd name="T0" fmla="+- 0 6334 4054"/>
                              <a:gd name="T1" fmla="*/ T0 w 2281"/>
                              <a:gd name="T2" fmla="+- 0 7721 6684"/>
                              <a:gd name="T3" fmla="*/ 7721 h 2962"/>
                              <a:gd name="T4" fmla="+- 0 4054 4054"/>
                              <a:gd name="T5" fmla="*/ T4 w 2281"/>
                              <a:gd name="T6" fmla="+- 0 7721 6684"/>
                              <a:gd name="T7" fmla="*/ 7721 h 2962"/>
                              <a:gd name="T8" fmla="+- 0 4054 4054"/>
                              <a:gd name="T9" fmla="*/ T8 w 2281"/>
                              <a:gd name="T10" fmla="+- 0 9645 6684"/>
                              <a:gd name="T11" fmla="*/ 9645 h 2962"/>
                              <a:gd name="T12" fmla="+- 0 6334 4054"/>
                              <a:gd name="T13" fmla="*/ T12 w 2281"/>
                              <a:gd name="T14" fmla="+- 0 9645 6684"/>
                              <a:gd name="T15" fmla="*/ 9645 h 2962"/>
                              <a:gd name="T16" fmla="+- 0 6334 4054"/>
                              <a:gd name="T17" fmla="*/ T16 w 2281"/>
                              <a:gd name="T18" fmla="+- 0 7721 6684"/>
                              <a:gd name="T19" fmla="*/ 7721 h 2962"/>
                              <a:gd name="T20" fmla="+- 0 5479 4054"/>
                              <a:gd name="T21" fmla="*/ T20 w 2281"/>
                              <a:gd name="T22" fmla="+- 0 7253 6684"/>
                              <a:gd name="T23" fmla="*/ 7253 h 2962"/>
                              <a:gd name="T24" fmla="+- 0 4909 4054"/>
                              <a:gd name="T25" fmla="*/ T24 w 2281"/>
                              <a:gd name="T26" fmla="+- 0 7253 6684"/>
                              <a:gd name="T27" fmla="*/ 7253 h 2962"/>
                              <a:gd name="T28" fmla="+- 0 4909 4054"/>
                              <a:gd name="T29" fmla="*/ T28 w 2281"/>
                              <a:gd name="T30" fmla="+- 0 7721 6684"/>
                              <a:gd name="T31" fmla="*/ 7721 h 2962"/>
                              <a:gd name="T32" fmla="+- 0 5479 4054"/>
                              <a:gd name="T33" fmla="*/ T32 w 2281"/>
                              <a:gd name="T34" fmla="+- 0 7721 6684"/>
                              <a:gd name="T35" fmla="*/ 7721 h 2962"/>
                              <a:gd name="T36" fmla="+- 0 5479 4054"/>
                              <a:gd name="T37" fmla="*/ T36 w 2281"/>
                              <a:gd name="T38" fmla="+- 0 7253 6684"/>
                              <a:gd name="T39" fmla="*/ 7253 h 2962"/>
                              <a:gd name="T40" fmla="+- 0 5194 4054"/>
                              <a:gd name="T41" fmla="*/ T40 w 2281"/>
                              <a:gd name="T42" fmla="+- 0 6684 6684"/>
                              <a:gd name="T43" fmla="*/ 6684 h 2962"/>
                              <a:gd name="T44" fmla="+- 0 4624 4054"/>
                              <a:gd name="T45" fmla="*/ T44 w 2281"/>
                              <a:gd name="T46" fmla="+- 0 7253 6684"/>
                              <a:gd name="T47" fmla="*/ 7253 h 2962"/>
                              <a:gd name="T48" fmla="+- 0 5764 4054"/>
                              <a:gd name="T49" fmla="*/ T48 w 2281"/>
                              <a:gd name="T50" fmla="+- 0 7253 6684"/>
                              <a:gd name="T51" fmla="*/ 7253 h 2962"/>
                              <a:gd name="T52" fmla="+- 0 5194 4054"/>
                              <a:gd name="T53" fmla="*/ T52 w 2281"/>
                              <a:gd name="T54" fmla="+- 0 6684 6684"/>
                              <a:gd name="T55" fmla="*/ 6684 h 29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281" h="2962">
                                <a:moveTo>
                                  <a:pt x="2280" y="1037"/>
                                </a:moveTo>
                                <a:lnTo>
                                  <a:pt x="0" y="1037"/>
                                </a:lnTo>
                                <a:lnTo>
                                  <a:pt x="0" y="2961"/>
                                </a:lnTo>
                                <a:lnTo>
                                  <a:pt x="2280" y="2961"/>
                                </a:lnTo>
                                <a:lnTo>
                                  <a:pt x="2280" y="1037"/>
                                </a:lnTo>
                                <a:close/>
                                <a:moveTo>
                                  <a:pt x="1425" y="569"/>
                                </a:moveTo>
                                <a:lnTo>
                                  <a:pt x="855" y="569"/>
                                </a:lnTo>
                                <a:lnTo>
                                  <a:pt x="855" y="1037"/>
                                </a:lnTo>
                                <a:lnTo>
                                  <a:pt x="1425" y="1037"/>
                                </a:lnTo>
                                <a:lnTo>
                                  <a:pt x="1425" y="569"/>
                                </a:lnTo>
                                <a:close/>
                                <a:moveTo>
                                  <a:pt x="1140" y="0"/>
                                </a:moveTo>
                                <a:lnTo>
                                  <a:pt x="570" y="569"/>
                                </a:lnTo>
                                <a:lnTo>
                                  <a:pt x="1710" y="569"/>
                                </a:lnTo>
                                <a:lnTo>
                                  <a:pt x="1140"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33"/>
                        <wps:cNvSpPr>
                          <a:spLocks/>
                        </wps:cNvSpPr>
                        <wps:spPr bwMode="auto">
                          <a:xfrm>
                            <a:off x="4035" y="6665"/>
                            <a:ext cx="2281" cy="2962"/>
                          </a:xfrm>
                          <a:custGeom>
                            <a:avLst/>
                            <a:gdLst>
                              <a:gd name="T0" fmla="+- 0 4054 4054"/>
                              <a:gd name="T1" fmla="*/ T0 w 2281"/>
                              <a:gd name="T2" fmla="+- 0 7721 6684"/>
                              <a:gd name="T3" fmla="*/ 7721 h 2962"/>
                              <a:gd name="T4" fmla="+- 0 4909 4054"/>
                              <a:gd name="T5" fmla="*/ T4 w 2281"/>
                              <a:gd name="T6" fmla="+- 0 7721 6684"/>
                              <a:gd name="T7" fmla="*/ 7721 h 2962"/>
                              <a:gd name="T8" fmla="+- 0 4909 4054"/>
                              <a:gd name="T9" fmla="*/ T8 w 2281"/>
                              <a:gd name="T10" fmla="+- 0 7253 6684"/>
                              <a:gd name="T11" fmla="*/ 7253 h 2962"/>
                              <a:gd name="T12" fmla="+- 0 4624 4054"/>
                              <a:gd name="T13" fmla="*/ T12 w 2281"/>
                              <a:gd name="T14" fmla="+- 0 7253 6684"/>
                              <a:gd name="T15" fmla="*/ 7253 h 2962"/>
                              <a:gd name="T16" fmla="+- 0 5194 4054"/>
                              <a:gd name="T17" fmla="*/ T16 w 2281"/>
                              <a:gd name="T18" fmla="+- 0 6684 6684"/>
                              <a:gd name="T19" fmla="*/ 6684 h 2962"/>
                              <a:gd name="T20" fmla="+- 0 5764 4054"/>
                              <a:gd name="T21" fmla="*/ T20 w 2281"/>
                              <a:gd name="T22" fmla="+- 0 7253 6684"/>
                              <a:gd name="T23" fmla="*/ 7253 h 2962"/>
                              <a:gd name="T24" fmla="+- 0 5479 4054"/>
                              <a:gd name="T25" fmla="*/ T24 w 2281"/>
                              <a:gd name="T26" fmla="+- 0 7253 6684"/>
                              <a:gd name="T27" fmla="*/ 7253 h 2962"/>
                              <a:gd name="T28" fmla="+- 0 5479 4054"/>
                              <a:gd name="T29" fmla="*/ T28 w 2281"/>
                              <a:gd name="T30" fmla="+- 0 7721 6684"/>
                              <a:gd name="T31" fmla="*/ 7721 h 2962"/>
                              <a:gd name="T32" fmla="+- 0 6334 4054"/>
                              <a:gd name="T33" fmla="*/ T32 w 2281"/>
                              <a:gd name="T34" fmla="+- 0 7721 6684"/>
                              <a:gd name="T35" fmla="*/ 7721 h 2962"/>
                              <a:gd name="T36" fmla="+- 0 6334 4054"/>
                              <a:gd name="T37" fmla="*/ T36 w 2281"/>
                              <a:gd name="T38" fmla="+- 0 9645 6684"/>
                              <a:gd name="T39" fmla="*/ 9645 h 2962"/>
                              <a:gd name="T40" fmla="+- 0 4054 4054"/>
                              <a:gd name="T41" fmla="*/ T40 w 2281"/>
                              <a:gd name="T42" fmla="+- 0 9645 6684"/>
                              <a:gd name="T43" fmla="*/ 9645 h 2962"/>
                              <a:gd name="T44" fmla="+- 0 4054 4054"/>
                              <a:gd name="T45" fmla="*/ T44 w 2281"/>
                              <a:gd name="T46" fmla="+- 0 7721 6684"/>
                              <a:gd name="T47" fmla="*/ 7721 h 29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281" h="2962">
                                <a:moveTo>
                                  <a:pt x="0" y="1037"/>
                                </a:moveTo>
                                <a:lnTo>
                                  <a:pt x="855" y="1037"/>
                                </a:lnTo>
                                <a:lnTo>
                                  <a:pt x="855" y="569"/>
                                </a:lnTo>
                                <a:lnTo>
                                  <a:pt x="570" y="569"/>
                                </a:lnTo>
                                <a:lnTo>
                                  <a:pt x="1140" y="0"/>
                                </a:lnTo>
                                <a:lnTo>
                                  <a:pt x="1710" y="569"/>
                                </a:lnTo>
                                <a:lnTo>
                                  <a:pt x="1425" y="569"/>
                                </a:lnTo>
                                <a:lnTo>
                                  <a:pt x="1425" y="1037"/>
                                </a:lnTo>
                                <a:lnTo>
                                  <a:pt x="2280" y="1037"/>
                                </a:lnTo>
                                <a:lnTo>
                                  <a:pt x="2280" y="2961"/>
                                </a:lnTo>
                                <a:lnTo>
                                  <a:pt x="0" y="2961"/>
                                </a:lnTo>
                                <a:lnTo>
                                  <a:pt x="0" y="1037"/>
                                </a:lnTo>
                                <a:close/>
                              </a:path>
                            </a:pathLst>
                          </a:custGeom>
                          <a:noFill/>
                          <a:ln w="25224">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4052" y="7791"/>
                            <a:ext cx="2243" cy="17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3" name="Picture 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4337" y="7791"/>
                            <a:ext cx="1717"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099" y="8022"/>
                            <a:ext cx="1118"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5" name="Picture 2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950" y="8022"/>
                            <a:ext cx="330"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6"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5013" y="8022"/>
                            <a:ext cx="128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7" name="Picture 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4118" y="8320"/>
                            <a:ext cx="110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8"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4952" y="8320"/>
                            <a:ext cx="132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9" name="Picture 2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4073" y="8621"/>
                            <a:ext cx="222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0" name="Picture 2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4312" y="8922"/>
                            <a:ext cx="74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4789" y="8922"/>
                            <a:ext cx="333"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2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4854" y="8922"/>
                            <a:ext cx="1226"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3" name="Picture 2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4630" y="9223"/>
                            <a:ext cx="1088" cy="3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4" name="Picture 2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5451" y="9223"/>
                            <a:ext cx="393" cy="313"/>
                          </a:xfrm>
                          <a:prstGeom prst="rect">
                            <a:avLst/>
                          </a:prstGeom>
                          <a:noFill/>
                          <a:extLst>
                            <a:ext uri="{909E8E84-426E-40DD-AFC4-6F175D3DCCD1}">
                              <a14:hiddenFill xmlns:a14="http://schemas.microsoft.com/office/drawing/2010/main">
                                <a:solidFill>
                                  <a:srgbClr val="FFFFFF"/>
                                </a:solidFill>
                              </a14:hiddenFill>
                            </a:ext>
                          </a:extLst>
                        </pic:spPr>
                      </pic:pic>
                      <wps:wsp>
                        <wps:cNvPr id="85" name="AutoShape 19"/>
                        <wps:cNvSpPr>
                          <a:spLocks/>
                        </wps:cNvSpPr>
                        <wps:spPr bwMode="auto">
                          <a:xfrm>
                            <a:off x="7716" y="1592"/>
                            <a:ext cx="1904" cy="1034"/>
                          </a:xfrm>
                          <a:custGeom>
                            <a:avLst/>
                            <a:gdLst>
                              <a:gd name="T0" fmla="+- 0 9639 7735"/>
                              <a:gd name="T1" fmla="*/ T0 w 1904"/>
                              <a:gd name="T2" fmla="+- 0 2257 1611"/>
                              <a:gd name="T3" fmla="*/ 2257 h 1034"/>
                              <a:gd name="T4" fmla="+- 0 8402 7735"/>
                              <a:gd name="T5" fmla="*/ T4 w 1904"/>
                              <a:gd name="T6" fmla="+- 0 2257 1611"/>
                              <a:gd name="T7" fmla="*/ 2257 h 1034"/>
                              <a:gd name="T8" fmla="+- 0 8402 7735"/>
                              <a:gd name="T9" fmla="*/ T8 w 1904"/>
                              <a:gd name="T10" fmla="+- 0 2645 1611"/>
                              <a:gd name="T11" fmla="*/ 2645 h 1034"/>
                              <a:gd name="T12" fmla="+- 0 9639 7735"/>
                              <a:gd name="T13" fmla="*/ T12 w 1904"/>
                              <a:gd name="T14" fmla="+- 0 2645 1611"/>
                              <a:gd name="T15" fmla="*/ 2645 h 1034"/>
                              <a:gd name="T16" fmla="+- 0 9639 7735"/>
                              <a:gd name="T17" fmla="*/ T16 w 1904"/>
                              <a:gd name="T18" fmla="+- 0 2257 1611"/>
                              <a:gd name="T19" fmla="*/ 2257 h 1034"/>
                              <a:gd name="T20" fmla="+- 0 7994 7735"/>
                              <a:gd name="T21" fmla="*/ T20 w 1904"/>
                              <a:gd name="T22" fmla="+- 0 1870 1611"/>
                              <a:gd name="T23" fmla="*/ 1870 h 1034"/>
                              <a:gd name="T24" fmla="+- 0 7735 7735"/>
                              <a:gd name="T25" fmla="*/ T24 w 1904"/>
                              <a:gd name="T26" fmla="+- 0 2128 1611"/>
                              <a:gd name="T27" fmla="*/ 2128 h 1034"/>
                              <a:gd name="T28" fmla="+- 0 7994 7735"/>
                              <a:gd name="T29" fmla="*/ T28 w 1904"/>
                              <a:gd name="T30" fmla="+- 0 2387 1611"/>
                              <a:gd name="T31" fmla="*/ 2387 h 1034"/>
                              <a:gd name="T32" fmla="+- 0 7994 7735"/>
                              <a:gd name="T33" fmla="*/ T32 w 1904"/>
                              <a:gd name="T34" fmla="+- 0 2257 1611"/>
                              <a:gd name="T35" fmla="*/ 2257 h 1034"/>
                              <a:gd name="T36" fmla="+- 0 9639 7735"/>
                              <a:gd name="T37" fmla="*/ T36 w 1904"/>
                              <a:gd name="T38" fmla="+- 0 2257 1611"/>
                              <a:gd name="T39" fmla="*/ 2257 h 1034"/>
                              <a:gd name="T40" fmla="+- 0 9639 7735"/>
                              <a:gd name="T41" fmla="*/ T40 w 1904"/>
                              <a:gd name="T42" fmla="+- 0 1999 1611"/>
                              <a:gd name="T43" fmla="*/ 1999 h 1034"/>
                              <a:gd name="T44" fmla="+- 0 7994 7735"/>
                              <a:gd name="T45" fmla="*/ T44 w 1904"/>
                              <a:gd name="T46" fmla="+- 0 1999 1611"/>
                              <a:gd name="T47" fmla="*/ 1999 h 1034"/>
                              <a:gd name="T48" fmla="+- 0 7994 7735"/>
                              <a:gd name="T49" fmla="*/ T48 w 1904"/>
                              <a:gd name="T50" fmla="+- 0 1870 1611"/>
                              <a:gd name="T51" fmla="*/ 1870 h 1034"/>
                              <a:gd name="T52" fmla="+- 0 9639 7735"/>
                              <a:gd name="T53" fmla="*/ T52 w 1904"/>
                              <a:gd name="T54" fmla="+- 0 1611 1611"/>
                              <a:gd name="T55" fmla="*/ 1611 h 1034"/>
                              <a:gd name="T56" fmla="+- 0 8402 7735"/>
                              <a:gd name="T57" fmla="*/ T56 w 1904"/>
                              <a:gd name="T58" fmla="+- 0 1611 1611"/>
                              <a:gd name="T59" fmla="*/ 1611 h 1034"/>
                              <a:gd name="T60" fmla="+- 0 8402 7735"/>
                              <a:gd name="T61" fmla="*/ T60 w 1904"/>
                              <a:gd name="T62" fmla="+- 0 1999 1611"/>
                              <a:gd name="T63" fmla="*/ 1999 h 1034"/>
                              <a:gd name="T64" fmla="+- 0 9639 7735"/>
                              <a:gd name="T65" fmla="*/ T64 w 1904"/>
                              <a:gd name="T66" fmla="+- 0 1999 1611"/>
                              <a:gd name="T67" fmla="*/ 1999 h 1034"/>
                              <a:gd name="T68" fmla="+- 0 9639 7735"/>
                              <a:gd name="T69" fmla="*/ T68 w 1904"/>
                              <a:gd name="T70" fmla="+- 0 1611 1611"/>
                              <a:gd name="T71" fmla="*/ 1611 h 10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904" h="1034">
                                <a:moveTo>
                                  <a:pt x="1904" y="646"/>
                                </a:moveTo>
                                <a:lnTo>
                                  <a:pt x="667" y="646"/>
                                </a:lnTo>
                                <a:lnTo>
                                  <a:pt x="667" y="1034"/>
                                </a:lnTo>
                                <a:lnTo>
                                  <a:pt x="1904" y="1034"/>
                                </a:lnTo>
                                <a:lnTo>
                                  <a:pt x="1904" y="646"/>
                                </a:lnTo>
                                <a:close/>
                                <a:moveTo>
                                  <a:pt x="259" y="259"/>
                                </a:moveTo>
                                <a:lnTo>
                                  <a:pt x="0" y="517"/>
                                </a:lnTo>
                                <a:lnTo>
                                  <a:pt x="259" y="776"/>
                                </a:lnTo>
                                <a:lnTo>
                                  <a:pt x="259" y="646"/>
                                </a:lnTo>
                                <a:lnTo>
                                  <a:pt x="1904" y="646"/>
                                </a:lnTo>
                                <a:lnTo>
                                  <a:pt x="1904" y="388"/>
                                </a:lnTo>
                                <a:lnTo>
                                  <a:pt x="259" y="388"/>
                                </a:lnTo>
                                <a:lnTo>
                                  <a:pt x="259" y="259"/>
                                </a:lnTo>
                                <a:close/>
                                <a:moveTo>
                                  <a:pt x="1904" y="0"/>
                                </a:moveTo>
                                <a:lnTo>
                                  <a:pt x="667" y="0"/>
                                </a:lnTo>
                                <a:lnTo>
                                  <a:pt x="667" y="388"/>
                                </a:lnTo>
                                <a:lnTo>
                                  <a:pt x="1904" y="388"/>
                                </a:lnTo>
                                <a:lnTo>
                                  <a:pt x="1904"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AutoShape 18"/>
                        <wps:cNvSpPr>
                          <a:spLocks/>
                        </wps:cNvSpPr>
                        <wps:spPr bwMode="auto">
                          <a:xfrm>
                            <a:off x="7688" y="1572"/>
                            <a:ext cx="1952" cy="1074"/>
                          </a:xfrm>
                          <a:custGeom>
                            <a:avLst/>
                            <a:gdLst>
                              <a:gd name="T0" fmla="+- 0 9659 7707"/>
                              <a:gd name="T1" fmla="*/ T0 w 1952"/>
                              <a:gd name="T2" fmla="+- 0 2665 1591"/>
                              <a:gd name="T3" fmla="*/ 2665 h 1074"/>
                              <a:gd name="T4" fmla="+- 0 8402 7707"/>
                              <a:gd name="T5" fmla="*/ T4 w 1952"/>
                              <a:gd name="T6" fmla="+- 0 2625 1591"/>
                              <a:gd name="T7" fmla="*/ 2625 h 1074"/>
                              <a:gd name="T8" fmla="+- 0 8402 7707"/>
                              <a:gd name="T9" fmla="*/ T8 w 1952"/>
                              <a:gd name="T10" fmla="+- 0 2277 1591"/>
                              <a:gd name="T11" fmla="*/ 2277 h 1074"/>
                              <a:gd name="T12" fmla="+- 0 8402 7707"/>
                              <a:gd name="T13" fmla="*/ T12 w 1952"/>
                              <a:gd name="T14" fmla="+- 0 2625 1591"/>
                              <a:gd name="T15" fmla="*/ 2625 h 1074"/>
                              <a:gd name="T16" fmla="+- 0 9619 7707"/>
                              <a:gd name="T17" fmla="*/ T16 w 1952"/>
                              <a:gd name="T18" fmla="+- 0 2625 1591"/>
                              <a:gd name="T19" fmla="*/ 2625 h 1074"/>
                              <a:gd name="T20" fmla="+- 0 9619 7707"/>
                              <a:gd name="T21" fmla="*/ T20 w 1952"/>
                              <a:gd name="T22" fmla="+- 0 2645 1591"/>
                              <a:gd name="T23" fmla="*/ 2645 h 1074"/>
                              <a:gd name="T24" fmla="+- 0 9619 7707"/>
                              <a:gd name="T25" fmla="*/ T24 w 1952"/>
                              <a:gd name="T26" fmla="+- 0 2645 1591"/>
                              <a:gd name="T27" fmla="*/ 2645 h 1074"/>
                              <a:gd name="T28" fmla="+- 0 9659 7707"/>
                              <a:gd name="T29" fmla="*/ T28 w 1952"/>
                              <a:gd name="T30" fmla="+- 0 1631 1591"/>
                              <a:gd name="T31" fmla="*/ 1631 h 1074"/>
                              <a:gd name="T32" fmla="+- 0 9659 7707"/>
                              <a:gd name="T33" fmla="*/ T32 w 1952"/>
                              <a:gd name="T34" fmla="+- 0 2625 1591"/>
                              <a:gd name="T35" fmla="*/ 2625 h 1074"/>
                              <a:gd name="T36" fmla="+- 0 9659 7707"/>
                              <a:gd name="T37" fmla="*/ T36 w 1952"/>
                              <a:gd name="T38" fmla="+- 0 2645 1591"/>
                              <a:gd name="T39" fmla="*/ 2645 h 1074"/>
                              <a:gd name="T40" fmla="+- 0 7707 7707"/>
                              <a:gd name="T41" fmla="*/ T40 w 1952"/>
                              <a:gd name="T42" fmla="+- 0 2128 1591"/>
                              <a:gd name="T43" fmla="*/ 2128 h 1074"/>
                              <a:gd name="T44" fmla="+- 0 7974 7707"/>
                              <a:gd name="T45" fmla="*/ T44 w 1952"/>
                              <a:gd name="T46" fmla="+- 0 2387 1591"/>
                              <a:gd name="T47" fmla="*/ 2387 h 1074"/>
                              <a:gd name="T48" fmla="+- 0 7749 7707"/>
                              <a:gd name="T49" fmla="*/ T48 w 1952"/>
                              <a:gd name="T50" fmla="+- 0 2142 1591"/>
                              <a:gd name="T51" fmla="*/ 2142 h 1074"/>
                              <a:gd name="T52" fmla="+- 0 7974 7707"/>
                              <a:gd name="T53" fmla="*/ T52 w 1952"/>
                              <a:gd name="T54" fmla="+- 0 1918 1591"/>
                              <a:gd name="T55" fmla="*/ 1918 h 1074"/>
                              <a:gd name="T56" fmla="+- 0 8014 7707"/>
                              <a:gd name="T57" fmla="*/ T56 w 1952"/>
                              <a:gd name="T58" fmla="+- 0 1822 1591"/>
                              <a:gd name="T59" fmla="*/ 1822 h 1074"/>
                              <a:gd name="T60" fmla="+- 0 8008 7707"/>
                              <a:gd name="T61" fmla="*/ T60 w 1952"/>
                              <a:gd name="T62" fmla="+- 0 2373 1591"/>
                              <a:gd name="T63" fmla="*/ 2373 h 1074"/>
                              <a:gd name="T64" fmla="+- 0 7974 7707"/>
                              <a:gd name="T65" fmla="*/ T64 w 1952"/>
                              <a:gd name="T66" fmla="+- 0 2238 1591"/>
                              <a:gd name="T67" fmla="*/ 2238 h 1074"/>
                              <a:gd name="T68" fmla="+- 0 7974 7707"/>
                              <a:gd name="T69" fmla="*/ T68 w 1952"/>
                              <a:gd name="T70" fmla="+- 0 2387 1591"/>
                              <a:gd name="T71" fmla="*/ 2387 h 1074"/>
                              <a:gd name="T72" fmla="+- 0 7994 7707"/>
                              <a:gd name="T73" fmla="*/ T72 w 1952"/>
                              <a:gd name="T74" fmla="+- 0 2277 1591"/>
                              <a:gd name="T75" fmla="*/ 2277 h 1074"/>
                              <a:gd name="T76" fmla="+- 0 8422 7707"/>
                              <a:gd name="T77" fmla="*/ T76 w 1952"/>
                              <a:gd name="T78" fmla="+- 0 2238 1591"/>
                              <a:gd name="T79" fmla="*/ 2238 h 1074"/>
                              <a:gd name="T80" fmla="+- 0 8014 7707"/>
                              <a:gd name="T81" fmla="*/ T80 w 1952"/>
                              <a:gd name="T82" fmla="+- 0 2277 1591"/>
                              <a:gd name="T83" fmla="*/ 2277 h 1074"/>
                              <a:gd name="T84" fmla="+- 0 8014 7707"/>
                              <a:gd name="T85" fmla="*/ T84 w 1952"/>
                              <a:gd name="T86" fmla="+- 0 2257 1591"/>
                              <a:gd name="T87" fmla="*/ 2257 h 1074"/>
                              <a:gd name="T88" fmla="+- 0 8382 7707"/>
                              <a:gd name="T89" fmla="*/ T88 w 1952"/>
                              <a:gd name="T90" fmla="+- 0 2257 1591"/>
                              <a:gd name="T91" fmla="*/ 2257 h 1074"/>
                              <a:gd name="T92" fmla="+- 0 8402 7707"/>
                              <a:gd name="T93" fmla="*/ T92 w 1952"/>
                              <a:gd name="T94" fmla="+- 0 2277 1591"/>
                              <a:gd name="T95" fmla="*/ 2277 h 1074"/>
                              <a:gd name="T96" fmla="+- 0 7749 7707"/>
                              <a:gd name="T97" fmla="*/ T96 w 1952"/>
                              <a:gd name="T98" fmla="+- 0 2114 1591"/>
                              <a:gd name="T99" fmla="*/ 2114 h 1074"/>
                              <a:gd name="T100" fmla="+- 0 7749 7707"/>
                              <a:gd name="T101" fmla="*/ T100 w 1952"/>
                              <a:gd name="T102" fmla="+- 0 2114 1591"/>
                              <a:gd name="T103" fmla="*/ 2114 h 1074"/>
                              <a:gd name="T104" fmla="+- 0 7777 7707"/>
                              <a:gd name="T105" fmla="*/ T104 w 1952"/>
                              <a:gd name="T106" fmla="+- 0 2142 1591"/>
                              <a:gd name="T107" fmla="*/ 2142 h 1074"/>
                              <a:gd name="T108" fmla="+- 0 7749 7707"/>
                              <a:gd name="T109" fmla="*/ T108 w 1952"/>
                              <a:gd name="T110" fmla="+- 0 2114 1591"/>
                              <a:gd name="T111" fmla="*/ 2114 h 1074"/>
                              <a:gd name="T112" fmla="+- 0 8014 7707"/>
                              <a:gd name="T113" fmla="*/ T112 w 1952"/>
                              <a:gd name="T114" fmla="+- 0 1870 1591"/>
                              <a:gd name="T115" fmla="*/ 1870 h 1074"/>
                              <a:gd name="T116" fmla="+- 0 7974 7707"/>
                              <a:gd name="T117" fmla="*/ T116 w 1952"/>
                              <a:gd name="T118" fmla="+- 0 1918 1591"/>
                              <a:gd name="T119" fmla="*/ 1918 h 1074"/>
                              <a:gd name="T120" fmla="+- 0 8422 7707"/>
                              <a:gd name="T121" fmla="*/ T120 w 1952"/>
                              <a:gd name="T122" fmla="+- 0 1999 1591"/>
                              <a:gd name="T123" fmla="*/ 1999 h 1074"/>
                              <a:gd name="T124" fmla="+- 0 8014 7707"/>
                              <a:gd name="T125" fmla="*/ T124 w 1952"/>
                              <a:gd name="T126" fmla="+- 0 1979 1591"/>
                              <a:gd name="T127" fmla="*/ 1979 h 1074"/>
                              <a:gd name="T128" fmla="+- 0 7994 7707"/>
                              <a:gd name="T129" fmla="*/ T128 w 1952"/>
                              <a:gd name="T130" fmla="+- 0 1979 1591"/>
                              <a:gd name="T131" fmla="*/ 1979 h 1074"/>
                              <a:gd name="T132" fmla="+- 0 8382 7707"/>
                              <a:gd name="T133" fmla="*/ T132 w 1952"/>
                              <a:gd name="T134" fmla="+- 0 1979 1591"/>
                              <a:gd name="T135" fmla="*/ 1979 h 1074"/>
                              <a:gd name="T136" fmla="+- 0 8382 7707"/>
                              <a:gd name="T137" fmla="*/ T136 w 1952"/>
                              <a:gd name="T138" fmla="+- 0 1999 1591"/>
                              <a:gd name="T139" fmla="*/ 1999 h 1074"/>
                              <a:gd name="T140" fmla="+- 0 8382 7707"/>
                              <a:gd name="T141" fmla="*/ T140 w 1952"/>
                              <a:gd name="T142" fmla="+- 0 1591 1591"/>
                              <a:gd name="T143" fmla="*/ 1591 h 1074"/>
                              <a:gd name="T144" fmla="+- 0 8422 7707"/>
                              <a:gd name="T145" fmla="*/ T144 w 1952"/>
                              <a:gd name="T146" fmla="+- 0 1979 1591"/>
                              <a:gd name="T147" fmla="*/ 1979 h 1074"/>
                              <a:gd name="T148" fmla="+- 0 8422 7707"/>
                              <a:gd name="T149" fmla="*/ T148 w 1952"/>
                              <a:gd name="T150" fmla="+- 0 1611 1591"/>
                              <a:gd name="T151" fmla="*/ 1611 h 1074"/>
                              <a:gd name="T152" fmla="+- 0 8422 7707"/>
                              <a:gd name="T153" fmla="*/ T152 w 1952"/>
                              <a:gd name="T154" fmla="+- 0 1979 1591"/>
                              <a:gd name="T155" fmla="*/ 1979 h 1074"/>
                              <a:gd name="T156" fmla="+- 0 8422 7707"/>
                              <a:gd name="T157" fmla="*/ T156 w 1952"/>
                              <a:gd name="T158" fmla="+- 0 1999 1591"/>
                              <a:gd name="T159" fmla="*/ 1999 h 1074"/>
                              <a:gd name="T160" fmla="+- 0 7974 7707"/>
                              <a:gd name="T161" fmla="*/ T160 w 1952"/>
                              <a:gd name="T162" fmla="+- 0 1918 1591"/>
                              <a:gd name="T163" fmla="*/ 1918 h 1074"/>
                              <a:gd name="T164" fmla="+- 0 8422 7707"/>
                              <a:gd name="T165" fmla="*/ T164 w 1952"/>
                              <a:gd name="T166" fmla="+- 0 1611 1591"/>
                              <a:gd name="T167" fmla="*/ 1611 h 1074"/>
                              <a:gd name="T168" fmla="+- 0 8422 7707"/>
                              <a:gd name="T169" fmla="*/ T168 w 1952"/>
                              <a:gd name="T170" fmla="+- 0 1611 1591"/>
                              <a:gd name="T171" fmla="*/ 1611 h 1074"/>
                              <a:gd name="T172" fmla="+- 0 8422 7707"/>
                              <a:gd name="T173" fmla="*/ T172 w 1952"/>
                              <a:gd name="T174" fmla="+- 0 1631 1591"/>
                              <a:gd name="T175" fmla="*/ 1631 h 1074"/>
                              <a:gd name="T176" fmla="+- 0 9659 7707"/>
                              <a:gd name="T177" fmla="*/ T176 w 1952"/>
                              <a:gd name="T178" fmla="+- 0 1611 1591"/>
                              <a:gd name="T179" fmla="*/ 1611 h 1074"/>
                              <a:gd name="T180" fmla="+- 0 9659 7707"/>
                              <a:gd name="T181" fmla="*/ T180 w 1952"/>
                              <a:gd name="T182" fmla="+- 0 1631 1591"/>
                              <a:gd name="T183" fmla="*/ 1631 h 10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952" h="1074">
                                <a:moveTo>
                                  <a:pt x="675" y="666"/>
                                </a:moveTo>
                                <a:lnTo>
                                  <a:pt x="675" y="1074"/>
                                </a:lnTo>
                                <a:lnTo>
                                  <a:pt x="1952" y="1074"/>
                                </a:lnTo>
                                <a:lnTo>
                                  <a:pt x="1952" y="1054"/>
                                </a:lnTo>
                                <a:lnTo>
                                  <a:pt x="715" y="1054"/>
                                </a:lnTo>
                                <a:lnTo>
                                  <a:pt x="695" y="1034"/>
                                </a:lnTo>
                                <a:lnTo>
                                  <a:pt x="715" y="1034"/>
                                </a:lnTo>
                                <a:lnTo>
                                  <a:pt x="715" y="686"/>
                                </a:lnTo>
                                <a:lnTo>
                                  <a:pt x="695" y="686"/>
                                </a:lnTo>
                                <a:lnTo>
                                  <a:pt x="675" y="666"/>
                                </a:lnTo>
                                <a:close/>
                                <a:moveTo>
                                  <a:pt x="715" y="1034"/>
                                </a:moveTo>
                                <a:lnTo>
                                  <a:pt x="695" y="1034"/>
                                </a:lnTo>
                                <a:lnTo>
                                  <a:pt x="715" y="1054"/>
                                </a:lnTo>
                                <a:lnTo>
                                  <a:pt x="715" y="1034"/>
                                </a:lnTo>
                                <a:close/>
                                <a:moveTo>
                                  <a:pt x="1912" y="1034"/>
                                </a:moveTo>
                                <a:lnTo>
                                  <a:pt x="715" y="1034"/>
                                </a:lnTo>
                                <a:lnTo>
                                  <a:pt x="715" y="1054"/>
                                </a:lnTo>
                                <a:lnTo>
                                  <a:pt x="1912" y="1054"/>
                                </a:lnTo>
                                <a:lnTo>
                                  <a:pt x="1912" y="1034"/>
                                </a:lnTo>
                                <a:close/>
                                <a:moveTo>
                                  <a:pt x="1912" y="20"/>
                                </a:moveTo>
                                <a:lnTo>
                                  <a:pt x="1912" y="1054"/>
                                </a:lnTo>
                                <a:lnTo>
                                  <a:pt x="1932" y="1034"/>
                                </a:lnTo>
                                <a:lnTo>
                                  <a:pt x="1952" y="1034"/>
                                </a:lnTo>
                                <a:lnTo>
                                  <a:pt x="1952" y="40"/>
                                </a:lnTo>
                                <a:lnTo>
                                  <a:pt x="1932" y="40"/>
                                </a:lnTo>
                                <a:lnTo>
                                  <a:pt x="1912" y="20"/>
                                </a:lnTo>
                                <a:close/>
                                <a:moveTo>
                                  <a:pt x="1952" y="1034"/>
                                </a:moveTo>
                                <a:lnTo>
                                  <a:pt x="1932" y="1034"/>
                                </a:lnTo>
                                <a:lnTo>
                                  <a:pt x="1912" y="1054"/>
                                </a:lnTo>
                                <a:lnTo>
                                  <a:pt x="1952" y="1054"/>
                                </a:lnTo>
                                <a:lnTo>
                                  <a:pt x="1952" y="1034"/>
                                </a:lnTo>
                                <a:close/>
                                <a:moveTo>
                                  <a:pt x="307" y="231"/>
                                </a:moveTo>
                                <a:lnTo>
                                  <a:pt x="0" y="537"/>
                                </a:lnTo>
                                <a:lnTo>
                                  <a:pt x="307" y="844"/>
                                </a:lnTo>
                                <a:lnTo>
                                  <a:pt x="307" y="796"/>
                                </a:lnTo>
                                <a:lnTo>
                                  <a:pt x="267" y="796"/>
                                </a:lnTo>
                                <a:lnTo>
                                  <a:pt x="267" y="748"/>
                                </a:lnTo>
                                <a:lnTo>
                                  <a:pt x="70" y="551"/>
                                </a:lnTo>
                                <a:lnTo>
                                  <a:pt x="42" y="551"/>
                                </a:lnTo>
                                <a:lnTo>
                                  <a:pt x="42" y="523"/>
                                </a:lnTo>
                                <a:lnTo>
                                  <a:pt x="70" y="523"/>
                                </a:lnTo>
                                <a:lnTo>
                                  <a:pt x="267" y="327"/>
                                </a:lnTo>
                                <a:lnTo>
                                  <a:pt x="267" y="279"/>
                                </a:lnTo>
                                <a:lnTo>
                                  <a:pt x="307" y="279"/>
                                </a:lnTo>
                                <a:lnTo>
                                  <a:pt x="307" y="231"/>
                                </a:lnTo>
                                <a:close/>
                                <a:moveTo>
                                  <a:pt x="267" y="748"/>
                                </a:moveTo>
                                <a:lnTo>
                                  <a:pt x="267" y="796"/>
                                </a:lnTo>
                                <a:lnTo>
                                  <a:pt x="301" y="782"/>
                                </a:lnTo>
                                <a:lnTo>
                                  <a:pt x="267" y="748"/>
                                </a:lnTo>
                                <a:close/>
                                <a:moveTo>
                                  <a:pt x="715" y="647"/>
                                </a:moveTo>
                                <a:lnTo>
                                  <a:pt x="267" y="647"/>
                                </a:lnTo>
                                <a:lnTo>
                                  <a:pt x="267" y="748"/>
                                </a:lnTo>
                                <a:lnTo>
                                  <a:pt x="301" y="782"/>
                                </a:lnTo>
                                <a:lnTo>
                                  <a:pt x="267" y="796"/>
                                </a:lnTo>
                                <a:lnTo>
                                  <a:pt x="307" y="796"/>
                                </a:lnTo>
                                <a:lnTo>
                                  <a:pt x="307" y="686"/>
                                </a:lnTo>
                                <a:lnTo>
                                  <a:pt x="287" y="686"/>
                                </a:lnTo>
                                <a:lnTo>
                                  <a:pt x="307" y="666"/>
                                </a:lnTo>
                                <a:lnTo>
                                  <a:pt x="715" y="666"/>
                                </a:lnTo>
                                <a:lnTo>
                                  <a:pt x="715" y="647"/>
                                </a:lnTo>
                                <a:close/>
                                <a:moveTo>
                                  <a:pt x="307" y="666"/>
                                </a:moveTo>
                                <a:lnTo>
                                  <a:pt x="287" y="686"/>
                                </a:lnTo>
                                <a:lnTo>
                                  <a:pt x="307" y="686"/>
                                </a:lnTo>
                                <a:lnTo>
                                  <a:pt x="307" y="666"/>
                                </a:lnTo>
                                <a:close/>
                                <a:moveTo>
                                  <a:pt x="675" y="666"/>
                                </a:moveTo>
                                <a:lnTo>
                                  <a:pt x="307" y="666"/>
                                </a:lnTo>
                                <a:lnTo>
                                  <a:pt x="307" y="686"/>
                                </a:lnTo>
                                <a:lnTo>
                                  <a:pt x="675" y="686"/>
                                </a:lnTo>
                                <a:lnTo>
                                  <a:pt x="675" y="666"/>
                                </a:lnTo>
                                <a:close/>
                                <a:moveTo>
                                  <a:pt x="715" y="666"/>
                                </a:moveTo>
                                <a:lnTo>
                                  <a:pt x="675" y="666"/>
                                </a:lnTo>
                                <a:lnTo>
                                  <a:pt x="695" y="686"/>
                                </a:lnTo>
                                <a:lnTo>
                                  <a:pt x="715" y="686"/>
                                </a:lnTo>
                                <a:lnTo>
                                  <a:pt x="715" y="666"/>
                                </a:lnTo>
                                <a:close/>
                                <a:moveTo>
                                  <a:pt x="42" y="523"/>
                                </a:moveTo>
                                <a:lnTo>
                                  <a:pt x="42" y="551"/>
                                </a:lnTo>
                                <a:lnTo>
                                  <a:pt x="56" y="537"/>
                                </a:lnTo>
                                <a:lnTo>
                                  <a:pt x="42" y="523"/>
                                </a:lnTo>
                                <a:close/>
                                <a:moveTo>
                                  <a:pt x="56" y="537"/>
                                </a:moveTo>
                                <a:lnTo>
                                  <a:pt x="42" y="551"/>
                                </a:lnTo>
                                <a:lnTo>
                                  <a:pt x="70" y="551"/>
                                </a:lnTo>
                                <a:lnTo>
                                  <a:pt x="56" y="537"/>
                                </a:lnTo>
                                <a:close/>
                                <a:moveTo>
                                  <a:pt x="70" y="523"/>
                                </a:moveTo>
                                <a:lnTo>
                                  <a:pt x="42" y="523"/>
                                </a:lnTo>
                                <a:lnTo>
                                  <a:pt x="56" y="537"/>
                                </a:lnTo>
                                <a:lnTo>
                                  <a:pt x="70" y="523"/>
                                </a:lnTo>
                                <a:close/>
                                <a:moveTo>
                                  <a:pt x="307" y="279"/>
                                </a:moveTo>
                                <a:lnTo>
                                  <a:pt x="267" y="279"/>
                                </a:lnTo>
                                <a:lnTo>
                                  <a:pt x="301" y="293"/>
                                </a:lnTo>
                                <a:lnTo>
                                  <a:pt x="267" y="327"/>
                                </a:lnTo>
                                <a:lnTo>
                                  <a:pt x="267" y="428"/>
                                </a:lnTo>
                                <a:lnTo>
                                  <a:pt x="715" y="428"/>
                                </a:lnTo>
                                <a:lnTo>
                                  <a:pt x="715" y="408"/>
                                </a:lnTo>
                                <a:lnTo>
                                  <a:pt x="307" y="408"/>
                                </a:lnTo>
                                <a:lnTo>
                                  <a:pt x="287" y="388"/>
                                </a:lnTo>
                                <a:lnTo>
                                  <a:pt x="307" y="388"/>
                                </a:lnTo>
                                <a:lnTo>
                                  <a:pt x="307" y="279"/>
                                </a:lnTo>
                                <a:close/>
                                <a:moveTo>
                                  <a:pt x="307" y="388"/>
                                </a:moveTo>
                                <a:lnTo>
                                  <a:pt x="287" y="388"/>
                                </a:lnTo>
                                <a:lnTo>
                                  <a:pt x="307" y="408"/>
                                </a:lnTo>
                                <a:lnTo>
                                  <a:pt x="307" y="388"/>
                                </a:lnTo>
                                <a:close/>
                                <a:moveTo>
                                  <a:pt x="675" y="388"/>
                                </a:moveTo>
                                <a:lnTo>
                                  <a:pt x="307" y="388"/>
                                </a:lnTo>
                                <a:lnTo>
                                  <a:pt x="307" y="408"/>
                                </a:lnTo>
                                <a:lnTo>
                                  <a:pt x="675" y="408"/>
                                </a:lnTo>
                                <a:lnTo>
                                  <a:pt x="675" y="388"/>
                                </a:lnTo>
                                <a:close/>
                                <a:moveTo>
                                  <a:pt x="1952" y="0"/>
                                </a:moveTo>
                                <a:lnTo>
                                  <a:pt x="675" y="0"/>
                                </a:lnTo>
                                <a:lnTo>
                                  <a:pt x="675" y="408"/>
                                </a:lnTo>
                                <a:lnTo>
                                  <a:pt x="695" y="388"/>
                                </a:lnTo>
                                <a:lnTo>
                                  <a:pt x="715" y="388"/>
                                </a:lnTo>
                                <a:lnTo>
                                  <a:pt x="715" y="40"/>
                                </a:lnTo>
                                <a:lnTo>
                                  <a:pt x="695" y="40"/>
                                </a:lnTo>
                                <a:lnTo>
                                  <a:pt x="715" y="20"/>
                                </a:lnTo>
                                <a:lnTo>
                                  <a:pt x="1952" y="20"/>
                                </a:lnTo>
                                <a:lnTo>
                                  <a:pt x="1952" y="0"/>
                                </a:lnTo>
                                <a:close/>
                                <a:moveTo>
                                  <a:pt x="715" y="388"/>
                                </a:moveTo>
                                <a:lnTo>
                                  <a:pt x="695" y="388"/>
                                </a:lnTo>
                                <a:lnTo>
                                  <a:pt x="675" y="408"/>
                                </a:lnTo>
                                <a:lnTo>
                                  <a:pt x="715" y="408"/>
                                </a:lnTo>
                                <a:lnTo>
                                  <a:pt x="715" y="388"/>
                                </a:lnTo>
                                <a:close/>
                                <a:moveTo>
                                  <a:pt x="267" y="279"/>
                                </a:moveTo>
                                <a:lnTo>
                                  <a:pt x="267" y="327"/>
                                </a:lnTo>
                                <a:lnTo>
                                  <a:pt x="301" y="293"/>
                                </a:lnTo>
                                <a:lnTo>
                                  <a:pt x="267" y="279"/>
                                </a:lnTo>
                                <a:close/>
                                <a:moveTo>
                                  <a:pt x="715" y="20"/>
                                </a:moveTo>
                                <a:lnTo>
                                  <a:pt x="695" y="40"/>
                                </a:lnTo>
                                <a:lnTo>
                                  <a:pt x="715" y="40"/>
                                </a:lnTo>
                                <a:lnTo>
                                  <a:pt x="715" y="20"/>
                                </a:lnTo>
                                <a:close/>
                                <a:moveTo>
                                  <a:pt x="1912" y="20"/>
                                </a:moveTo>
                                <a:lnTo>
                                  <a:pt x="715" y="20"/>
                                </a:lnTo>
                                <a:lnTo>
                                  <a:pt x="715" y="40"/>
                                </a:lnTo>
                                <a:lnTo>
                                  <a:pt x="1912" y="40"/>
                                </a:lnTo>
                                <a:lnTo>
                                  <a:pt x="1912" y="20"/>
                                </a:lnTo>
                                <a:close/>
                                <a:moveTo>
                                  <a:pt x="1952" y="20"/>
                                </a:moveTo>
                                <a:lnTo>
                                  <a:pt x="1912" y="20"/>
                                </a:lnTo>
                                <a:lnTo>
                                  <a:pt x="1932" y="40"/>
                                </a:lnTo>
                                <a:lnTo>
                                  <a:pt x="1952" y="40"/>
                                </a:lnTo>
                                <a:lnTo>
                                  <a:pt x="1952" y="20"/>
                                </a:lnTo>
                                <a:close/>
                              </a:path>
                            </a:pathLst>
                          </a:custGeom>
                          <a:solidFill>
                            <a:srgbClr val="385D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7" name="Picture 1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8402" y="1682"/>
                            <a:ext cx="1198" cy="8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8" name="Picture 1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8414" y="1794"/>
                            <a:ext cx="85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9"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9001" y="1794"/>
                            <a:ext cx="580"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9314" y="1794"/>
                            <a:ext cx="286" cy="463"/>
                          </a:xfrm>
                          <a:prstGeom prst="rect">
                            <a:avLst/>
                          </a:prstGeom>
                          <a:noFill/>
                          <a:extLst>
                            <a:ext uri="{909E8E84-426E-40DD-AFC4-6F175D3DCCD1}">
                              <a14:hiddenFill xmlns:a14="http://schemas.microsoft.com/office/drawing/2010/main">
                                <a:solidFill>
                                  <a:srgbClr val="FFFFFF"/>
                                </a:solidFill>
                              </a14:hiddenFill>
                            </a:ext>
                          </a:extLst>
                        </pic:spPr>
                      </pic:pic>
                      <wps:wsp>
                        <wps:cNvPr id="91" name="AutoShape 13"/>
                        <wps:cNvSpPr>
                          <a:spLocks/>
                        </wps:cNvSpPr>
                        <wps:spPr bwMode="auto">
                          <a:xfrm>
                            <a:off x="9180" y="4303"/>
                            <a:ext cx="1273" cy="1737"/>
                          </a:xfrm>
                          <a:custGeom>
                            <a:avLst/>
                            <a:gdLst>
                              <a:gd name="T0" fmla="+- 0 10471 9199"/>
                              <a:gd name="T1" fmla="*/ T0 w 1273"/>
                              <a:gd name="T2" fmla="+- 0 5349 4323"/>
                              <a:gd name="T3" fmla="*/ 5349 h 1737"/>
                              <a:gd name="T4" fmla="+- 0 9645 9199"/>
                              <a:gd name="T5" fmla="*/ T4 w 1273"/>
                              <a:gd name="T6" fmla="+- 0 5349 4323"/>
                              <a:gd name="T7" fmla="*/ 5349 h 1737"/>
                              <a:gd name="T8" fmla="+- 0 9645 9199"/>
                              <a:gd name="T9" fmla="*/ T8 w 1273"/>
                              <a:gd name="T10" fmla="+- 0 6059 4323"/>
                              <a:gd name="T11" fmla="*/ 6059 h 1737"/>
                              <a:gd name="T12" fmla="+- 0 10471 9199"/>
                              <a:gd name="T13" fmla="*/ T12 w 1273"/>
                              <a:gd name="T14" fmla="+- 0 6059 4323"/>
                              <a:gd name="T15" fmla="*/ 6059 h 1737"/>
                              <a:gd name="T16" fmla="+- 0 10471 9199"/>
                              <a:gd name="T17" fmla="*/ T16 w 1273"/>
                              <a:gd name="T18" fmla="+- 0 5349 4323"/>
                              <a:gd name="T19" fmla="*/ 5349 h 1737"/>
                              <a:gd name="T20" fmla="+- 0 9517 9199"/>
                              <a:gd name="T21" fmla="*/ T20 w 1273"/>
                              <a:gd name="T22" fmla="+- 0 4873 4323"/>
                              <a:gd name="T23" fmla="*/ 4873 h 1737"/>
                              <a:gd name="T24" fmla="+- 0 9199 9199"/>
                              <a:gd name="T25" fmla="*/ T24 w 1273"/>
                              <a:gd name="T26" fmla="+- 0 5191 4323"/>
                              <a:gd name="T27" fmla="*/ 5191 h 1737"/>
                              <a:gd name="T28" fmla="+- 0 9517 9199"/>
                              <a:gd name="T29" fmla="*/ T28 w 1273"/>
                              <a:gd name="T30" fmla="+- 0 5508 4323"/>
                              <a:gd name="T31" fmla="*/ 5508 h 1737"/>
                              <a:gd name="T32" fmla="+- 0 9517 9199"/>
                              <a:gd name="T33" fmla="*/ T32 w 1273"/>
                              <a:gd name="T34" fmla="+- 0 5349 4323"/>
                              <a:gd name="T35" fmla="*/ 5349 h 1737"/>
                              <a:gd name="T36" fmla="+- 0 10471 9199"/>
                              <a:gd name="T37" fmla="*/ T36 w 1273"/>
                              <a:gd name="T38" fmla="+- 0 5349 4323"/>
                              <a:gd name="T39" fmla="*/ 5349 h 1737"/>
                              <a:gd name="T40" fmla="+- 0 10471 9199"/>
                              <a:gd name="T41" fmla="*/ T40 w 1273"/>
                              <a:gd name="T42" fmla="+- 0 5032 4323"/>
                              <a:gd name="T43" fmla="*/ 5032 h 1737"/>
                              <a:gd name="T44" fmla="+- 0 9517 9199"/>
                              <a:gd name="T45" fmla="*/ T44 w 1273"/>
                              <a:gd name="T46" fmla="+- 0 5032 4323"/>
                              <a:gd name="T47" fmla="*/ 5032 h 1737"/>
                              <a:gd name="T48" fmla="+- 0 9517 9199"/>
                              <a:gd name="T49" fmla="*/ T48 w 1273"/>
                              <a:gd name="T50" fmla="+- 0 4873 4323"/>
                              <a:gd name="T51" fmla="*/ 4873 h 1737"/>
                              <a:gd name="T52" fmla="+- 0 10471 9199"/>
                              <a:gd name="T53" fmla="*/ T52 w 1273"/>
                              <a:gd name="T54" fmla="+- 0 4323 4323"/>
                              <a:gd name="T55" fmla="*/ 4323 h 1737"/>
                              <a:gd name="T56" fmla="+- 0 9645 9199"/>
                              <a:gd name="T57" fmla="*/ T56 w 1273"/>
                              <a:gd name="T58" fmla="+- 0 4323 4323"/>
                              <a:gd name="T59" fmla="*/ 4323 h 1737"/>
                              <a:gd name="T60" fmla="+- 0 9645 9199"/>
                              <a:gd name="T61" fmla="*/ T60 w 1273"/>
                              <a:gd name="T62" fmla="+- 0 5032 4323"/>
                              <a:gd name="T63" fmla="*/ 5032 h 1737"/>
                              <a:gd name="T64" fmla="+- 0 10471 9199"/>
                              <a:gd name="T65" fmla="*/ T64 w 1273"/>
                              <a:gd name="T66" fmla="+- 0 5032 4323"/>
                              <a:gd name="T67" fmla="*/ 5032 h 1737"/>
                              <a:gd name="T68" fmla="+- 0 10471 9199"/>
                              <a:gd name="T69" fmla="*/ T68 w 1273"/>
                              <a:gd name="T70" fmla="+- 0 4323 4323"/>
                              <a:gd name="T71" fmla="*/ 4323 h 17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73" h="1737">
                                <a:moveTo>
                                  <a:pt x="1272" y="1026"/>
                                </a:moveTo>
                                <a:lnTo>
                                  <a:pt x="446" y="1026"/>
                                </a:lnTo>
                                <a:lnTo>
                                  <a:pt x="446" y="1736"/>
                                </a:lnTo>
                                <a:lnTo>
                                  <a:pt x="1272" y="1736"/>
                                </a:lnTo>
                                <a:lnTo>
                                  <a:pt x="1272" y="1026"/>
                                </a:lnTo>
                                <a:close/>
                                <a:moveTo>
                                  <a:pt x="318" y="550"/>
                                </a:moveTo>
                                <a:lnTo>
                                  <a:pt x="0" y="868"/>
                                </a:lnTo>
                                <a:lnTo>
                                  <a:pt x="318" y="1185"/>
                                </a:lnTo>
                                <a:lnTo>
                                  <a:pt x="318" y="1026"/>
                                </a:lnTo>
                                <a:lnTo>
                                  <a:pt x="1272" y="1026"/>
                                </a:lnTo>
                                <a:lnTo>
                                  <a:pt x="1272" y="709"/>
                                </a:lnTo>
                                <a:lnTo>
                                  <a:pt x="318" y="709"/>
                                </a:lnTo>
                                <a:lnTo>
                                  <a:pt x="318" y="550"/>
                                </a:lnTo>
                                <a:close/>
                                <a:moveTo>
                                  <a:pt x="1272" y="0"/>
                                </a:moveTo>
                                <a:lnTo>
                                  <a:pt x="446" y="0"/>
                                </a:lnTo>
                                <a:lnTo>
                                  <a:pt x="446" y="709"/>
                                </a:lnTo>
                                <a:lnTo>
                                  <a:pt x="1272" y="709"/>
                                </a:lnTo>
                                <a:lnTo>
                                  <a:pt x="1272"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AutoShape 12"/>
                        <wps:cNvSpPr>
                          <a:spLocks/>
                        </wps:cNvSpPr>
                        <wps:spPr bwMode="auto">
                          <a:xfrm>
                            <a:off x="9152" y="4283"/>
                            <a:ext cx="1313" cy="1776"/>
                          </a:xfrm>
                          <a:custGeom>
                            <a:avLst/>
                            <a:gdLst>
                              <a:gd name="T0" fmla="+- 0 10484 9171"/>
                              <a:gd name="T1" fmla="*/ T0 w 1313"/>
                              <a:gd name="T2" fmla="+- 0 6079 4303"/>
                              <a:gd name="T3" fmla="*/ 6079 h 1776"/>
                              <a:gd name="T4" fmla="+- 0 9645 9171"/>
                              <a:gd name="T5" fmla="*/ T4 w 1313"/>
                              <a:gd name="T6" fmla="+- 0 6039 4303"/>
                              <a:gd name="T7" fmla="*/ 6039 h 1776"/>
                              <a:gd name="T8" fmla="+- 0 9645 9171"/>
                              <a:gd name="T9" fmla="*/ T8 w 1313"/>
                              <a:gd name="T10" fmla="+- 0 5369 4303"/>
                              <a:gd name="T11" fmla="*/ 5369 h 1776"/>
                              <a:gd name="T12" fmla="+- 0 9645 9171"/>
                              <a:gd name="T13" fmla="*/ T12 w 1313"/>
                              <a:gd name="T14" fmla="+- 0 6039 4303"/>
                              <a:gd name="T15" fmla="*/ 6039 h 1776"/>
                              <a:gd name="T16" fmla="+- 0 10451 9171"/>
                              <a:gd name="T17" fmla="*/ T16 w 1313"/>
                              <a:gd name="T18" fmla="+- 0 6039 4303"/>
                              <a:gd name="T19" fmla="*/ 6039 h 1776"/>
                              <a:gd name="T20" fmla="+- 0 10451 9171"/>
                              <a:gd name="T21" fmla="*/ T20 w 1313"/>
                              <a:gd name="T22" fmla="+- 0 6059 4303"/>
                              <a:gd name="T23" fmla="*/ 6059 h 1776"/>
                              <a:gd name="T24" fmla="+- 0 10451 9171"/>
                              <a:gd name="T25" fmla="*/ T24 w 1313"/>
                              <a:gd name="T26" fmla="+- 0 6059 4303"/>
                              <a:gd name="T27" fmla="*/ 6059 h 1776"/>
                              <a:gd name="T28" fmla="+- 0 10484 9171"/>
                              <a:gd name="T29" fmla="*/ T28 w 1313"/>
                              <a:gd name="T30" fmla="+- 0 4342 4303"/>
                              <a:gd name="T31" fmla="*/ 4342 h 1776"/>
                              <a:gd name="T32" fmla="+- 0 10484 9171"/>
                              <a:gd name="T33" fmla="*/ T32 w 1313"/>
                              <a:gd name="T34" fmla="+- 0 6039 4303"/>
                              <a:gd name="T35" fmla="*/ 6039 h 1776"/>
                              <a:gd name="T36" fmla="+- 0 10484 9171"/>
                              <a:gd name="T37" fmla="*/ T36 w 1313"/>
                              <a:gd name="T38" fmla="+- 0 6059 4303"/>
                              <a:gd name="T39" fmla="*/ 6059 h 1776"/>
                              <a:gd name="T40" fmla="+- 0 9171 9171"/>
                              <a:gd name="T41" fmla="*/ T40 w 1313"/>
                              <a:gd name="T42" fmla="+- 0 5191 4303"/>
                              <a:gd name="T43" fmla="*/ 5191 h 1776"/>
                              <a:gd name="T44" fmla="+- 0 9497 9171"/>
                              <a:gd name="T45" fmla="*/ T44 w 1313"/>
                              <a:gd name="T46" fmla="+- 0 5508 4303"/>
                              <a:gd name="T47" fmla="*/ 5508 h 1776"/>
                              <a:gd name="T48" fmla="+- 0 9213 9171"/>
                              <a:gd name="T49" fmla="*/ T48 w 1313"/>
                              <a:gd name="T50" fmla="+- 0 5205 4303"/>
                              <a:gd name="T51" fmla="*/ 5205 h 1776"/>
                              <a:gd name="T52" fmla="+- 0 9497 9171"/>
                              <a:gd name="T53" fmla="*/ T52 w 1313"/>
                              <a:gd name="T54" fmla="+- 0 4921 4303"/>
                              <a:gd name="T55" fmla="*/ 4921 h 1776"/>
                              <a:gd name="T56" fmla="+- 0 9537 9171"/>
                              <a:gd name="T57" fmla="*/ T56 w 1313"/>
                              <a:gd name="T58" fmla="+- 0 4826 4303"/>
                              <a:gd name="T59" fmla="*/ 4826 h 1776"/>
                              <a:gd name="T60" fmla="+- 0 9531 9171"/>
                              <a:gd name="T61" fmla="*/ T60 w 1313"/>
                              <a:gd name="T62" fmla="+- 0 5494 4303"/>
                              <a:gd name="T63" fmla="*/ 5494 h 1776"/>
                              <a:gd name="T64" fmla="+- 0 9497 9171"/>
                              <a:gd name="T65" fmla="*/ T64 w 1313"/>
                              <a:gd name="T66" fmla="+- 0 5330 4303"/>
                              <a:gd name="T67" fmla="*/ 5330 h 1776"/>
                              <a:gd name="T68" fmla="+- 0 9497 9171"/>
                              <a:gd name="T69" fmla="*/ T68 w 1313"/>
                              <a:gd name="T70" fmla="+- 0 5508 4303"/>
                              <a:gd name="T71" fmla="*/ 5508 h 1776"/>
                              <a:gd name="T72" fmla="+- 0 9517 9171"/>
                              <a:gd name="T73" fmla="*/ T72 w 1313"/>
                              <a:gd name="T74" fmla="+- 0 5369 4303"/>
                              <a:gd name="T75" fmla="*/ 5369 h 1776"/>
                              <a:gd name="T76" fmla="+- 0 9664 9171"/>
                              <a:gd name="T77" fmla="*/ T76 w 1313"/>
                              <a:gd name="T78" fmla="+- 0 5330 4303"/>
                              <a:gd name="T79" fmla="*/ 5330 h 1776"/>
                              <a:gd name="T80" fmla="+- 0 9537 9171"/>
                              <a:gd name="T81" fmla="*/ T80 w 1313"/>
                              <a:gd name="T82" fmla="+- 0 5369 4303"/>
                              <a:gd name="T83" fmla="*/ 5369 h 1776"/>
                              <a:gd name="T84" fmla="+- 0 9537 9171"/>
                              <a:gd name="T85" fmla="*/ T84 w 1313"/>
                              <a:gd name="T86" fmla="+- 0 5349 4303"/>
                              <a:gd name="T87" fmla="*/ 5349 h 1776"/>
                              <a:gd name="T88" fmla="+- 0 9625 9171"/>
                              <a:gd name="T89" fmla="*/ T88 w 1313"/>
                              <a:gd name="T90" fmla="+- 0 5349 4303"/>
                              <a:gd name="T91" fmla="*/ 5349 h 1776"/>
                              <a:gd name="T92" fmla="+- 0 9645 9171"/>
                              <a:gd name="T93" fmla="*/ T92 w 1313"/>
                              <a:gd name="T94" fmla="+- 0 5369 4303"/>
                              <a:gd name="T95" fmla="*/ 5369 h 1776"/>
                              <a:gd name="T96" fmla="+- 0 9213 9171"/>
                              <a:gd name="T97" fmla="*/ T96 w 1313"/>
                              <a:gd name="T98" fmla="+- 0 5177 4303"/>
                              <a:gd name="T99" fmla="*/ 5177 h 1776"/>
                              <a:gd name="T100" fmla="+- 0 9213 9171"/>
                              <a:gd name="T101" fmla="*/ T100 w 1313"/>
                              <a:gd name="T102" fmla="+- 0 5177 4303"/>
                              <a:gd name="T103" fmla="*/ 5177 h 1776"/>
                              <a:gd name="T104" fmla="+- 0 9241 9171"/>
                              <a:gd name="T105" fmla="*/ T104 w 1313"/>
                              <a:gd name="T106" fmla="+- 0 5205 4303"/>
                              <a:gd name="T107" fmla="*/ 5205 h 1776"/>
                              <a:gd name="T108" fmla="+- 0 9213 9171"/>
                              <a:gd name="T109" fmla="*/ T108 w 1313"/>
                              <a:gd name="T110" fmla="+- 0 5177 4303"/>
                              <a:gd name="T111" fmla="*/ 5177 h 1776"/>
                              <a:gd name="T112" fmla="+- 0 9537 9171"/>
                              <a:gd name="T113" fmla="*/ T112 w 1313"/>
                              <a:gd name="T114" fmla="+- 0 4873 4303"/>
                              <a:gd name="T115" fmla="*/ 4873 h 1776"/>
                              <a:gd name="T116" fmla="+- 0 9497 9171"/>
                              <a:gd name="T117" fmla="*/ T116 w 1313"/>
                              <a:gd name="T118" fmla="+- 0 4921 4303"/>
                              <a:gd name="T119" fmla="*/ 4921 h 1776"/>
                              <a:gd name="T120" fmla="+- 0 9664 9171"/>
                              <a:gd name="T121" fmla="*/ T120 w 1313"/>
                              <a:gd name="T122" fmla="+- 0 5032 4303"/>
                              <a:gd name="T123" fmla="*/ 5032 h 1776"/>
                              <a:gd name="T124" fmla="+- 0 9537 9171"/>
                              <a:gd name="T125" fmla="*/ T124 w 1313"/>
                              <a:gd name="T126" fmla="+- 0 5012 4303"/>
                              <a:gd name="T127" fmla="*/ 5012 h 1776"/>
                              <a:gd name="T128" fmla="+- 0 9517 9171"/>
                              <a:gd name="T129" fmla="*/ T128 w 1313"/>
                              <a:gd name="T130" fmla="+- 0 5012 4303"/>
                              <a:gd name="T131" fmla="*/ 5012 h 1776"/>
                              <a:gd name="T132" fmla="+- 0 9625 9171"/>
                              <a:gd name="T133" fmla="*/ T132 w 1313"/>
                              <a:gd name="T134" fmla="+- 0 5012 4303"/>
                              <a:gd name="T135" fmla="*/ 5012 h 1776"/>
                              <a:gd name="T136" fmla="+- 0 9625 9171"/>
                              <a:gd name="T137" fmla="*/ T136 w 1313"/>
                              <a:gd name="T138" fmla="+- 0 5032 4303"/>
                              <a:gd name="T139" fmla="*/ 5032 h 1776"/>
                              <a:gd name="T140" fmla="+- 0 9625 9171"/>
                              <a:gd name="T141" fmla="*/ T140 w 1313"/>
                              <a:gd name="T142" fmla="+- 0 4303 4303"/>
                              <a:gd name="T143" fmla="*/ 4303 h 1776"/>
                              <a:gd name="T144" fmla="+- 0 9664 9171"/>
                              <a:gd name="T145" fmla="*/ T144 w 1313"/>
                              <a:gd name="T146" fmla="+- 0 5012 4303"/>
                              <a:gd name="T147" fmla="*/ 5012 h 1776"/>
                              <a:gd name="T148" fmla="+- 0 9664 9171"/>
                              <a:gd name="T149" fmla="*/ T148 w 1313"/>
                              <a:gd name="T150" fmla="+- 0 4323 4303"/>
                              <a:gd name="T151" fmla="*/ 4323 h 1776"/>
                              <a:gd name="T152" fmla="+- 0 9664 9171"/>
                              <a:gd name="T153" fmla="*/ T152 w 1313"/>
                              <a:gd name="T154" fmla="+- 0 5012 4303"/>
                              <a:gd name="T155" fmla="*/ 5012 h 1776"/>
                              <a:gd name="T156" fmla="+- 0 9664 9171"/>
                              <a:gd name="T157" fmla="*/ T156 w 1313"/>
                              <a:gd name="T158" fmla="+- 0 5032 4303"/>
                              <a:gd name="T159" fmla="*/ 5032 h 1776"/>
                              <a:gd name="T160" fmla="+- 0 9497 9171"/>
                              <a:gd name="T161" fmla="*/ T160 w 1313"/>
                              <a:gd name="T162" fmla="+- 0 4921 4303"/>
                              <a:gd name="T163" fmla="*/ 4921 h 1776"/>
                              <a:gd name="T164" fmla="+- 0 9664 9171"/>
                              <a:gd name="T165" fmla="*/ T164 w 1313"/>
                              <a:gd name="T166" fmla="+- 0 4323 4303"/>
                              <a:gd name="T167" fmla="*/ 4323 h 1776"/>
                              <a:gd name="T168" fmla="+- 0 9664 9171"/>
                              <a:gd name="T169" fmla="*/ T168 w 1313"/>
                              <a:gd name="T170" fmla="+- 0 4323 4303"/>
                              <a:gd name="T171" fmla="*/ 4323 h 1776"/>
                              <a:gd name="T172" fmla="+- 0 9664 9171"/>
                              <a:gd name="T173" fmla="*/ T172 w 1313"/>
                              <a:gd name="T174" fmla="+- 0 4342 4303"/>
                              <a:gd name="T175" fmla="*/ 4342 h 1776"/>
                              <a:gd name="T176" fmla="+- 0 10484 9171"/>
                              <a:gd name="T177" fmla="*/ T176 w 1313"/>
                              <a:gd name="T178" fmla="+- 0 4323 4303"/>
                              <a:gd name="T179" fmla="*/ 4323 h 1776"/>
                              <a:gd name="T180" fmla="+- 0 10484 9171"/>
                              <a:gd name="T181" fmla="*/ T180 w 1313"/>
                              <a:gd name="T182" fmla="+- 0 4342 4303"/>
                              <a:gd name="T183" fmla="*/ 4342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313" h="1776">
                                <a:moveTo>
                                  <a:pt x="454" y="1046"/>
                                </a:moveTo>
                                <a:lnTo>
                                  <a:pt x="454" y="1776"/>
                                </a:lnTo>
                                <a:lnTo>
                                  <a:pt x="1313" y="1776"/>
                                </a:lnTo>
                                <a:lnTo>
                                  <a:pt x="1313" y="1756"/>
                                </a:lnTo>
                                <a:lnTo>
                                  <a:pt x="493" y="1756"/>
                                </a:lnTo>
                                <a:lnTo>
                                  <a:pt x="474" y="1736"/>
                                </a:lnTo>
                                <a:lnTo>
                                  <a:pt x="493" y="1736"/>
                                </a:lnTo>
                                <a:lnTo>
                                  <a:pt x="493" y="1066"/>
                                </a:lnTo>
                                <a:lnTo>
                                  <a:pt x="474" y="1066"/>
                                </a:lnTo>
                                <a:lnTo>
                                  <a:pt x="454" y="1046"/>
                                </a:lnTo>
                                <a:close/>
                                <a:moveTo>
                                  <a:pt x="493" y="1736"/>
                                </a:moveTo>
                                <a:lnTo>
                                  <a:pt x="474" y="1736"/>
                                </a:lnTo>
                                <a:lnTo>
                                  <a:pt x="493" y="1756"/>
                                </a:lnTo>
                                <a:lnTo>
                                  <a:pt x="493" y="1736"/>
                                </a:lnTo>
                                <a:close/>
                                <a:moveTo>
                                  <a:pt x="1280" y="1736"/>
                                </a:moveTo>
                                <a:lnTo>
                                  <a:pt x="493" y="1736"/>
                                </a:lnTo>
                                <a:lnTo>
                                  <a:pt x="493" y="1756"/>
                                </a:lnTo>
                                <a:lnTo>
                                  <a:pt x="1280" y="1756"/>
                                </a:lnTo>
                                <a:lnTo>
                                  <a:pt x="1280" y="1736"/>
                                </a:lnTo>
                                <a:close/>
                                <a:moveTo>
                                  <a:pt x="1280" y="20"/>
                                </a:moveTo>
                                <a:lnTo>
                                  <a:pt x="1280" y="1756"/>
                                </a:lnTo>
                                <a:lnTo>
                                  <a:pt x="1300" y="1736"/>
                                </a:lnTo>
                                <a:lnTo>
                                  <a:pt x="1313" y="1736"/>
                                </a:lnTo>
                                <a:lnTo>
                                  <a:pt x="1313" y="39"/>
                                </a:lnTo>
                                <a:lnTo>
                                  <a:pt x="1300" y="39"/>
                                </a:lnTo>
                                <a:lnTo>
                                  <a:pt x="1280" y="20"/>
                                </a:lnTo>
                                <a:close/>
                                <a:moveTo>
                                  <a:pt x="1313" y="1736"/>
                                </a:moveTo>
                                <a:lnTo>
                                  <a:pt x="1300" y="1736"/>
                                </a:lnTo>
                                <a:lnTo>
                                  <a:pt x="1280" y="1756"/>
                                </a:lnTo>
                                <a:lnTo>
                                  <a:pt x="1313" y="1756"/>
                                </a:lnTo>
                                <a:lnTo>
                                  <a:pt x="1313" y="1736"/>
                                </a:lnTo>
                                <a:close/>
                                <a:moveTo>
                                  <a:pt x="366" y="523"/>
                                </a:moveTo>
                                <a:lnTo>
                                  <a:pt x="0" y="888"/>
                                </a:lnTo>
                                <a:lnTo>
                                  <a:pt x="366" y="1253"/>
                                </a:lnTo>
                                <a:lnTo>
                                  <a:pt x="366" y="1205"/>
                                </a:lnTo>
                                <a:lnTo>
                                  <a:pt x="326" y="1205"/>
                                </a:lnTo>
                                <a:lnTo>
                                  <a:pt x="326" y="1157"/>
                                </a:lnTo>
                                <a:lnTo>
                                  <a:pt x="70" y="902"/>
                                </a:lnTo>
                                <a:lnTo>
                                  <a:pt x="42" y="902"/>
                                </a:lnTo>
                                <a:lnTo>
                                  <a:pt x="42" y="874"/>
                                </a:lnTo>
                                <a:lnTo>
                                  <a:pt x="70" y="874"/>
                                </a:lnTo>
                                <a:lnTo>
                                  <a:pt x="326" y="618"/>
                                </a:lnTo>
                                <a:lnTo>
                                  <a:pt x="326" y="570"/>
                                </a:lnTo>
                                <a:lnTo>
                                  <a:pt x="366" y="570"/>
                                </a:lnTo>
                                <a:lnTo>
                                  <a:pt x="366" y="523"/>
                                </a:lnTo>
                                <a:close/>
                                <a:moveTo>
                                  <a:pt x="326" y="1157"/>
                                </a:moveTo>
                                <a:lnTo>
                                  <a:pt x="326" y="1205"/>
                                </a:lnTo>
                                <a:lnTo>
                                  <a:pt x="360" y="1191"/>
                                </a:lnTo>
                                <a:lnTo>
                                  <a:pt x="326" y="1157"/>
                                </a:lnTo>
                                <a:close/>
                                <a:moveTo>
                                  <a:pt x="493" y="1027"/>
                                </a:moveTo>
                                <a:lnTo>
                                  <a:pt x="326" y="1027"/>
                                </a:lnTo>
                                <a:lnTo>
                                  <a:pt x="326" y="1157"/>
                                </a:lnTo>
                                <a:lnTo>
                                  <a:pt x="360" y="1191"/>
                                </a:lnTo>
                                <a:lnTo>
                                  <a:pt x="326" y="1205"/>
                                </a:lnTo>
                                <a:lnTo>
                                  <a:pt x="366" y="1205"/>
                                </a:lnTo>
                                <a:lnTo>
                                  <a:pt x="366" y="1066"/>
                                </a:lnTo>
                                <a:lnTo>
                                  <a:pt x="346" y="1066"/>
                                </a:lnTo>
                                <a:lnTo>
                                  <a:pt x="366" y="1046"/>
                                </a:lnTo>
                                <a:lnTo>
                                  <a:pt x="493" y="1046"/>
                                </a:lnTo>
                                <a:lnTo>
                                  <a:pt x="493" y="1027"/>
                                </a:lnTo>
                                <a:close/>
                                <a:moveTo>
                                  <a:pt x="366" y="1046"/>
                                </a:moveTo>
                                <a:lnTo>
                                  <a:pt x="346" y="1066"/>
                                </a:lnTo>
                                <a:lnTo>
                                  <a:pt x="366" y="1066"/>
                                </a:lnTo>
                                <a:lnTo>
                                  <a:pt x="366" y="1046"/>
                                </a:lnTo>
                                <a:close/>
                                <a:moveTo>
                                  <a:pt x="454" y="1046"/>
                                </a:moveTo>
                                <a:lnTo>
                                  <a:pt x="366" y="1046"/>
                                </a:lnTo>
                                <a:lnTo>
                                  <a:pt x="366" y="1066"/>
                                </a:lnTo>
                                <a:lnTo>
                                  <a:pt x="454" y="1066"/>
                                </a:lnTo>
                                <a:lnTo>
                                  <a:pt x="454" y="1046"/>
                                </a:lnTo>
                                <a:close/>
                                <a:moveTo>
                                  <a:pt x="493" y="1046"/>
                                </a:moveTo>
                                <a:lnTo>
                                  <a:pt x="454" y="1046"/>
                                </a:lnTo>
                                <a:lnTo>
                                  <a:pt x="474" y="1066"/>
                                </a:lnTo>
                                <a:lnTo>
                                  <a:pt x="493" y="1066"/>
                                </a:lnTo>
                                <a:lnTo>
                                  <a:pt x="493" y="1046"/>
                                </a:lnTo>
                                <a:close/>
                                <a:moveTo>
                                  <a:pt x="42" y="874"/>
                                </a:moveTo>
                                <a:lnTo>
                                  <a:pt x="42" y="902"/>
                                </a:lnTo>
                                <a:lnTo>
                                  <a:pt x="56" y="888"/>
                                </a:lnTo>
                                <a:lnTo>
                                  <a:pt x="42" y="874"/>
                                </a:lnTo>
                                <a:close/>
                                <a:moveTo>
                                  <a:pt x="56" y="888"/>
                                </a:moveTo>
                                <a:lnTo>
                                  <a:pt x="42" y="902"/>
                                </a:lnTo>
                                <a:lnTo>
                                  <a:pt x="70" y="902"/>
                                </a:lnTo>
                                <a:lnTo>
                                  <a:pt x="56" y="888"/>
                                </a:lnTo>
                                <a:close/>
                                <a:moveTo>
                                  <a:pt x="70" y="874"/>
                                </a:moveTo>
                                <a:lnTo>
                                  <a:pt x="42" y="874"/>
                                </a:lnTo>
                                <a:lnTo>
                                  <a:pt x="56" y="888"/>
                                </a:lnTo>
                                <a:lnTo>
                                  <a:pt x="70" y="874"/>
                                </a:lnTo>
                                <a:close/>
                                <a:moveTo>
                                  <a:pt x="366" y="570"/>
                                </a:moveTo>
                                <a:lnTo>
                                  <a:pt x="326" y="570"/>
                                </a:lnTo>
                                <a:lnTo>
                                  <a:pt x="360" y="584"/>
                                </a:lnTo>
                                <a:lnTo>
                                  <a:pt x="326" y="618"/>
                                </a:lnTo>
                                <a:lnTo>
                                  <a:pt x="326" y="749"/>
                                </a:lnTo>
                                <a:lnTo>
                                  <a:pt x="493" y="749"/>
                                </a:lnTo>
                                <a:lnTo>
                                  <a:pt x="493" y="729"/>
                                </a:lnTo>
                                <a:lnTo>
                                  <a:pt x="366" y="729"/>
                                </a:lnTo>
                                <a:lnTo>
                                  <a:pt x="346" y="709"/>
                                </a:lnTo>
                                <a:lnTo>
                                  <a:pt x="366" y="709"/>
                                </a:lnTo>
                                <a:lnTo>
                                  <a:pt x="366" y="570"/>
                                </a:lnTo>
                                <a:close/>
                                <a:moveTo>
                                  <a:pt x="366" y="709"/>
                                </a:moveTo>
                                <a:lnTo>
                                  <a:pt x="346" y="709"/>
                                </a:lnTo>
                                <a:lnTo>
                                  <a:pt x="366" y="729"/>
                                </a:lnTo>
                                <a:lnTo>
                                  <a:pt x="366" y="709"/>
                                </a:lnTo>
                                <a:close/>
                                <a:moveTo>
                                  <a:pt x="454" y="709"/>
                                </a:moveTo>
                                <a:lnTo>
                                  <a:pt x="366" y="709"/>
                                </a:lnTo>
                                <a:lnTo>
                                  <a:pt x="366" y="729"/>
                                </a:lnTo>
                                <a:lnTo>
                                  <a:pt x="454" y="729"/>
                                </a:lnTo>
                                <a:lnTo>
                                  <a:pt x="454" y="709"/>
                                </a:lnTo>
                                <a:close/>
                                <a:moveTo>
                                  <a:pt x="1313" y="0"/>
                                </a:moveTo>
                                <a:lnTo>
                                  <a:pt x="454" y="0"/>
                                </a:lnTo>
                                <a:lnTo>
                                  <a:pt x="454" y="729"/>
                                </a:lnTo>
                                <a:lnTo>
                                  <a:pt x="474" y="709"/>
                                </a:lnTo>
                                <a:lnTo>
                                  <a:pt x="493" y="709"/>
                                </a:lnTo>
                                <a:lnTo>
                                  <a:pt x="493" y="39"/>
                                </a:lnTo>
                                <a:lnTo>
                                  <a:pt x="474" y="39"/>
                                </a:lnTo>
                                <a:lnTo>
                                  <a:pt x="493" y="20"/>
                                </a:lnTo>
                                <a:lnTo>
                                  <a:pt x="1313" y="20"/>
                                </a:lnTo>
                                <a:lnTo>
                                  <a:pt x="1313" y="0"/>
                                </a:lnTo>
                                <a:close/>
                                <a:moveTo>
                                  <a:pt x="493" y="709"/>
                                </a:moveTo>
                                <a:lnTo>
                                  <a:pt x="474" y="709"/>
                                </a:lnTo>
                                <a:lnTo>
                                  <a:pt x="454" y="729"/>
                                </a:lnTo>
                                <a:lnTo>
                                  <a:pt x="493" y="729"/>
                                </a:lnTo>
                                <a:lnTo>
                                  <a:pt x="493" y="709"/>
                                </a:lnTo>
                                <a:close/>
                                <a:moveTo>
                                  <a:pt x="326" y="570"/>
                                </a:moveTo>
                                <a:lnTo>
                                  <a:pt x="326" y="618"/>
                                </a:lnTo>
                                <a:lnTo>
                                  <a:pt x="360" y="584"/>
                                </a:lnTo>
                                <a:lnTo>
                                  <a:pt x="326" y="570"/>
                                </a:lnTo>
                                <a:close/>
                                <a:moveTo>
                                  <a:pt x="493" y="20"/>
                                </a:moveTo>
                                <a:lnTo>
                                  <a:pt x="474" y="39"/>
                                </a:lnTo>
                                <a:lnTo>
                                  <a:pt x="493" y="39"/>
                                </a:lnTo>
                                <a:lnTo>
                                  <a:pt x="493" y="20"/>
                                </a:lnTo>
                                <a:close/>
                                <a:moveTo>
                                  <a:pt x="1280" y="20"/>
                                </a:moveTo>
                                <a:lnTo>
                                  <a:pt x="493" y="20"/>
                                </a:lnTo>
                                <a:lnTo>
                                  <a:pt x="493" y="39"/>
                                </a:lnTo>
                                <a:lnTo>
                                  <a:pt x="1280" y="39"/>
                                </a:lnTo>
                                <a:lnTo>
                                  <a:pt x="1280" y="20"/>
                                </a:lnTo>
                                <a:close/>
                                <a:moveTo>
                                  <a:pt x="1313" y="20"/>
                                </a:moveTo>
                                <a:lnTo>
                                  <a:pt x="1280" y="20"/>
                                </a:lnTo>
                                <a:lnTo>
                                  <a:pt x="1300" y="39"/>
                                </a:lnTo>
                                <a:lnTo>
                                  <a:pt x="1313" y="39"/>
                                </a:lnTo>
                                <a:lnTo>
                                  <a:pt x="1313" y="20"/>
                                </a:lnTo>
                                <a:close/>
                              </a:path>
                            </a:pathLst>
                          </a:custGeom>
                          <a:solidFill>
                            <a:srgbClr val="385D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3"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9644" y="4391"/>
                            <a:ext cx="786" cy="15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4"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9719" y="4391"/>
                            <a:ext cx="569"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10020" y="4391"/>
                            <a:ext cx="330"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9674" y="4622"/>
                            <a:ext cx="723"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9726" y="4923"/>
                            <a:ext cx="667"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9656" y="5221"/>
                            <a:ext cx="775"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9742" y="5525"/>
                            <a:ext cx="587" cy="4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10062" y="5525"/>
                            <a:ext cx="368" cy="42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F34D50C" id="Group 3" o:spid="_x0000_s1026" style="position:absolute;margin-left:0;margin-top:0;width:415.3pt;height:382pt;z-index:251660288" coordsize="10465,9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">
                <v:shape id="AutoShape 102" o:spid="_x0000_s1027" style="position:absolute;left:2063;top:943;width:6226;height:5680;visibility:visible;mso-wrap-style:square;v-text-anchor:top" coordsize="6226,5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" path="m3503,5660r-781,l2799,5680r627,l3503,5660xm3655,5640r-1085,l2645,5660r934,l3655,5640xm3879,80r-1533,l2057,160r-70,40l1849,240r-67,40l1715,300r-66,40l1584,360r-127,80l1395,480r-61,40l1274,540r-59,60l1157,640r-56,40l1045,720r-54,40l937,820r-52,40l835,900r-50,60l737,1000r-47,60l644,1120r-44,40l557,1220r-41,60l476,1340r-39,60l400,1440r-36,60l330,1560r-33,60l266,1700r-29,60l209,1820r-26,60l158,1940r-23,80l114,2080r-19,60l77,2220r-16,60l47,2340r-13,80l24,2480r-9,80l8,2640r-5,60l1,2780,,2840r1,80l3,2980r5,80l15,3140r9,60l34,3280r13,60l61,3420r16,60l95,3540r19,80l135,3680r23,60l183,3800r26,80l237,3940r29,60l297,4060r33,60l364,4180r36,60l437,4300r39,60l516,4420r41,60l600,4520r44,60l690,4640r47,40l785,4740r50,40l885,4840r52,40l991,4920r54,60l1101,5020r56,40l1215,5100r59,40l1334,5180r61,40l1457,5260r63,40l1584,5320r65,40l1715,5380r67,40l1849,5440r69,40l2057,5520r437,120l3730,5640r437,-120l4307,5480r68,-40l4443,5420r67,-40l4576,5360r65,-40l4705,5300r63,-40l4830,5220r61,-40l4951,5140r59,-40l5067,5060r57,-40l5180,4980r54,-60l5287,4880r52,-40l5390,4780r49,-40l5488,4680r47,-40l5580,4580r44,-60l5667,4480r42,-60l5749,4360r39,-60l5825,4240r35,-60l5895,4120r32,-60l5958,4000r30,-60l6016,3880r26,-80l6066,3740r23,-60l6110,3620r20,-80l6148,3480r16,-60l6178,3340r12,-60l6201,3200r8,-60l6216,3060r5,-80l6224,2920r1,-80l6224,2780r-3,-80l6216,2640r-7,-80l6201,2480r-11,-60l6178,2340r-14,-60l6148,2220r-18,-80l6110,2080r-21,-60l6066,1940r-24,-60l6016,1820r-28,-60l5958,1700r-31,-80l5895,1560r-35,-60l5825,1440r-37,-40l5749,1340r-40,-60l5667,1220r-43,-60l5580,1120r-45,-60l5488,1000r-49,-40l5390,900r-51,-40l5287,820r-53,-60l5180,720r-56,-40l5067,640r-57,-40l4951,540r-60,-20l4830,480r-62,-40l4641,360r-65,-20l4510,300r-67,-20l4375,240,4237,200r-70,-40l3879,80xm3655,40r-1085,l2420,80r1385,l3655,40xm3503,20r-781,l2645,40r934,l3503,20xm3348,l2876,r-77,20l3426,20,3348,xe" fillcolor="white [3212]" stroked="f">
                  <v:path arrowok="t" o:connecttype="custom" o:connectlocs="3426,6642;2645,6622;2346,1042;1782,1242;1457,1402;1215,1562;991,1722;785,1922;600,2122;437,2362;297,2582;183,2842;95,3102;34,3382;3,3662;3,3942;34,4242;95,4502;183,4762;297,5022;437,5262;600,5482;785,5702;991,5882;1215,6062;1457,6222;1715,6342;2057,6482;4307,6442;4576,6322;4830,6182;5067,6022;5287,5842;5488,5642;5667,5442;5825,5202;5958,4962;6066,4702;6148,4442;6201,4162;6224,3882;6216,3602;6178,3302;6110,3042;6016,2782;5895,2522;5749,2302;5580,2082;5390,1862;5180,1682;4951,1502;4641,1322;4375,1202;3655,1002;3655,1002;3579,1002;2799,982" o:connectangles="0,0,0,0,0,0,0,0,0,0,0,0,0,0,0,0,0,0,0,0,0,0,0,0,0,0,0,0,0,0,0,0,0,0,0,0,0,0,0,0,0,0,0,0,0,0,0,0,0,0,0,0,0,0,0,0,0"/>
                </v:shape>
                <v:shape id="Freeform 101" o:spid="_x0000_s1028" style="position:absolute;left:2063;top:934;width:6226;height:5689;visibility:visible;mso-wrap-style:square;v-text-anchor:top" coordsize="6226,5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" path="m,2845r1,-73l3,2701r5,-72l15,2558r9,-70l34,2418r13,-69l61,2280r16,-68l95,2144r19,-67l135,2011r23,-65l183,1881r26,-64l237,1753r29,-62l297,1629r33,-61l364,1507r36,-59l437,1390r39,-58l516,1275r41,-55l600,1165r44,-54l690,1058r47,-52l785,956r50,-50l885,857r52,-47l991,763r54,-45l1101,674r56,-43l1215,589r59,-40l1334,510r61,-38l1457,435r63,-35l1584,366r65,-33l1715,302r67,-30l1849,244r69,-27l1987,192r70,-24l2128,145r72,-21l2273,105r73,-18l2420,71r74,-15l2570,43r75,-11l2722,22r77,-8l2876,8r79,-4l3033,1,3112,r79,1l3270,4r78,4l3426,14r77,8l3579,32r76,11l3730,56r75,15l3879,87r73,18l4024,124r72,21l4167,168r70,24l4307,217r68,27l4443,272r67,30l4576,333r65,33l4705,400r63,35l4830,472r61,38l4951,549r59,40l5067,631r57,43l5180,718r54,45l5287,810r52,47l5390,906r49,50l5488,1006r47,52l5580,1111r44,54l5667,1220r42,55l5749,1332r39,58l5825,1448r35,59l5895,1568r32,61l5958,1691r30,62l6016,1817r26,64l6066,1946r23,65l6110,2077r20,67l6148,2212r16,68l6178,2349r12,69l6201,2488r8,70l6216,2629r5,72l6224,2772r1,73l6224,2917r-3,72l6216,3060r-7,71l6201,3201r-11,70l6178,3341r-14,68l6148,3478r-18,67l6110,3612r-21,66l6066,3744r-24,65l6016,3873r-28,63l5958,3999r-31,62l5895,4122r-35,60l5825,4241r-37,59l5749,4357r-40,57l5667,4470r-43,55l5580,4578r-45,53l5488,4683r-49,51l5390,4783r-51,49l5287,4880r-53,46l5180,4971r-56,44l5067,5058r-57,42l4951,5140r-60,39l4830,5217r-62,37l4705,5289r-64,34l4576,5356r-66,31l4443,5417r-68,28l4307,5472r-70,26l4167,5522r-71,22l4024,5565r-72,19l3879,5602r-74,16l3730,5633r-75,13l3579,5657r-76,10l3426,5675r-78,6l3270,5685r-79,3l3112,5689r-79,-1l2955,5685r-79,-4l2799,5675r-77,-8l2645,5657r-75,-11l2494,5633r-74,-15l2346,5602r-73,-18l2200,5565r-72,-21l2057,5522r-70,-24l1918,5472r-69,-27l1782,5417r-67,-30l1649,5356r-65,-33l1520,5289r-63,-35l1395,5217r-61,-38l1274,5140r-59,-40l1157,5058r-56,-43l1045,4971r-54,-45l937,4880r-52,-48l835,4783r-50,-49l737,4683r-47,-52l644,4578r-44,-53l557,4470r-41,-56l476,4357r-39,-57l400,4241r-36,-59l330,4122r-33,-61l266,3999r-29,-63l209,3873r-26,-64l158,3744r-23,-66l114,3612,95,3545,77,3478,61,3409,47,3341,34,3271,24,3201r-9,-70l8,3060,3,2989,1,2917,,2845xe" filled="f" strokeweight=".78281mm">
                  <v:path arrowok="t" o:connecttype="custom" o:connectlocs="15,3511;77,3165;183,2834;330,2521;516,2228;737,1959;991,1716;1274,1502;1584,1319;1918,1170;2273,1058;2645,985;3033,954;3426,967;3805,1024;4167,1121;4510,1255;4830,1425;5124,1627;5390,1859;5624,2118;5825,2401;5988,2706;6110,3030;6190,3371;6224,3725;6209,4084;6148,4431;6042,4762;5895,5075;5709,5367;5488,5636;5234,5879;4951,6093;4641,6276;4307,6425;3952,6537;3579,6610;3191,6641;2799,6628;2420,6571;2057,6475;1715,6340;1395,6170;1101,5968;835,5736;600,5478;400,5194;237,4889;114,4565;34,4224;1,3870" o:connectangles="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29" type="#_x0000_t75" style="position:absolute;left:2995;top:1857;width:4360;height:3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">
                  <v:imagedata r:id="rId79" o:title=""/>
                </v:shape>
                <v:shape id="Picture 99" o:spid="_x0000_s1030" type="#_x0000_t75" style="position:absolute;left:4220;top:3507;width:185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">
                  <v:imagedata r:id="rId80" o:title=""/>
                </v:shape>
                <v:shape id="Picture 98" o:spid="_x0000_s1031" type="#_x0000_t75" style="position:absolute;left:5626;top:2916;width:70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">
                  <v:imagedata r:id="rId81" o:title=""/>
                </v:shape>
                <v:shape id="Picture 96" o:spid="_x0000_s1032" type="#_x0000_t75" style="position:absolute;left:6360;top:3656;width:70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">
                  <v:imagedata r:id="rId81" o:title=""/>
                </v:shape>
                <v:shape id="Freeform 95" o:spid="_x0000_s1033" style="position:absolute;left:3684;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" path="m1345,r-76,2l1193,8r-73,10l1047,32,976,50,906,71,838,96r-66,29l708,156r-62,35l586,229r-58,41l473,314r-53,46l369,409r-47,52l277,515r-42,56l196,630r-36,61l128,753,99,818,73,884,52,952r-19,69l19,1092,9,1165r-7,73l,1312r2,75l9,1460r10,72l33,1603r19,70l73,1741r26,66l128,1872r32,62l196,1995r39,58l277,2110r45,54l369,2216r51,49l473,2311r55,44l586,2396r60,38l708,2469r64,31l838,2529r68,24l976,2575r71,18l1120,2607r73,10l1269,2623r76,2l1421,2623r75,-6l1570,2607r73,-14l1714,2575r70,-22l1852,2529r66,-29l1982,2469r62,-35l2104,2396r58,-41l2217,2311r53,-46l2321,2216r47,-52l2413,2110r42,-57l2494,1995r36,-61l2562,1872r29,-65l2616,1741r22,-68l2657,1603r14,-71l2681,1460r7,-73l2690,1312r-2,-74l2681,1165r-10,-73l2657,1021r-19,-69l2616,884r-25,-66l2562,753r-32,-62l2494,630r-39,-59l2413,515r-45,-54l2321,409r-51,-49l2217,314r-55,-44l2104,229r-60,-38l1982,156r-64,-31l1852,96,1784,71,1714,50,1643,32,1570,18,1496,8,1421,2,1345,xe" stroked="f">
                  <v:path arrowok="t" o:connecttype="custom" o:connectlocs="1269,22;1120,38;976,70;838,116;708,176;586,249;473,334;369,429;277,535;196,650;128,773;73,904;33,1041;9,1185;0,1332;9,1480;33,1623;73,1761;128,1892;196,2015;277,2130;369,2236;473,2331;586,2416;708,2489;838,2549;976,2595;1120,2627;1269,2643;1421,2643;1570,2627;1714,2595;1852,2549;1982,2489;2104,2416;2217,2331;2321,2236;2413,2130;2494,2015;2562,1892;2616,1761;2657,1623;2681,1480;2690,1332;2681,1185;2657,1041;2616,904;2562,773;2494,650;2413,535;2321,429;2217,334;2104,249;1982,176;1852,116;1714,70;1570,38;1421,22" o:connectangles="0,0,0,0,0,0,0,0,0,0,0,0,0,0,0,0,0,0,0,0,0,0,0,0,0,0,0,0,0,0,0,0,0,0,0,0,0,0,0,0,0,0,0,0,0,0,0,0,0,0,0,0,0,0,0,0,0,0"/>
                </v:shape>
                <v:shape id="Freeform 94" o:spid="_x0000_s1034" style="position:absolute;left:3684;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" path="m,1312r2,-74l9,1165r10,-73l33,1021,52,952,73,884,99,818r29,-65l160,691r36,-61l235,571r42,-56l322,461r47,-52l420,360r53,-46l528,270r58,-41l646,191r62,-35l772,125,838,96,906,71,976,50r71,-18l1120,18,1193,8r76,-6l1345,r76,2l1496,8r74,10l1643,32r71,18l1784,71r68,25l1918,125r64,31l2044,191r60,38l2162,270r55,44l2270,360r51,49l2368,461r45,54l2455,571r39,59l2530,691r32,62l2591,818r25,66l2638,952r19,69l2671,1092r10,73l2688,1238r2,74l2688,1387r-7,73l2671,1532r-14,71l2638,1673r-22,68l2591,1807r-29,65l2530,1934r-36,61l2455,2053r-42,57l2368,2164r-47,52l2270,2265r-53,46l2162,2355r-58,41l2044,2434r-62,35l1918,2500r-66,29l1784,2553r-70,22l1643,2593r-73,14l1496,2617r-75,6l1345,2625r-76,-2l1193,2617r-73,-10l1047,2593r-71,-18l906,2553r-68,-24l772,2500r-64,-31l646,2434r-60,-38l528,2355r-55,-44l420,2265r-51,-49l322,2164r-45,-54l235,2053r-39,-58l160,1934r-32,-62l99,1807,73,1741,52,1673,33,1603,19,1532,9,1460,2,1387,,1312xe" filled="f" strokeweight=".70044mm">
                  <v:path arrowok="t" o:connecttype="custom" o:connectlocs="2,1258;19,1112;52,972;99,838;160,711;235,591;322,481;420,380;528,290;646,211;772,145;906,91;1047,52;1193,28;1345,20;1496,28;1643,52;1784,91;1918,145;2044,211;2162,290;2270,380;2368,481;2455,591;2530,711;2591,838;2638,972;2671,1112;2688,1258;2688,1407;2671,1552;2638,1693;2591,1827;2530,1954;2455,2073;2368,2184;2270,2285;2162,2375;2044,2454;1918,2520;1784,2573;1643,2613;1496,2637;1345,2645;1193,2637;1047,2613;906,2573;772,2520;646,2454;528,2375;420,2285;322,2184;235,2073;160,1954;99,1827;52,1693;19,1552;2,1407" o:connectangles="0,0,0,0,0,0,0,0,0,0,0,0,0,0,0,0,0,0,0,0,0,0,0,0,0,0,0,0,0,0,0,0,0,0,0,0,0,0,0,0,0,0,0,0,0,0,0,0,0,0,0,0,0,0,0,0,0,0"/>
                </v:shape>
                <v:shape id="Picture 93" o:spid="_x0000_s1035" type="#_x0000_t75" style="position:absolute;left:4097;top:473;width:1864;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">
                  <v:imagedata r:id="rId82" o:title=""/>
                </v:shape>
                <v:shape id="Picture 92" o:spid="_x0000_s1036" type="#_x0000_t75" style="position:absolute;left:4293;top:473;width:1523;height: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">
                  <v:imagedata r:id="rId83" o:title=""/>
                </v:shape>
                <v:shape id="Picture 91" o:spid="_x0000_s1037" type="#_x0000_t75" style="position:absolute;left:4440;top:683;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">
                  <v:imagedata r:id="rId84" o:title=""/>
                </v:shape>
                <v:shape id="Picture 90" o:spid="_x0000_s1038" type="#_x0000_t75" style="position:absolute;left:5329;top:683;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">
                  <v:imagedata r:id="rId85" o:title=""/>
                </v:shape>
                <v:shape id="Picture 89" o:spid="_x0000_s1039" type="#_x0000_t75" style="position:absolute;left:4129;top:1182;width:1324;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">
                  <v:imagedata r:id="rId86" o:title=""/>
                </v:shape>
                <v:shape id="Picture 88" o:spid="_x0000_s1040" type="#_x0000_t75" style="position:absolute;left:5238;top:1182;width:412;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">
                  <v:imagedata r:id="rId87" o:title=""/>
                </v:shape>
                <v:shape id="Picture 87" o:spid="_x0000_s1041" type="#_x0000_t75" style="position:absolute;left:5434;top:1182;width:375;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">
                  <v:imagedata r:id="rId88" o:title=""/>
                </v:shape>
                <v:shape id="Picture 86" o:spid="_x0000_s1042" type="#_x0000_t75" style="position:absolute;left:5593;top:1182;width:33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">
                  <v:imagedata r:id="rId89" o:title=""/>
                </v:shape>
                <v:shape id="Picture 85" o:spid="_x0000_s1043" type="#_x0000_t75" style="position:absolute;left:4129;top:1395;width:620;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">
                  <v:imagedata r:id="rId90" o:title=""/>
                </v:shape>
                <v:shape id="Picture 84" o:spid="_x0000_s1044" type="#_x0000_t75" style="position:absolute;left:4534;top:1395;width:26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">
                  <v:imagedata r:id="rId91" o:title=""/>
                </v:shape>
                <v:shape id="Picture 83" o:spid="_x0000_s1045" type="#_x0000_t75" style="position:absolute;left:4588;top:1395;width:121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">
                  <v:imagedata r:id="rId92" o:title=""/>
                </v:shape>
                <v:shape id="Picture 82" o:spid="_x0000_s1046" type="#_x0000_t75" style="position:absolute;left:4129;top:1609;width:92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">
                  <v:imagedata r:id="rId93" o:title=""/>
                </v:shape>
                <v:shape id="Picture 81" o:spid="_x0000_s1047" type="#_x0000_t75" style="position:absolute;left:4840;top:1609;width:412;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">
                  <v:imagedata r:id="rId94" o:title=""/>
                </v:shape>
                <v:shape id="Picture 80" o:spid="_x0000_s1048" type="#_x0000_t75" style="position:absolute;left:5037;top:1609;width:653;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">
                  <v:imagedata r:id="rId95" o:title=""/>
                </v:shape>
                <v:shape id="Picture 79" o:spid="_x0000_s1049" type="#_x0000_t75" style="position:absolute;left:4129;top:1822;width:407;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">
                  <v:imagedata r:id="rId96" o:title=""/>
                </v:shape>
                <v:shape id="Picture 78" o:spid="_x0000_s1050" type="#_x0000_t75" style="position:absolute;left:4321;top:1822;width:690;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">
                  <v:imagedata r:id="rId97" o:title=""/>
                </v:shape>
                <v:shape id="Picture 77" o:spid="_x0000_s1051" type="#_x0000_t75" style="position:absolute;left:4796;top:1822;width:358;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">
                  <v:imagedata r:id="rId98" o:title=""/>
                </v:shape>
                <v:shape id="Picture 76" o:spid="_x0000_s1052" type="#_x0000_t75" style="position:absolute;left:4938;top:1822;width:269;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">
                  <v:imagedata r:id="rId99" o:title=""/>
                </v:shape>
                <v:shape id="Picture 75" o:spid="_x0000_s1053" type="#_x0000_t75" style="position:absolute;left:4992;top:1822;width:358;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">
                  <v:imagedata r:id="rId100" o:title=""/>
                </v:shape>
                <v:shape id="Picture 74" o:spid="_x0000_s1054" type="#_x0000_t75" style="position:absolute;left:5135;top:1822;width:319;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">
                  <v:imagedata r:id="rId101" o:title=""/>
                </v:shape>
                <v:shape id="Freeform 73" o:spid="_x0000_s1055" style="position:absolute;left:1256;top:3703;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" path="m1344,r-76,2l1193,8r-74,10l1046,32,975,50,906,71,838,96r-66,29l707,156r-62,35l585,229r-58,41l472,314r-53,46l369,409r-48,52l276,515r-42,56l196,630r-36,61l127,753,98,818,73,884,51,952r-18,70l19,1092,8,1165r-6,73l,1313r2,74l8,1460r11,73l33,1603r18,70l73,1741r25,66l127,1872r33,62l196,1995r38,59l276,2110r45,54l369,2216r50,49l472,2311r55,44l585,2396r60,38l707,2469r65,31l838,2529r68,25l975,2575r71,18l1119,2607r74,10l1268,2623r76,2l1421,2623r75,-6l1570,2607r73,-14l1714,2575r69,-21l1851,2529r66,-29l1982,2469r62,-35l2104,2396r57,-41l2217,2311r53,-46l2320,2216r48,-52l2413,2110r42,-56l2493,1995r36,-61l2561,1872r29,-65l2616,1741r22,-68l2656,1603r14,-70l2681,1460r6,-73l2689,1313r-2,-75l2681,1165r-11,-73l2656,1022r-18,-70l2616,884r-26,-66l2561,753r-32,-62l2493,630r-38,-59l2413,515r-45,-54l2320,409r-50,-49l2217,314r-56,-44l2104,229r-60,-38l1982,156r-65,-31l1851,96,1783,71,1714,50,1643,32,1570,18,1496,8,1421,2,1344,xe" stroked="f">
                  <v:path arrowok="t" o:connecttype="custom" o:connectlocs="1268,3725;1119,3741;975,3773;838,3819;707,3879;585,3952;472,4037;369,4132;276,4238;196,4353;127,4476;73,4607;33,4745;8,4888;0,5036;8,5183;33,5326;73,5464;127,5595;196,5718;276,5833;369,5939;472,6034;585,6119;707,6192;838,6252;975,6298;1119,6330;1268,6346;1421,6346;1570,6330;1714,6298;1851,6252;1982,6192;2104,6119;2217,6034;2320,5939;2413,5833;2493,5718;2561,5595;2616,5464;2656,5326;2681,5183;2689,5036;2681,4888;2656,4745;2616,4607;2561,4476;2493,4353;2413,4238;2320,4132;2217,4037;2104,3952;1982,3879;1851,3819;1714,3773;1570,3741;1421,3725" o:connectangles="0,0,0,0,0,0,0,0,0,0,0,0,0,0,0,0,0,0,0,0,0,0,0,0,0,0,0,0,0,0,0,0,0,0,0,0,0,0,0,0,0,0,0,0,0,0,0,0,0,0,0,0,0,0,0,0,0,0"/>
                </v:shape>
                <v:shape id="Freeform 72" o:spid="_x0000_s1056" style="position:absolute;left:1256;top:3703;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" path="m,1313r2,-75l8,1165r11,-73l33,1022,51,952,73,884,98,818r29,-65l160,691r36,-61l234,571r42,-56l321,461r48,-52l419,360r53,-46l527,270r58,-41l645,191r62,-35l772,125,838,96,906,71,975,50r71,-18l1119,18,1193,8r75,-6l1344,r77,2l1496,8r74,10l1643,32r71,18l1783,71r68,25l1917,125r65,31l2044,191r60,38l2161,270r56,44l2270,360r50,49l2368,461r45,54l2455,571r38,59l2529,691r32,62l2590,818r26,66l2638,952r18,70l2670,1092r11,73l2687,1238r2,75l2687,1387r-6,73l2670,1533r-14,70l2638,1673r-22,68l2590,1807r-29,65l2529,1934r-36,61l2455,2054r-42,56l2368,2164r-48,52l2270,2265r-53,46l2161,2355r-57,41l2044,2434r-62,35l1917,2500r-66,29l1783,2554r-69,21l1643,2593r-73,14l1496,2617r-75,6l1344,2625r-76,-2l1193,2617r-74,-10l1046,2593r-71,-18l906,2554r-68,-25l772,2500r-65,-31l645,2434r-60,-38l527,2355r-55,-44l419,2265r-50,-49l321,2164r-45,-54l234,2054r-38,-59l160,1934r-33,-62l98,1807,73,1741,51,1673,33,1603,19,1533,8,1460,2,1387,,1313xe" filled="f" strokeweight=".70044mm">
                  <v:path arrowok="t" o:connecttype="custom" o:connectlocs="2,4961;19,4815;51,4675;98,4541;160,4414;234,4294;321,4184;419,4083;527,3993;645,3914;772,3848;906,3794;1046,3755;1193,3731;1344,3723;1496,3731;1643,3755;1783,3794;1917,3848;2044,3914;2161,3993;2270,4083;2368,4184;2455,4294;2529,4414;2590,4541;2638,4675;2670,4815;2687,4961;2687,5110;2670,5256;2638,5396;2590,5530;2529,5657;2455,5777;2368,5887;2270,5988;2161,6078;2044,6157;1917,6223;1783,6277;1643,6316;1496,6340;1344,6348;1193,6340;1046,6316;906,6277;772,6223;645,6157;527,6078;419,5988;321,5887;234,5777;160,5657;98,5530;51,5396;19,5256;2,5110" o:connectangles="0,0,0,0,0,0,0,0,0,0,0,0,0,0,0,0,0,0,0,0,0,0,0,0,0,0,0,0,0,0,0,0,0,0,0,0,0,0,0,0,0,0,0,0,0,0,0,0,0,0,0,0,0,0,0,0,0,0"/>
                </v:shape>
                <v:shape id="Picture 71" o:spid="_x0000_s1057" type="#_x0000_t75" style="position:absolute;left:1669;top:4176;width:1862;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">
                  <v:imagedata r:id="rId82" o:title=""/>
                </v:shape>
                <v:shape id="Picture 70" o:spid="_x0000_s1058" type="#_x0000_t75" style="position:absolute;left:1821;top:4176;width:1607;height: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">
                  <v:imagedata r:id="rId102" o:title=""/>
                </v:shape>
                <v:shape id="Picture 69" o:spid="_x0000_s1059" type="#_x0000_t75" style="position:absolute;left:2013;top:4405;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">
                  <v:imagedata r:id="rId103" o:title=""/>
                </v:shape>
                <v:shape id="Picture 68" o:spid="_x0000_s1060" type="#_x0000_t75" style="position:absolute;left:2901;top:4405;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">
                  <v:imagedata r:id="rId85" o:title=""/>
                </v:shape>
                <v:shape id="Picture 67" o:spid="_x0000_s1061" type="#_x0000_t75" style="position:absolute;left:1704;top:4885;width:182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">
                  <v:imagedata r:id="rId104" o:title=""/>
                </v:shape>
                <v:shape id="Picture 66" o:spid="_x0000_s1062" type="#_x0000_t75" style="position:absolute;left:3320;top:4885;width:211;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">
                  <v:imagedata r:id="rId105" o:title=""/>
                </v:shape>
                <v:shape id="Picture 65" o:spid="_x0000_s1063" type="#_x0000_t75" style="position:absolute;left:1725;top:5133;width:174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">
                  <v:imagedata r:id="rId106" o:title=""/>
                </v:shape>
                <v:shape id="Picture 64" o:spid="_x0000_s1064" type="#_x0000_t75" style="position:absolute;left:3257;top:5133;width:274;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">
                  <v:imagedata r:id="rId107" o:title=""/>
                </v:shape>
                <v:shape id="Picture 63" o:spid="_x0000_s1065" type="#_x0000_t75" style="position:absolute;left:2499;top:5630;width:246;height: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">
                  <v:imagedata r:id="rId108" o:title=""/>
                </v:shape>
                <v:shape id="Picture 62" o:spid="_x0000_s1066" type="#_x0000_t75" style="position:absolute;left:2511;top:5557;width:372;height: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">
                  <v:imagedata r:id="rId109" o:title=""/>
                </v:shape>
                <v:shape id="Freeform 61" o:spid="_x0000_s1067" style="position:absolute;left:6460;top:3892;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" path="m1345,r-76,2l1193,8r-74,10l1047,32,976,50,906,71,838,96r-66,29l708,156r-62,35l586,229r-58,41l473,314r-53,46l369,409r-47,52l277,515r-42,56l196,630r-36,61l128,753,99,818,73,884,52,952r-19,70l19,1092,9,1165r-7,73l,1313r2,74l9,1460r10,73l33,1603r19,70l73,1741r26,66l128,1872r32,62l196,1995r39,59l277,2110r45,54l369,2216r51,49l473,2311r55,44l586,2396r60,38l708,2469r64,31l838,2529r68,25l976,2575r71,18l1119,2607r74,10l1269,2623r76,2l1421,2623r75,-6l1570,2607r73,-14l1714,2575r70,-21l1852,2529r66,-29l1982,2469r62,-35l2104,2396r58,-41l2217,2311r53,-46l2321,2216r47,-52l2413,2110r42,-56l2494,1995r36,-61l2562,1872r29,-65l2616,1741r22,-68l2657,1603r14,-70l2681,1460r7,-73l2690,1313r-2,-75l2681,1165r-10,-73l2657,1022r-19,-70l2616,884r-25,-66l2562,753r-32,-62l2494,630r-39,-59l2413,515r-45,-54l2321,409r-51,-49l2217,314r-55,-44l2104,229r-60,-38l1982,156r-64,-31l1852,96,1784,71,1714,50,1643,32,1570,18,1496,8,1421,2,1345,xe" stroked="f">
                  <v:path arrowok="t" o:connecttype="custom" o:connectlocs="1269,3914;1119,3930;976,3962;838,4008;708,4068;586,4141;473,4226;369,4321;277,4427;196,4542;128,4665;73,4796;33,4934;9,5077;0,5225;9,5372;33,5515;73,5653;128,5784;196,5907;277,6022;369,6128;473,6223;586,6308;708,6381;838,6441;976,6487;1119,6519;1269,6535;1421,6535;1570,6519;1714,6487;1852,6441;1982,6381;2104,6308;2217,6223;2321,6128;2413,6022;2494,5907;2562,5784;2616,5653;2657,5515;2681,5372;2690,5225;2681,5077;2657,4934;2616,4796;2562,4665;2494,4542;2413,4427;2321,4321;2217,4226;2104,4141;1982,4068;1852,4008;1714,3962;1570,3930;1421,3914" o:connectangles="0,0,0,0,0,0,0,0,0,0,0,0,0,0,0,0,0,0,0,0,0,0,0,0,0,0,0,0,0,0,0,0,0,0,0,0,0,0,0,0,0,0,0,0,0,0,0,0,0,0,0,0,0,0,0,0,0,0"/>
                </v:shape>
                <v:shape id="Freeform 60" o:spid="_x0000_s1068" style="position:absolute;left:6460;top:3892;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" path="m,1313r2,-75l9,1165r10,-73l33,1022,52,952,73,884,99,818r29,-65l160,691r36,-61l235,571r42,-56l322,461r47,-52l420,360r53,-46l528,270r58,-41l646,191r62,-35l772,125,838,96,906,71,976,50r71,-18l1119,18,1193,8r76,-6l1345,r76,2l1496,8r74,10l1643,32r71,18l1784,71r68,25l1918,125r64,31l2044,191r60,38l2162,270r55,44l2270,360r51,49l2368,461r45,54l2455,571r39,59l2530,691r32,62l2591,818r25,66l2638,952r19,70l2671,1092r10,73l2688,1238r2,75l2688,1387r-7,73l2671,1533r-14,70l2638,1673r-22,68l2591,1807r-29,65l2530,1934r-36,61l2455,2054r-42,56l2368,2164r-47,52l2270,2265r-53,46l2162,2355r-58,41l2044,2434r-62,35l1918,2500r-66,29l1784,2554r-70,21l1643,2593r-73,14l1496,2617r-75,6l1345,2625r-76,-2l1193,2617r-74,-10l1047,2593r-71,-18l906,2554r-68,-25l772,2500r-64,-31l646,2434r-60,-38l528,2355r-55,-44l420,2265r-51,-49l322,2164r-45,-54l235,2054r-39,-59l160,1934r-32,-62l99,1807,73,1741,52,1673,33,1603,19,1533,9,1460,2,1387,,1313xe" filled="f" strokeweight=".70044mm">
                  <v:path arrowok="t" o:connecttype="custom" o:connectlocs="2,5150;19,5004;52,4864;99,4730;160,4603;235,4483;322,4373;420,4272;528,4182;646,4103;772,4037;906,3983;1047,3944;1193,3920;1345,3912;1496,3920;1643,3944;1784,3983;1918,4037;2044,4103;2162,4182;2270,4272;2368,4373;2455,4483;2530,4603;2591,4730;2638,4864;2671,5004;2688,5150;2688,5299;2671,5445;2638,5585;2591,5719;2530,5846;2455,5966;2368,6076;2270,6177;2162,6267;2044,6346;1918,6412;1784,6466;1643,6505;1496,6529;1345,6537;1193,6529;1047,6505;906,6466;772,6412;646,6346;528,6267;420,6177;322,6076;235,5966;160,5846;99,5719;52,5585;19,5445;2,5299" o:connectangles="0,0,0,0,0,0,0,0,0,0,0,0,0,0,0,0,0,0,0,0,0,0,0,0,0,0,0,0,0,0,0,0,0,0,0,0,0,0,0,0,0,0,0,0,0,0,0,0,0,0,0,0,0,0,0,0,0,0"/>
                </v:shape>
                <v:shape id="Picture 59" o:spid="_x0000_s1069" type="#_x0000_t75" style="position:absolute;left:6873;top:4365;width:1862;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">
                  <v:imagedata r:id="rId82" o:title=""/>
                </v:shape>
                <v:shape id="Picture 58" o:spid="_x0000_s1070" type="#_x0000_t75" style="position:absolute;left:7025;top:4365;width:1605;height: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">
                  <v:imagedata r:id="rId110" o:title=""/>
                </v:shape>
                <v:shape id="Picture 57" o:spid="_x0000_s1071" type="#_x0000_t75" style="position:absolute;left:7214;top:4596;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">
                  <v:imagedata r:id="rId111" o:title=""/>
                </v:shape>
                <v:shape id="Picture 56" o:spid="_x0000_s1072" type="#_x0000_t75" style="position:absolute;left:8103;top:4596;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">
                  <v:imagedata r:id="rId85" o:title=""/>
                </v:shape>
                <v:shape id="Picture 55" o:spid="_x0000_s1073" type="#_x0000_t75" style="position:absolute;left:7137;top:5074;width:1366;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">
                  <v:imagedata r:id="rId112" o:title=""/>
                </v:shape>
                <v:shape id="Picture 54" o:spid="_x0000_s1074" type="#_x0000_t75" style="position:absolute;left:7422;top:5289;width:30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">
                  <v:imagedata r:id="rId113" o:title=""/>
                </v:shape>
                <v:shape id="Picture 53" o:spid="_x0000_s1075" type="#_x0000_t75" style="position:absolute;left:7513;top:5289;width:66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">
                  <v:imagedata r:id="rId114" o:title=""/>
                </v:shape>
                <v:shape id="Picture 52" o:spid="_x0000_s1076" type="#_x0000_t75" style="position:absolute;left:7965;top:5289;width:258;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">
                  <v:imagedata r:id="rId115" o:title=""/>
                </v:shape>
                <v:shape id="Picture 51" o:spid="_x0000_s1077" type="#_x0000_t75" style="position:absolute;left:8007;top:5289;width:31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">
                  <v:imagedata r:id="rId116" o:title=""/>
                </v:shape>
                <v:shape id="Picture 50" o:spid="_x0000_s1078" type="#_x0000_t75" style="position:absolute;left:6945;top:5697;width:1712;height: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">
                  <v:imagedata r:id="rId117" o:title=""/>
                </v:shape>
                <v:shape id="Picture 49" o:spid="_x0000_s1079" type="#_x0000_t75" style="position:absolute;left:8407;top:5623;width:328;height: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">
                  <v:imagedata r:id="rId118" o:title=""/>
                </v:shape>
                <v:shape id="Freeform 48" o:spid="_x0000_s1080" style="position:absolute;left:3306;top:1269;width:392;height:328;visibility:visible;mso-wrap-style:square;v-text-anchor:top" coordsize="392,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" path="m391,l,25,176,327,391,xe" fillcolor="black" stroked="f">
                  <v:path arrowok="t" o:connecttype="custom" o:connectlocs="391,1288;0,1313;176,1615;391,1288" o:connectangles="0,0,0,0"/>
                </v:shape>
                <v:shape id="Picture 47" o:spid="_x0000_s1081" type="#_x0000_t75" style="position:absolute;left:6462;top:6134;width:390;height: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">
                  <v:imagedata r:id="rId119" o:title=""/>
                </v:shape>
                <v:shape id="Freeform 46" o:spid="_x0000_s1082" style="position:absolute;left:3332;top:6076;width:392;height:321;visibility:visible;mso-wrap-style:square;v-text-anchor:top" coordsize="392,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" path="m392,l,20,251,321,392,xe" fillcolor="black" stroked="f">
                  <v:path arrowok="t" o:connecttype="custom" o:connectlocs="392,6096;0,6116;251,6417;392,6096" o:connectangles="0,0,0,0"/>
                </v:shape>
                <v:shape id="Freeform 45" o:spid="_x0000_s1083" style="position:absolute;left:6330;top:1094;width:391;height:335;visibility:visible;mso-wrap-style:square;v-text-anchor:top" coordsize="391,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" path="m,l203,335,391,39,,xe" fillcolor="black" stroked="f">
                  <v:path arrowok="t" o:connecttype="custom" o:connectlocs="0,1113;203,1448;391,1152;0,1113" o:connectangles="0,0,0,0"/>
                </v:shape>
                <v:shape id="Freeform 44" o:spid="_x0000_s1084" style="position:absolute;left:1926;top:3439;width:349;height:368;visibility:visible;mso-wrap-style:square;v-text-anchor:top" coordsize="349,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" path="m,l135,367,348,38,,xe" fillcolor="black" stroked="f">
                  <v:path arrowok="t" o:connecttype="custom" o:connectlocs="0,3459;135,3826;348,3497;0,3459" o:connectangles="0,0,0,0"/>
                </v:shape>
                <v:shape id="Freeform 43" o:spid="_x0000_s1085" style="position:absolute;left:8090;top:3594;width:347;height:373;visibility:visible;mso-wrap-style:square;v-text-anchor:top" coordsize="34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" path="m347,l,53,227,372,347,xe" fillcolor="black" stroked="f">
                  <v:path arrowok="t" o:connecttype="custom" o:connectlocs="347,3614;0,3667;227,3986;347,3614" o:connectangles="0,0,0,0"/>
                </v:shape>
                <v:shape id="AutoShape 42" o:spid="_x0000_s1086" style="position:absolute;top:4215;width:1287;height:2000;visibility:visible;mso-wrap-style:square;v-text-anchor:top" coordsize="1287,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" path="m836,l,,,2000r836,l836,1160r289,l1286,1000,1125,839r-289,l836,xm1125,1160r-160,l965,1321r160,-161xm965,679r,160l1125,839,965,679xe" fillcolor="#4f81bc" stroked="f">
                  <v:path arrowok="t" o:connecttype="custom" o:connectlocs="836,4234;0,4234;0,6234;836,6234;836,5394;1125,5394;1286,5234;1125,5073;836,5073;836,4234;1125,5394;965,5394;965,5555;1125,5394;965,4913;965,5073;1125,5073;965,4913" o:connectangles="0,0,0,0,0,0,0,0,0,0,0,0,0,0,0,0,0,0"/>
                </v:shape>
                <v:shape id="Freeform 41" o:spid="_x0000_s1087" style="position:absolute;top:4215;width:1287;height:2000;visibility:visible;mso-wrap-style:square;v-text-anchor:top" coordsize="1287,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" path="m,l836,r,839l965,839r,-160l1286,1000,965,1321r,-161l836,1160r,840l,2000,,xe" filled="f" strokecolor="#385d89" strokeweight=".70081mm">
                  <v:path arrowok="t" o:connecttype="custom" o:connectlocs="0,4234;836,4234;836,5073;965,5073;965,4913;1286,5234;965,5555;965,5394;836,5394;836,6234;0,6234;0,4234" o:connectangles="0,0,0,0,0,0,0,0,0,0,0,0"/>
                </v:shape>
                <v:shape id="Picture 40" o:spid="_x0000_s1088" type="#_x0000_t75" style="position:absolute;left:20;top:4304;width:798;height: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">
                  <v:imagedata r:id="rId120" o:title=""/>
                </v:shape>
                <v:shape id="Picture 39" o:spid="_x0000_s1089" type="#_x0000_t75" style="position:absolute;left:32;top:4349;width:775;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">
                  <v:imagedata r:id="rId121" o:title=""/>
                </v:shape>
                <v:shape id="Picture 38" o:spid="_x0000_s1090" type="#_x0000_t75" style="position:absolute;left:65;top:4650;width:75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">
                  <v:imagedata r:id="rId122" o:title=""/>
                </v:shape>
                <v:shape id="Picture 37" o:spid="_x0000_s1091" type="#_x0000_t75" style="position:absolute;left:81;top:4951;width:67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">
                  <v:imagedata r:id="rId123" o:title=""/>
                </v:shape>
                <v:shape id="Picture 36" o:spid="_x0000_s1092" type="#_x0000_t75" style="position:absolute;left:490;top:4951;width:328;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">
                  <v:imagedata r:id="rId124" o:title=""/>
                </v:shape>
                <v:shape id="Picture 35" o:spid="_x0000_s1093" type="#_x0000_t75" style="position:absolute;left:285;top:5448;width:39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">
                  <v:imagedata r:id="rId125" o:title=""/>
                </v:shape>
                <v:shape id="AutoShape 34" o:spid="_x0000_s1094" style="position:absolute;left:4035;top:6665;width:2281;height:2962;visibility:visible;mso-wrap-style:square;v-text-anchor:top" coordsize="2281,2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" path="m2280,1037l,1037,,2961r2280,l2280,1037xm1425,569r-570,l855,1037r570,l1425,569xm1140,l570,569r1140,l1140,xe" fillcolor="#4f81bc" stroked="f">
                  <v:path arrowok="t" o:connecttype="custom" o:connectlocs="2280,7721;0,7721;0,9645;2280,9645;2280,7721;1425,7253;855,7253;855,7721;1425,7721;1425,7253;1140,6684;570,7253;1710,7253;1140,6684" o:connectangles="0,0,0,0,0,0,0,0,0,0,0,0,0,0"/>
                </v:shape>
                <v:shape id="Freeform 33" o:spid="_x0000_s1095" style="position:absolute;left:4035;top:6665;width:2281;height:2962;visibility:visible;mso-wrap-style:square;v-text-anchor:top" coordsize="2281,2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" path="m,1037r855,l855,569r-285,l1140,r570,569l1425,569r,468l2280,1037r,1924l,2961,,1037xe" filled="f" strokecolor="#385d89" strokeweight=".70067mm">
                  <v:path arrowok="t" o:connecttype="custom" o:connectlocs="0,7721;855,7721;855,7253;570,7253;1140,6684;1710,7253;1425,7253;1425,7721;2280,7721;2280,9645;0,9645;0,7721" o:connectangles="0,0,0,0,0,0,0,0,0,0,0,0"/>
                </v:shape>
                <v:shape id="Picture 32" o:spid="_x0000_s1096" type="#_x0000_t75" style="position:absolute;left:4052;top:7791;width:2243;height: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">
                  <v:imagedata r:id="rId126" o:title=""/>
                </v:shape>
                <v:shape id="Picture 31" o:spid="_x0000_s1097" type="#_x0000_t75" style="position:absolute;left:4337;top:7791;width:1717;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">
                  <v:imagedata r:id="rId127" o:title=""/>
                </v:shape>
                <v:shape id="Picture 30" o:spid="_x0000_s1098" type="#_x0000_t75" style="position:absolute;left:4099;top:8022;width:1118;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">
                  <v:imagedata r:id="rId128" o:title=""/>
                </v:shape>
                <v:shape id="Picture 29" o:spid="_x0000_s1099" type="#_x0000_t75" style="position:absolute;left:4950;top:8022;width:330;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">
                  <v:imagedata r:id="rId129" o:title=""/>
                </v:shape>
                <v:shape id="Picture 28" o:spid="_x0000_s1100" type="#_x0000_t75" style="position:absolute;left:5013;top:8022;width:128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">
                  <v:imagedata r:id="rId130" o:title=""/>
                </v:shape>
                <v:shape id="Picture 27" o:spid="_x0000_s1101" type="#_x0000_t75" style="position:absolute;left:4118;top:8320;width:110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">
                  <v:imagedata r:id="rId131" o:title=""/>
                </v:shape>
                <v:shape id="Picture 26" o:spid="_x0000_s1102" type="#_x0000_t75" style="position:absolute;left:4952;top:8320;width:132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">
                  <v:imagedata r:id="rId132" o:title=""/>
                </v:shape>
                <v:shape id="Picture 25" o:spid="_x0000_s1103" type="#_x0000_t75" style="position:absolute;left:4073;top:8621;width:222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">
                  <v:imagedata r:id="rId133" o:title=""/>
                </v:shape>
                <v:shape id="Picture 24" o:spid="_x0000_s1104" type="#_x0000_t75" style="position:absolute;left:4312;top:8922;width:74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">
                  <v:imagedata r:id="rId134" o:title=""/>
                </v:shape>
                <v:shape id="Picture 23" o:spid="_x0000_s1105" type="#_x0000_t75" style="position:absolute;left:4789;top:8922;width:33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">
                  <v:imagedata r:id="rId135" o:title=""/>
                </v:shape>
                <v:shape id="Picture 22" o:spid="_x0000_s1106" type="#_x0000_t75" style="position:absolute;left:4854;top:8922;width:122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">
                  <v:imagedata r:id="rId136" o:title=""/>
                </v:shape>
                <v:shape id="Picture 21" o:spid="_x0000_s1107" type="#_x0000_t75" style="position:absolute;left:4630;top:9223;width:1088;height: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">
                  <v:imagedata r:id="rId137" o:title=""/>
                </v:shape>
                <v:shape id="Picture 20" o:spid="_x0000_s1108" type="#_x0000_t75" style="position:absolute;left:5451;top:9223;width:393;height: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">
                  <v:imagedata r:id="rId138" o:title=""/>
                </v:shape>
                <v:shape id="AutoShape 19" o:spid="_x0000_s1109" style="position:absolute;left:7716;top:1592;width:1904;height:1034;visibility:visible;mso-wrap-style:square;v-text-anchor:top" coordsize="1904,1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" path="m1904,646r-1237,l667,1034r1237,l1904,646xm259,259l,517,259,776r,-130l1904,646r,-258l259,388r,-129xm1904,l667,r,388l1904,388,1904,xe" fillcolor="#4f81bc" stroked="f">
                  <v:path arrowok="t" o:connecttype="custom" o:connectlocs="1904,2257;667,2257;667,2645;1904,2645;1904,2257;259,1870;0,2128;259,2387;259,2257;1904,2257;1904,1999;259,1999;259,1870;1904,1611;667,1611;667,1999;1904,1999;1904,1611" o:connectangles="0,0,0,0,0,0,0,0,0,0,0,0,0,0,0,0,0,0"/>
                </v:shape>
                <v:shape id="AutoShape 18" o:spid="_x0000_s1110" style="position:absolute;left:7688;top:1572;width:1952;height:1074;visibility:visible;mso-wrap-style:square;v-text-anchor:top" coordsize="1952,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" path="m675,666r,408l1952,1074r,-20l715,1054r-20,-20l715,1034r,-348l695,686,675,666xm715,1034r-20,l715,1054r,-20xm1912,1034r-1197,l715,1054r1197,l1912,1034xm1912,20r,1034l1932,1034r20,l1952,40r-20,l1912,20xm1952,1034r-20,l1912,1054r40,l1952,1034xm307,231l,537,307,844r,-48l267,796r,-48l70,551r-28,l42,523r28,l267,327r,-48l307,279r,-48xm267,748r,48l301,782,267,748xm715,647r-448,l267,748r34,34l267,796r40,l307,686r-20,l307,666r408,l715,647xm307,666r-20,20l307,686r,-20xm675,666r-368,l307,686r368,l675,666xm715,666r-40,l695,686r20,l715,666xm42,523r,28l56,537,42,523xm56,537l42,551r28,l56,537xm70,523r-28,l56,537,70,523xm307,279r-40,l301,293r-34,34l267,428r448,l715,408r-408,l287,388r20,l307,279xm307,388r-20,l307,408r,-20xm675,388r-368,l307,408r368,l675,388xm1952,l675,r,408l695,388r20,l715,40r-20,l715,20r1237,l1952,xm715,388r-20,l675,408r40,l715,388xm267,279r,48l301,293,267,279xm715,20l695,40r20,l715,20xm1912,20l715,20r,20l1912,40r,-20xm1952,20r-40,l1932,40r20,l1952,20xe" fillcolor="#385d89" stroked="f">
                  <v:path arrowok="t" o:connecttype="custom" o:connectlocs="1952,2665;695,2625;695,2277;695,2625;1912,2625;1912,2645;1912,2645;1952,1631;1952,2625;1952,2645;0,2128;267,2387;42,2142;267,1918;307,1822;301,2373;267,2238;267,2387;287,2277;715,2238;307,2277;307,2257;675,2257;695,2277;42,2114;42,2114;70,2142;42,2114;307,1870;267,1918;715,1999;307,1979;287,1979;675,1979;675,1999;675,1591;715,1979;715,1611;715,1979;715,1999;267,1918;715,1611;715,1611;715,1631;1952,1611;1952,1631" o:connectangles="0,0,0,0,0,0,0,0,0,0,0,0,0,0,0,0,0,0,0,0,0,0,0,0,0,0,0,0,0,0,0,0,0,0,0,0,0,0,0,0,0,0,0,0,0,0"/>
                </v:shape>
                <v:shape id="Picture 17" o:spid="_x0000_s1111" type="#_x0000_t75" style="position:absolute;left:8402;top:1682;width:1198;height: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">
                  <v:imagedata r:id="rId139" o:title=""/>
                </v:shape>
                <v:shape id="Picture 16" o:spid="_x0000_s1112" type="#_x0000_t75" style="position:absolute;left:8414;top:1794;width:85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">
                  <v:imagedata r:id="rId140" o:title=""/>
                </v:shape>
                <v:shape id="Picture 15" o:spid="_x0000_s1113" type="#_x0000_t75" style="position:absolute;left:9001;top:1794;width:580;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">
                  <v:imagedata r:id="rId141" o:title=""/>
                </v:shape>
                <v:shape id="Picture 14" o:spid="_x0000_s1114" type="#_x0000_t75" style="position:absolute;left:9314;top:1794;width:28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">
                  <v:imagedata r:id="rId142" o:title=""/>
                </v:shape>
                <v:shape id="AutoShape 13" o:spid="_x0000_s1115" style="position:absolute;left:9180;top:4303;width:1273;height:1737;visibility:visible;mso-wrap-style:square;v-text-anchor:top" coordsize="1273,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" path="m1272,1026r-826,l446,1736r826,l1272,1026xm318,550l,868r318,317l318,1026r954,l1272,709r-954,l318,550xm1272,l446,r,709l1272,709,1272,xe" fillcolor="#4f81bc" stroked="f">
                  <v:path arrowok="t" o:connecttype="custom" o:connectlocs="1272,5349;446,5349;446,6059;1272,6059;1272,5349;318,4873;0,5191;318,5508;318,5349;1272,5349;1272,5032;318,5032;318,4873;1272,4323;446,4323;446,5032;1272,5032;1272,4323" o:connectangles="0,0,0,0,0,0,0,0,0,0,0,0,0,0,0,0,0,0"/>
                </v:shape>
                <v:shape id="AutoShape 12" o:spid="_x0000_s1116" style="position:absolute;left:9152;top:4283;width:1313;height:1776;visibility:visible;mso-wrap-style:square;v-text-anchor:top" coordsize="1313,1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" path="m454,1046r,730l1313,1776r,-20l493,1756r-19,-20l493,1736r,-670l474,1066r-20,-20xm493,1736r-19,l493,1756r,-20xm1280,1736r-787,l493,1756r787,l1280,1736xm1280,20r,1736l1300,1736r13,l1313,39r-13,l1280,20xm1313,1736r-13,l1280,1756r33,l1313,1736xm366,523l,888r366,365l366,1205r-40,l326,1157,70,902r-28,l42,874r28,l326,618r,-48l366,570r,-47xm326,1157r,48l360,1191r-34,-34xm493,1027r-167,l326,1157r34,34l326,1205r40,l366,1066r-20,l366,1046r127,l493,1027xm366,1046r-20,20l366,1066r,-20xm454,1046r-88,l366,1066r88,l454,1046xm493,1046r-39,l474,1066r19,l493,1046xm42,874r,28l56,888,42,874xm56,888l42,902r28,l56,888xm70,874r-28,l56,888,70,874xm366,570r-40,l360,584r-34,34l326,749r167,l493,729r-127,l346,709r20,l366,570xm366,709r-20,l366,729r,-20xm454,709r-88,l366,729r88,l454,709xm1313,l454,r,729l474,709r19,l493,39r-19,l493,20r820,l1313,xm493,709r-19,l454,729r39,l493,709xm326,570r,48l360,584,326,570xm493,20l474,39r19,l493,20xm1280,20r-787,l493,39r787,l1280,20xm1313,20r-33,l1300,39r13,l1313,20xe" fillcolor="#385d89" stroked="f">
                  <v:path arrowok="t" o:connecttype="custom" o:connectlocs="1313,6079;474,6039;474,5369;474,6039;1280,6039;1280,6059;1280,6059;1313,4342;1313,6039;1313,6059;0,5191;326,5508;42,5205;326,4921;366,4826;360,5494;326,5330;326,5508;346,5369;493,5330;366,5369;366,5349;454,5349;474,5369;42,5177;42,5177;70,5205;42,5177;366,4873;326,4921;493,5032;366,5012;346,5012;454,5012;454,5032;454,4303;493,5012;493,4323;493,5012;493,5032;326,4921;493,4323;493,4323;493,4342;1313,4323;1313,4342" o:connectangles="0,0,0,0,0,0,0,0,0,0,0,0,0,0,0,0,0,0,0,0,0,0,0,0,0,0,0,0,0,0,0,0,0,0,0,0,0,0,0,0,0,0,0,0,0,0"/>
                </v:shape>
                <v:shape id="Picture 11" o:spid="_x0000_s1117" type="#_x0000_t75" style="position:absolute;left:9644;top:4391;width:7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">
                  <v:imagedata r:id="rId143" o:title=""/>
                </v:shape>
                <v:shape id="Picture 10" o:spid="_x0000_s1118" type="#_x0000_t75" style="position:absolute;left:9719;top:4391;width:569;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">
                  <v:imagedata r:id="rId144" o:title=""/>
                </v:shape>
                <v:shape id="Picture 9" o:spid="_x0000_s1119" type="#_x0000_t75" style="position:absolute;left:10020;top:4391;width:330;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">
                  <v:imagedata r:id="rId145" o:title=""/>
                </v:shape>
                <v:shape id="Picture 8" o:spid="_x0000_s1120" type="#_x0000_t75" style="position:absolute;left:9674;top:4622;width:72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">
                  <v:imagedata r:id="rId146" o:title=""/>
                </v:shape>
                <v:shape id="Picture 7" o:spid="_x0000_s1121" type="#_x0000_t75" style="position:absolute;left:9726;top:4923;width:667;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">
                  <v:imagedata r:id="rId147" o:title=""/>
                </v:shape>
                <v:shape id="Picture 6" o:spid="_x0000_s1122" type="#_x0000_t75" style="position:absolute;left:9656;top:5221;width:775;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">
                  <v:imagedata r:id="rId148" o:title=""/>
                </v:shape>
                <v:shape id="Picture 5" o:spid="_x0000_s1123" type="#_x0000_t75" style="position:absolute;left:9742;top:5525;width:587;height: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">
                  <v:imagedata r:id="rId149" o:title=""/>
                </v:shape>
                <v:shape id="Picture 4" o:spid="_x0000_s1124" type="#_x0000_t75" style="position:absolute;left:10062;top:5525;width:368;height: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">
                  <v:imagedata r:id="rId150" o:title=""/>
                </v:shape>
                <w10:wrap type="topAndBottom"/>
              </v:group>
            </w:pict>
          </mc:Fallback>
        </mc:AlternateContent>
      </w:r>
      <w:r>
        <w:rPr>
          <w:rFonts w:ascii="Book Antiqua" w:hAnsi="Book Antiqua"/>
          <w:b/>
          <w:sz w:val="24"/>
          <w:szCs w:val="24"/>
          <w:lang w:val="en-US"/>
        </w:rPr>
        <w:t xml:space="preserve">Figure 2 </w:t>
      </w:r>
      <w:r w:rsidR="00087B25" w:rsidRPr="000166F8">
        <w:rPr>
          <w:rFonts w:ascii="Book Antiqua" w:hAnsi="Book Antiqua"/>
          <w:b/>
          <w:sz w:val="24"/>
          <w:szCs w:val="24"/>
          <w:lang w:val="en-US"/>
        </w:rPr>
        <w:t xml:space="preserve">Multidimensional fatigue model depicting the biological, </w:t>
      </w:r>
      <w:proofErr w:type="spellStart"/>
      <w:r w:rsidR="00087B25" w:rsidRPr="000166F8">
        <w:rPr>
          <w:rFonts w:ascii="Book Antiqua" w:hAnsi="Book Antiqua"/>
          <w:b/>
          <w:sz w:val="24"/>
          <w:szCs w:val="24"/>
          <w:lang w:val="en-US"/>
        </w:rPr>
        <w:t>psychobehavioral</w:t>
      </w:r>
      <w:proofErr w:type="spellEnd"/>
      <w:r w:rsidR="00087B25" w:rsidRPr="000166F8">
        <w:rPr>
          <w:rFonts w:ascii="Book Antiqua" w:hAnsi="Book Antiqua"/>
          <w:b/>
          <w:sz w:val="24"/>
          <w:szCs w:val="24"/>
          <w:lang w:val="en-US"/>
        </w:rPr>
        <w:t xml:space="preserve"> and functional factors that play roles in the etiology of fatigue.</w:t>
      </w:r>
      <w:r w:rsidR="00087B25" w:rsidRPr="00E059A1">
        <w:rPr>
          <w:rFonts w:ascii="Book Antiqua" w:hAnsi="Book Antiqua"/>
          <w:sz w:val="24"/>
          <w:szCs w:val="24"/>
          <w:lang w:val="en-US"/>
        </w:rPr>
        <w:t xml:space="preserve"> The fatigue-related diagnostic tests mentioned in the rectangles are also mentioned in this paper.</w:t>
      </w:r>
      <w:r>
        <w:rPr>
          <w:rFonts w:ascii="Book Antiqua" w:hAnsi="Book Antiqua"/>
          <w:sz w:val="24"/>
          <w:szCs w:val="24"/>
          <w:lang w:val="en-US" w:eastAsia="zh-CN"/>
        </w:rPr>
        <w:t xml:space="preserve"> </w:t>
      </w:r>
      <w:r w:rsidR="00876DA8" w:rsidRPr="000166F8">
        <w:rPr>
          <w:rFonts w:ascii="Book Antiqua" w:hAnsi="Book Antiqua"/>
          <w:sz w:val="24"/>
          <w:szCs w:val="24"/>
          <w:lang w:val="en-US"/>
        </w:rPr>
        <w:t xml:space="preserve">CDI: Children’s </w:t>
      </w:r>
      <w:r w:rsidR="00876DA8">
        <w:rPr>
          <w:rFonts w:ascii="Book Antiqua" w:hAnsi="Book Antiqua"/>
          <w:sz w:val="24"/>
          <w:szCs w:val="24"/>
          <w:lang w:val="en-US"/>
        </w:rPr>
        <w:t xml:space="preserve">Depression Inventory; </w:t>
      </w:r>
      <w:r w:rsidR="00876DA8" w:rsidRPr="00876DA8">
        <w:rPr>
          <w:rFonts w:ascii="Book Antiqua" w:hAnsi="Book Antiqua"/>
          <w:sz w:val="24"/>
          <w:szCs w:val="24"/>
          <w:lang w:val="en-US"/>
        </w:rPr>
        <w:t>CBCL</w:t>
      </w:r>
      <w:r w:rsidR="00876DA8">
        <w:rPr>
          <w:rFonts w:ascii="Book Antiqua" w:hAnsi="Book Antiqua"/>
          <w:sz w:val="24"/>
          <w:szCs w:val="24"/>
          <w:lang w:val="en-US"/>
        </w:rPr>
        <w:t xml:space="preserve">: </w:t>
      </w:r>
      <w:r w:rsidR="00876DA8" w:rsidRPr="00876DA8">
        <w:rPr>
          <w:rFonts w:ascii="Book Antiqua" w:hAnsi="Book Antiqua"/>
          <w:sz w:val="24"/>
          <w:szCs w:val="24"/>
          <w:lang w:val="en-US"/>
        </w:rPr>
        <w:t>Child Behavior Checklist</w:t>
      </w:r>
      <w:r w:rsidR="00876DA8">
        <w:rPr>
          <w:rFonts w:ascii="Book Antiqua" w:hAnsi="Book Antiqua"/>
          <w:sz w:val="24"/>
          <w:szCs w:val="24"/>
          <w:lang w:val="en-US"/>
        </w:rPr>
        <w:t xml:space="preserve">; SSR: </w:t>
      </w:r>
      <w:r w:rsidR="00876DA8" w:rsidRPr="00876DA8">
        <w:rPr>
          <w:rFonts w:ascii="Book Antiqua" w:hAnsi="Book Antiqua"/>
          <w:sz w:val="24"/>
          <w:szCs w:val="24"/>
          <w:lang w:val="en-US"/>
        </w:rPr>
        <w:t>Sleep Self Report</w:t>
      </w:r>
      <w:r w:rsidR="00876DA8">
        <w:rPr>
          <w:rFonts w:ascii="Book Antiqua" w:hAnsi="Book Antiqua"/>
          <w:sz w:val="24"/>
          <w:szCs w:val="24"/>
          <w:lang w:val="en-US"/>
        </w:rPr>
        <w:t xml:space="preserve">; YSR: </w:t>
      </w:r>
      <w:r w:rsidR="00876DA8" w:rsidRPr="00876DA8">
        <w:rPr>
          <w:rFonts w:ascii="Book Antiqua" w:hAnsi="Book Antiqua"/>
          <w:sz w:val="24"/>
          <w:szCs w:val="24"/>
          <w:lang w:val="en-US"/>
        </w:rPr>
        <w:t>Youth Self Report</w:t>
      </w:r>
      <w:r w:rsidR="00876DA8">
        <w:rPr>
          <w:rFonts w:ascii="Book Antiqua" w:hAnsi="Book Antiqua"/>
          <w:sz w:val="24"/>
          <w:szCs w:val="24"/>
          <w:lang w:val="en-US"/>
        </w:rPr>
        <w:t>.</w:t>
      </w:r>
    </w:p>
    <w:sectPr w:rsidR="00087B25" w:rsidRPr="000166F8" w:rsidSect="000166F8">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proofState w:spelling="clean" w:grammar="clean"/>
  <w:defaultTabStop w:val="708"/>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98|203|197|186|198|197|200|198|197|187|202|197|189|205|197|187|206|"/>
    <w:docVar w:name="Username" w:val="Senior Editor"/>
  </w:docVars>
  <w:rsids>
    <w:rsidRoot w:val="009362EE"/>
    <w:rsid w:val="000166F8"/>
    <w:rsid w:val="00087B25"/>
    <w:rsid w:val="00115C85"/>
    <w:rsid w:val="001673D0"/>
    <w:rsid w:val="001A3598"/>
    <w:rsid w:val="001C22A9"/>
    <w:rsid w:val="0020222E"/>
    <w:rsid w:val="0020324F"/>
    <w:rsid w:val="002464F4"/>
    <w:rsid w:val="002B7728"/>
    <w:rsid w:val="00314F71"/>
    <w:rsid w:val="0035103A"/>
    <w:rsid w:val="00382623"/>
    <w:rsid w:val="003871C9"/>
    <w:rsid w:val="003B497E"/>
    <w:rsid w:val="003D0B00"/>
    <w:rsid w:val="00403A4A"/>
    <w:rsid w:val="004151DD"/>
    <w:rsid w:val="004343B1"/>
    <w:rsid w:val="00452A35"/>
    <w:rsid w:val="0046188B"/>
    <w:rsid w:val="00461A38"/>
    <w:rsid w:val="00463D2B"/>
    <w:rsid w:val="004B6932"/>
    <w:rsid w:val="004C7EBE"/>
    <w:rsid w:val="00515944"/>
    <w:rsid w:val="00554551"/>
    <w:rsid w:val="00554C05"/>
    <w:rsid w:val="00566D41"/>
    <w:rsid w:val="00585A2C"/>
    <w:rsid w:val="00586693"/>
    <w:rsid w:val="005A7A79"/>
    <w:rsid w:val="005B5CDF"/>
    <w:rsid w:val="005D5E27"/>
    <w:rsid w:val="00627263"/>
    <w:rsid w:val="00636A44"/>
    <w:rsid w:val="0065770C"/>
    <w:rsid w:val="00665018"/>
    <w:rsid w:val="006C7E42"/>
    <w:rsid w:val="00731F50"/>
    <w:rsid w:val="007332AF"/>
    <w:rsid w:val="00764C86"/>
    <w:rsid w:val="007F2A2E"/>
    <w:rsid w:val="008003B2"/>
    <w:rsid w:val="0081273C"/>
    <w:rsid w:val="00876DA8"/>
    <w:rsid w:val="008868B2"/>
    <w:rsid w:val="008C111F"/>
    <w:rsid w:val="008D3BE9"/>
    <w:rsid w:val="008D74F1"/>
    <w:rsid w:val="008E6124"/>
    <w:rsid w:val="00912895"/>
    <w:rsid w:val="00922015"/>
    <w:rsid w:val="0092725D"/>
    <w:rsid w:val="00934972"/>
    <w:rsid w:val="009362EE"/>
    <w:rsid w:val="0096053D"/>
    <w:rsid w:val="00970335"/>
    <w:rsid w:val="00974AF3"/>
    <w:rsid w:val="009756BF"/>
    <w:rsid w:val="009A0BA7"/>
    <w:rsid w:val="009C6219"/>
    <w:rsid w:val="00A22B55"/>
    <w:rsid w:val="00A740C7"/>
    <w:rsid w:val="00AA21E2"/>
    <w:rsid w:val="00AD0983"/>
    <w:rsid w:val="00AD0DCC"/>
    <w:rsid w:val="00AE08F9"/>
    <w:rsid w:val="00AF0C98"/>
    <w:rsid w:val="00B27F01"/>
    <w:rsid w:val="00BB3F5C"/>
    <w:rsid w:val="00BD21AF"/>
    <w:rsid w:val="00C05445"/>
    <w:rsid w:val="00C11DDC"/>
    <w:rsid w:val="00C57F27"/>
    <w:rsid w:val="00CA3E33"/>
    <w:rsid w:val="00CB2BC0"/>
    <w:rsid w:val="00D270A8"/>
    <w:rsid w:val="00D756FE"/>
    <w:rsid w:val="00D93E05"/>
    <w:rsid w:val="00DA79B0"/>
    <w:rsid w:val="00DA7E6D"/>
    <w:rsid w:val="00DF08BF"/>
    <w:rsid w:val="00E059A1"/>
    <w:rsid w:val="00E50DB9"/>
    <w:rsid w:val="00E75A74"/>
    <w:rsid w:val="00E84068"/>
    <w:rsid w:val="00ED6B06"/>
    <w:rsid w:val="00F36EC1"/>
    <w:rsid w:val="00F662E1"/>
    <w:rsid w:val="00F720E2"/>
    <w:rsid w:val="00F74D12"/>
    <w:rsid w:val="00F92AA1"/>
    <w:rsid w:val="00FA70E5"/>
    <w:rsid w:val="00FB0E27"/>
    <w:rsid w:val="00FC0B1A"/>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94420"/>
  <w15:docId w15:val="{677C266A-48DB-42FA-B12E-BEBFE3FF3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link w:val="Heading1Char"/>
    <w:uiPriority w:val="1"/>
    <w:qFormat/>
    <w:rsid w:val="00F92AA1"/>
    <w:pPr>
      <w:widowControl w:val="0"/>
      <w:autoSpaceDE w:val="0"/>
      <w:autoSpaceDN w:val="0"/>
      <w:spacing w:before="132" w:after="0" w:line="240" w:lineRule="auto"/>
      <w:ind w:left="480"/>
      <w:outlineLvl w:val="0"/>
    </w:pPr>
    <w:rPr>
      <w:rFonts w:ascii="Trebuchet MS" w:eastAsia="Trebuchet MS" w:hAnsi="Trebuchet MS" w:cs="Trebuchet MS"/>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7F0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27F01"/>
    <w:rPr>
      <w:rFonts w:ascii="Calibri" w:hAnsi="Calibri"/>
      <w:noProof/>
      <w:lang w:val="en-US"/>
    </w:rPr>
  </w:style>
  <w:style w:type="paragraph" w:customStyle="1" w:styleId="EndNoteBibliography">
    <w:name w:val="EndNote Bibliography"/>
    <w:basedOn w:val="Normal"/>
    <w:link w:val="EndNoteBibliographyChar"/>
    <w:rsid w:val="00B27F0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27F01"/>
    <w:rPr>
      <w:rFonts w:ascii="Calibri" w:hAnsi="Calibri"/>
      <w:noProof/>
      <w:lang w:val="en-US"/>
    </w:rPr>
  </w:style>
  <w:style w:type="table" w:styleId="TableGrid">
    <w:name w:val="Table Grid"/>
    <w:basedOn w:val="TableNormal"/>
    <w:uiPriority w:val="39"/>
    <w:rsid w:val="005B5C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1"/>
    <w:rsid w:val="00F92AA1"/>
    <w:rPr>
      <w:rFonts w:ascii="Trebuchet MS" w:eastAsia="Trebuchet MS" w:hAnsi="Trebuchet MS" w:cs="Trebuchet MS"/>
      <w:b/>
      <w:bCs/>
      <w:sz w:val="24"/>
      <w:szCs w:val="24"/>
      <w:lang w:val="en-US"/>
    </w:rPr>
  </w:style>
  <w:style w:type="table" w:customStyle="1" w:styleId="TableNormal1">
    <w:name w:val="Table Normal1"/>
    <w:uiPriority w:val="2"/>
    <w:semiHidden/>
    <w:unhideWhenUsed/>
    <w:qFormat/>
    <w:rsid w:val="00F92AA1"/>
    <w:pPr>
      <w:widowControl w:val="0"/>
      <w:autoSpaceDE w:val="0"/>
      <w:autoSpaceDN w:val="0"/>
      <w:spacing w:after="0" w:line="240" w:lineRule="auto"/>
    </w:pPr>
    <w:rPr>
      <w:rFonts w:ascii="Book Antiqua" w:eastAsia="Arial Unicode MS" w:hAnsi="Book Antiqua" w:cs="Book Antiqua"/>
      <w:sz w:val="24"/>
      <w:szCs w:val="24"/>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F92AA1"/>
    <w:pPr>
      <w:widowControl w:val="0"/>
      <w:autoSpaceDE w:val="0"/>
      <w:autoSpaceDN w:val="0"/>
      <w:spacing w:after="0" w:line="240" w:lineRule="auto"/>
    </w:pPr>
    <w:rPr>
      <w:rFonts w:ascii="Book Antiqua" w:eastAsia="Arial Unicode MS" w:hAnsi="Book Antiqua" w:cs="Book Antiqua"/>
      <w:sz w:val="24"/>
      <w:szCs w:val="24"/>
      <w:lang w:val="en-US"/>
    </w:rPr>
  </w:style>
  <w:style w:type="character" w:customStyle="1" w:styleId="BodyTextChar">
    <w:name w:val="Body Text Char"/>
    <w:basedOn w:val="DefaultParagraphFont"/>
    <w:link w:val="BodyText"/>
    <w:uiPriority w:val="1"/>
    <w:rsid w:val="00F92AA1"/>
    <w:rPr>
      <w:rFonts w:ascii="Book Antiqua" w:eastAsia="Arial Unicode MS" w:hAnsi="Book Antiqua" w:cs="Book Antiqua"/>
      <w:sz w:val="24"/>
      <w:szCs w:val="24"/>
      <w:lang w:val="en-US"/>
    </w:rPr>
  </w:style>
  <w:style w:type="paragraph" w:customStyle="1" w:styleId="TableParagraph">
    <w:name w:val="Table Paragraph"/>
    <w:basedOn w:val="Normal"/>
    <w:uiPriority w:val="1"/>
    <w:qFormat/>
    <w:rsid w:val="00F92AA1"/>
    <w:pPr>
      <w:widowControl w:val="0"/>
      <w:autoSpaceDE w:val="0"/>
      <w:autoSpaceDN w:val="0"/>
      <w:spacing w:after="0" w:line="240" w:lineRule="auto"/>
      <w:ind w:left="107"/>
    </w:pPr>
    <w:rPr>
      <w:rFonts w:ascii="Book Antiqua" w:eastAsia="Arial Unicode MS" w:hAnsi="Book Antiqua" w:cs="Book Antiqua"/>
      <w:sz w:val="24"/>
      <w:szCs w:val="24"/>
      <w:lang w:val="en-US"/>
    </w:rPr>
  </w:style>
  <w:style w:type="paragraph" w:styleId="BalloonText">
    <w:name w:val="Balloon Text"/>
    <w:basedOn w:val="Normal"/>
    <w:link w:val="BalloonTextChar"/>
    <w:uiPriority w:val="99"/>
    <w:semiHidden/>
    <w:unhideWhenUsed/>
    <w:rsid w:val="00585A2C"/>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585A2C"/>
    <w:rPr>
      <w:rFonts w:ascii="Segoe UI" w:hAnsi="Segoe UI" w:cs="Segoe UI"/>
      <w:sz w:val="18"/>
      <w:szCs w:val="18"/>
      <w:lang w:val="en-US"/>
    </w:rPr>
  </w:style>
  <w:style w:type="paragraph" w:styleId="CommentText">
    <w:name w:val="annotation text"/>
    <w:basedOn w:val="Normal"/>
    <w:link w:val="CommentTextChar"/>
    <w:uiPriority w:val="99"/>
    <w:semiHidden/>
    <w:unhideWhenUsed/>
    <w:rsid w:val="00912895"/>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912895"/>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912895"/>
    <w:rPr>
      <w:b/>
      <w:bCs/>
    </w:rPr>
  </w:style>
  <w:style w:type="character" w:customStyle="1" w:styleId="CommentSubjectChar">
    <w:name w:val="Comment Subject Char"/>
    <w:basedOn w:val="CommentTextChar"/>
    <w:link w:val="CommentSubject"/>
    <w:uiPriority w:val="99"/>
    <w:semiHidden/>
    <w:rsid w:val="00912895"/>
    <w:rPr>
      <w:rFonts w:ascii="Tahoma" w:hAnsi="Tahoma" w:cs="Tahoma"/>
      <w:b/>
      <w:bCs/>
      <w:sz w:val="16"/>
      <w:szCs w:val="20"/>
      <w:lang w:val="en-US"/>
    </w:rPr>
  </w:style>
  <w:style w:type="character" w:styleId="CommentReference">
    <w:name w:val="annotation reference"/>
    <w:basedOn w:val="DefaultParagraphFont"/>
    <w:uiPriority w:val="99"/>
    <w:semiHidden/>
    <w:unhideWhenUsed/>
    <w:rsid w:val="00912895"/>
    <w:rPr>
      <w:rFonts w:ascii="Tahoma" w:hAnsi="Tahoma" w:cs="Tahoma"/>
      <w:b w:val="0"/>
      <w:i w:val="0"/>
      <w:caps w:val="0"/>
      <w:strike w:val="0"/>
      <w:sz w:val="16"/>
      <w:szCs w:val="16"/>
      <w:u w:val="none"/>
    </w:rPr>
  </w:style>
  <w:style w:type="character" w:styleId="Hyperlink">
    <w:name w:val="Hyperlink"/>
    <w:basedOn w:val="DefaultParagraphFont"/>
    <w:uiPriority w:val="99"/>
    <w:unhideWhenUsed/>
    <w:rsid w:val="00BB3F5C"/>
    <w:rPr>
      <w:color w:val="0563C1" w:themeColor="hyperlink"/>
      <w:u w:val="single"/>
    </w:rPr>
  </w:style>
  <w:style w:type="paragraph" w:styleId="NormalWeb">
    <w:name w:val="Normal (Web)"/>
    <w:basedOn w:val="Normal"/>
    <w:uiPriority w:val="99"/>
    <w:semiHidden/>
    <w:unhideWhenUsed/>
    <w:rsid w:val="005A7A7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634400">
      <w:bodyDiv w:val="1"/>
      <w:marLeft w:val="0"/>
      <w:marRight w:val="0"/>
      <w:marTop w:val="0"/>
      <w:marBottom w:val="0"/>
      <w:divBdr>
        <w:top w:val="none" w:sz="0" w:space="0" w:color="auto"/>
        <w:left w:val="none" w:sz="0" w:space="0" w:color="auto"/>
        <w:bottom w:val="none" w:sz="0" w:space="0" w:color="auto"/>
        <w:right w:val="none" w:sz="0" w:space="0" w:color="auto"/>
      </w:divBdr>
    </w:div>
    <w:div w:id="1230844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2.png"/><Relationship Id="rId21" Type="http://schemas.openxmlformats.org/officeDocument/2006/relationships/image" Target="media/image16.png"/><Relationship Id="rId42" Type="http://schemas.openxmlformats.org/officeDocument/2006/relationships/image" Target="media/image37.png"/><Relationship Id="rId63" Type="http://schemas.openxmlformats.org/officeDocument/2006/relationships/image" Target="media/image58.png"/><Relationship Id="rId84" Type="http://schemas.openxmlformats.org/officeDocument/2006/relationships/image" Target="media/image79.png"/><Relationship Id="rId138" Type="http://schemas.openxmlformats.org/officeDocument/2006/relationships/image" Target="media/image133.png"/><Relationship Id="rId107" Type="http://schemas.openxmlformats.org/officeDocument/2006/relationships/image" Target="media/image102.png"/><Relationship Id="rId11" Type="http://schemas.openxmlformats.org/officeDocument/2006/relationships/image" Target="media/image6.png"/><Relationship Id="rId32" Type="http://schemas.openxmlformats.org/officeDocument/2006/relationships/image" Target="media/image27.png"/><Relationship Id="rId53" Type="http://schemas.openxmlformats.org/officeDocument/2006/relationships/image" Target="media/image48.png"/><Relationship Id="rId74" Type="http://schemas.openxmlformats.org/officeDocument/2006/relationships/image" Target="media/image69.png"/><Relationship Id="rId128" Type="http://schemas.openxmlformats.org/officeDocument/2006/relationships/image" Target="media/image123.png"/><Relationship Id="rId149" Type="http://schemas.openxmlformats.org/officeDocument/2006/relationships/image" Target="media/image144.png"/><Relationship Id="rId5" Type="http://schemas.openxmlformats.org/officeDocument/2006/relationships/hyperlink" Target="http://creativecommons.org/licenses/by-nc/4.0/" TargetMode="External"/><Relationship Id="rId95" Type="http://schemas.openxmlformats.org/officeDocument/2006/relationships/image" Target="media/image90.png"/><Relationship Id="rId22" Type="http://schemas.openxmlformats.org/officeDocument/2006/relationships/image" Target="media/image17.png"/><Relationship Id="rId27" Type="http://schemas.openxmlformats.org/officeDocument/2006/relationships/image" Target="media/image22.png"/><Relationship Id="rId43" Type="http://schemas.openxmlformats.org/officeDocument/2006/relationships/image" Target="media/image38.png"/><Relationship Id="rId48" Type="http://schemas.openxmlformats.org/officeDocument/2006/relationships/image" Target="media/image43.png"/><Relationship Id="rId64" Type="http://schemas.openxmlformats.org/officeDocument/2006/relationships/image" Target="media/image59.png"/><Relationship Id="rId69" Type="http://schemas.openxmlformats.org/officeDocument/2006/relationships/image" Target="media/image64.png"/><Relationship Id="rId113" Type="http://schemas.openxmlformats.org/officeDocument/2006/relationships/image" Target="media/image108.png"/><Relationship Id="rId118" Type="http://schemas.openxmlformats.org/officeDocument/2006/relationships/image" Target="media/image113.png"/><Relationship Id="rId134" Type="http://schemas.openxmlformats.org/officeDocument/2006/relationships/image" Target="media/image129.png"/><Relationship Id="rId139" Type="http://schemas.openxmlformats.org/officeDocument/2006/relationships/image" Target="media/image134.png"/><Relationship Id="rId80" Type="http://schemas.openxmlformats.org/officeDocument/2006/relationships/image" Target="media/image75.png"/><Relationship Id="rId85" Type="http://schemas.openxmlformats.org/officeDocument/2006/relationships/image" Target="media/image80.png"/><Relationship Id="rId150" Type="http://schemas.openxmlformats.org/officeDocument/2006/relationships/image" Target="media/image145.png"/><Relationship Id="rId12" Type="http://schemas.openxmlformats.org/officeDocument/2006/relationships/image" Target="media/image7.png"/><Relationship Id="rId17" Type="http://schemas.openxmlformats.org/officeDocument/2006/relationships/image" Target="media/image12.png"/><Relationship Id="rId33" Type="http://schemas.openxmlformats.org/officeDocument/2006/relationships/image" Target="media/image28.png"/><Relationship Id="rId38" Type="http://schemas.openxmlformats.org/officeDocument/2006/relationships/image" Target="media/image33.png"/><Relationship Id="rId59" Type="http://schemas.openxmlformats.org/officeDocument/2006/relationships/image" Target="media/image54.png"/><Relationship Id="rId103" Type="http://schemas.openxmlformats.org/officeDocument/2006/relationships/image" Target="media/image98.png"/><Relationship Id="rId108" Type="http://schemas.openxmlformats.org/officeDocument/2006/relationships/image" Target="media/image103.png"/><Relationship Id="rId124" Type="http://schemas.openxmlformats.org/officeDocument/2006/relationships/image" Target="media/image119.png"/><Relationship Id="rId129" Type="http://schemas.openxmlformats.org/officeDocument/2006/relationships/image" Target="media/image124.png"/><Relationship Id="rId54" Type="http://schemas.openxmlformats.org/officeDocument/2006/relationships/image" Target="media/image49.png"/><Relationship Id="rId70" Type="http://schemas.openxmlformats.org/officeDocument/2006/relationships/image" Target="media/image65.png"/><Relationship Id="rId75" Type="http://schemas.openxmlformats.org/officeDocument/2006/relationships/image" Target="media/image70.png"/><Relationship Id="rId91" Type="http://schemas.openxmlformats.org/officeDocument/2006/relationships/image" Target="media/image86.png"/><Relationship Id="rId96" Type="http://schemas.openxmlformats.org/officeDocument/2006/relationships/image" Target="media/image91.png"/><Relationship Id="rId140" Type="http://schemas.openxmlformats.org/officeDocument/2006/relationships/image" Target="media/image135.png"/><Relationship Id="rId145"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8.png"/><Relationship Id="rId28" Type="http://schemas.openxmlformats.org/officeDocument/2006/relationships/image" Target="media/image23.png"/><Relationship Id="rId49" Type="http://schemas.openxmlformats.org/officeDocument/2006/relationships/image" Target="media/image44.png"/><Relationship Id="rId114" Type="http://schemas.openxmlformats.org/officeDocument/2006/relationships/image" Target="media/image109.png"/><Relationship Id="rId119" Type="http://schemas.openxmlformats.org/officeDocument/2006/relationships/image" Target="media/image114.png"/><Relationship Id="rId44" Type="http://schemas.openxmlformats.org/officeDocument/2006/relationships/image" Target="media/image39.png"/><Relationship Id="rId60" Type="http://schemas.openxmlformats.org/officeDocument/2006/relationships/image" Target="media/image55.png"/><Relationship Id="rId65" Type="http://schemas.openxmlformats.org/officeDocument/2006/relationships/image" Target="media/image60.png"/><Relationship Id="rId81" Type="http://schemas.openxmlformats.org/officeDocument/2006/relationships/image" Target="media/image76.png"/><Relationship Id="rId86" Type="http://schemas.openxmlformats.org/officeDocument/2006/relationships/image" Target="media/image81.png"/><Relationship Id="rId130" Type="http://schemas.openxmlformats.org/officeDocument/2006/relationships/image" Target="media/image125.png"/><Relationship Id="rId135" Type="http://schemas.openxmlformats.org/officeDocument/2006/relationships/image" Target="media/image130.png"/><Relationship Id="rId151" Type="http://schemas.openxmlformats.org/officeDocument/2006/relationships/fontTable" Target="fontTable.xml"/><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109" Type="http://schemas.openxmlformats.org/officeDocument/2006/relationships/image" Target="media/image10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97" Type="http://schemas.openxmlformats.org/officeDocument/2006/relationships/image" Target="media/image92.png"/><Relationship Id="rId104" Type="http://schemas.openxmlformats.org/officeDocument/2006/relationships/image" Target="media/image99.png"/><Relationship Id="rId120" Type="http://schemas.openxmlformats.org/officeDocument/2006/relationships/image" Target="media/image115.png"/><Relationship Id="rId125" Type="http://schemas.openxmlformats.org/officeDocument/2006/relationships/image" Target="media/image120.png"/><Relationship Id="rId141" Type="http://schemas.openxmlformats.org/officeDocument/2006/relationships/image" Target="media/image136.png"/><Relationship Id="rId146" Type="http://schemas.openxmlformats.org/officeDocument/2006/relationships/image" Target="media/image141.png"/><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image" Target="media/image87.png"/><Relationship Id="rId2" Type="http://schemas.openxmlformats.org/officeDocument/2006/relationships/styles" Target="styles.xml"/><Relationship Id="rId29" Type="http://schemas.openxmlformats.org/officeDocument/2006/relationships/image" Target="media/image24.png"/><Relationship Id="rId24" Type="http://schemas.openxmlformats.org/officeDocument/2006/relationships/image" Target="media/image19.png"/><Relationship Id="rId40" Type="http://schemas.openxmlformats.org/officeDocument/2006/relationships/image" Target="media/image35.png"/><Relationship Id="rId45" Type="http://schemas.openxmlformats.org/officeDocument/2006/relationships/image" Target="media/image40.png"/><Relationship Id="rId66" Type="http://schemas.openxmlformats.org/officeDocument/2006/relationships/image" Target="media/image61.png"/><Relationship Id="rId87" Type="http://schemas.openxmlformats.org/officeDocument/2006/relationships/image" Target="media/image82.png"/><Relationship Id="rId110" Type="http://schemas.openxmlformats.org/officeDocument/2006/relationships/image" Target="media/image105.png"/><Relationship Id="rId115" Type="http://schemas.openxmlformats.org/officeDocument/2006/relationships/image" Target="media/image110.png"/><Relationship Id="rId131" Type="http://schemas.openxmlformats.org/officeDocument/2006/relationships/image" Target="media/image126.png"/><Relationship Id="rId136" Type="http://schemas.openxmlformats.org/officeDocument/2006/relationships/image" Target="media/image131.png"/><Relationship Id="rId61" Type="http://schemas.openxmlformats.org/officeDocument/2006/relationships/image" Target="media/image56.png"/><Relationship Id="rId82" Type="http://schemas.openxmlformats.org/officeDocument/2006/relationships/image" Target="media/image77.png"/><Relationship Id="rId152" Type="http://schemas.openxmlformats.org/officeDocument/2006/relationships/theme" Target="theme/theme1.xml"/><Relationship Id="rId19" Type="http://schemas.openxmlformats.org/officeDocument/2006/relationships/image" Target="media/image14.png"/><Relationship Id="rId14" Type="http://schemas.openxmlformats.org/officeDocument/2006/relationships/image" Target="media/image9.png"/><Relationship Id="rId30" Type="http://schemas.openxmlformats.org/officeDocument/2006/relationships/image" Target="media/image25.png"/><Relationship Id="rId35" Type="http://schemas.openxmlformats.org/officeDocument/2006/relationships/image" Target="media/image30.png"/><Relationship Id="rId56" Type="http://schemas.openxmlformats.org/officeDocument/2006/relationships/image" Target="media/image51.png"/><Relationship Id="rId77" Type="http://schemas.openxmlformats.org/officeDocument/2006/relationships/image" Target="media/image72.png"/><Relationship Id="rId100" Type="http://schemas.openxmlformats.org/officeDocument/2006/relationships/image" Target="media/image95.png"/><Relationship Id="rId105" Type="http://schemas.openxmlformats.org/officeDocument/2006/relationships/image" Target="media/image100.png"/><Relationship Id="rId126" Type="http://schemas.openxmlformats.org/officeDocument/2006/relationships/image" Target="media/image121.png"/><Relationship Id="rId147" Type="http://schemas.openxmlformats.org/officeDocument/2006/relationships/image" Target="media/image14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93" Type="http://schemas.openxmlformats.org/officeDocument/2006/relationships/image" Target="media/image88.png"/><Relationship Id="rId98" Type="http://schemas.openxmlformats.org/officeDocument/2006/relationships/image" Target="media/image93.png"/><Relationship Id="rId121" Type="http://schemas.openxmlformats.org/officeDocument/2006/relationships/image" Target="media/image116.png"/><Relationship Id="rId142" Type="http://schemas.openxmlformats.org/officeDocument/2006/relationships/image" Target="media/image137.png"/><Relationship Id="rId3" Type="http://schemas.openxmlformats.org/officeDocument/2006/relationships/settings" Target="settings.xml"/><Relationship Id="rId25" Type="http://schemas.openxmlformats.org/officeDocument/2006/relationships/image" Target="media/image20.png"/><Relationship Id="rId46" Type="http://schemas.openxmlformats.org/officeDocument/2006/relationships/image" Target="media/image41.png"/><Relationship Id="rId67" Type="http://schemas.openxmlformats.org/officeDocument/2006/relationships/image" Target="media/image62.png"/><Relationship Id="rId116" Type="http://schemas.openxmlformats.org/officeDocument/2006/relationships/image" Target="media/image111.png"/><Relationship Id="rId137" Type="http://schemas.openxmlformats.org/officeDocument/2006/relationships/image" Target="media/image132.png"/><Relationship Id="rId20" Type="http://schemas.openxmlformats.org/officeDocument/2006/relationships/image" Target="media/image15.png"/><Relationship Id="rId41" Type="http://schemas.openxmlformats.org/officeDocument/2006/relationships/image" Target="media/image36.png"/><Relationship Id="rId62" Type="http://schemas.openxmlformats.org/officeDocument/2006/relationships/image" Target="media/image57.png"/><Relationship Id="rId83" Type="http://schemas.openxmlformats.org/officeDocument/2006/relationships/image" Target="media/image78.png"/><Relationship Id="rId88" Type="http://schemas.openxmlformats.org/officeDocument/2006/relationships/image" Target="media/image83.png"/><Relationship Id="rId111" Type="http://schemas.openxmlformats.org/officeDocument/2006/relationships/image" Target="media/image106.png"/><Relationship Id="rId132" Type="http://schemas.openxmlformats.org/officeDocument/2006/relationships/image" Target="media/image127.png"/><Relationship Id="rId15" Type="http://schemas.openxmlformats.org/officeDocument/2006/relationships/image" Target="media/image10.png"/><Relationship Id="rId36" Type="http://schemas.openxmlformats.org/officeDocument/2006/relationships/image" Target="media/image31.png"/><Relationship Id="rId57" Type="http://schemas.openxmlformats.org/officeDocument/2006/relationships/image" Target="media/image52.png"/><Relationship Id="rId106" Type="http://schemas.openxmlformats.org/officeDocument/2006/relationships/image" Target="media/image101.png"/><Relationship Id="rId127" Type="http://schemas.openxmlformats.org/officeDocument/2006/relationships/image" Target="media/image122.png"/><Relationship Id="rId10" Type="http://schemas.openxmlformats.org/officeDocument/2006/relationships/image" Target="media/image5.png"/><Relationship Id="rId31" Type="http://schemas.openxmlformats.org/officeDocument/2006/relationships/image" Target="media/image26.png"/><Relationship Id="rId52" Type="http://schemas.openxmlformats.org/officeDocument/2006/relationships/image" Target="media/image47.png"/><Relationship Id="rId73" Type="http://schemas.openxmlformats.org/officeDocument/2006/relationships/image" Target="media/image68.png"/><Relationship Id="rId78" Type="http://schemas.openxmlformats.org/officeDocument/2006/relationships/image" Target="media/image73.png"/><Relationship Id="rId94" Type="http://schemas.openxmlformats.org/officeDocument/2006/relationships/image" Target="media/image89.png"/><Relationship Id="rId99" Type="http://schemas.openxmlformats.org/officeDocument/2006/relationships/image" Target="media/image94.png"/><Relationship Id="rId101" Type="http://schemas.openxmlformats.org/officeDocument/2006/relationships/image" Target="media/image96.png"/><Relationship Id="rId122" Type="http://schemas.openxmlformats.org/officeDocument/2006/relationships/image" Target="media/image117.png"/><Relationship Id="rId143" Type="http://schemas.openxmlformats.org/officeDocument/2006/relationships/image" Target="media/image138.png"/><Relationship Id="rId148" Type="http://schemas.openxmlformats.org/officeDocument/2006/relationships/image" Target="media/image143.png"/><Relationship Id="rId4" Type="http://schemas.openxmlformats.org/officeDocument/2006/relationships/webSettings" Target="webSettings.xml"/><Relationship Id="rId9" Type="http://schemas.openxmlformats.org/officeDocument/2006/relationships/image" Target="media/image4.png"/><Relationship Id="rId26" Type="http://schemas.openxmlformats.org/officeDocument/2006/relationships/image" Target="media/image21.png"/><Relationship Id="rId47" Type="http://schemas.openxmlformats.org/officeDocument/2006/relationships/image" Target="media/image42.png"/><Relationship Id="rId68" Type="http://schemas.openxmlformats.org/officeDocument/2006/relationships/image" Target="media/image63.png"/><Relationship Id="rId89" Type="http://schemas.openxmlformats.org/officeDocument/2006/relationships/image" Target="media/image84.png"/><Relationship Id="rId112" Type="http://schemas.openxmlformats.org/officeDocument/2006/relationships/image" Target="media/image107.png"/><Relationship Id="rId133" Type="http://schemas.openxmlformats.org/officeDocument/2006/relationships/image" Target="media/image128.png"/><Relationship Id="rId16" Type="http://schemas.openxmlformats.org/officeDocument/2006/relationships/image" Target="media/image11.png"/><Relationship Id="rId37" Type="http://schemas.openxmlformats.org/officeDocument/2006/relationships/image" Target="media/image32.png"/><Relationship Id="rId58" Type="http://schemas.openxmlformats.org/officeDocument/2006/relationships/image" Target="media/image53.png"/><Relationship Id="rId79" Type="http://schemas.openxmlformats.org/officeDocument/2006/relationships/image" Target="media/image74.png"/><Relationship Id="rId102" Type="http://schemas.openxmlformats.org/officeDocument/2006/relationships/image" Target="media/image97.png"/><Relationship Id="rId123" Type="http://schemas.openxmlformats.org/officeDocument/2006/relationships/image" Target="media/image118.png"/><Relationship Id="rId144" Type="http://schemas.openxmlformats.org/officeDocument/2006/relationships/image" Target="media/image139.png"/><Relationship Id="rId90" Type="http://schemas.openxmlformats.org/officeDocument/2006/relationships/image" Target="media/image85.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96973-AE35-495E-A5D0-722321383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313</Words>
  <Characters>98685</Characters>
  <Application>Microsoft Office Word</Application>
  <DocSecurity>0</DocSecurity>
  <Lines>822</Lines>
  <Paragraphs>23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1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e orleni</dc:creator>
  <cp:lastModifiedBy>Lian-Sheng Ma</cp:lastModifiedBy>
  <cp:revision>2</cp:revision>
  <dcterms:created xsi:type="dcterms:W3CDTF">2018-12-20T00:05:00Z</dcterms:created>
  <dcterms:modified xsi:type="dcterms:W3CDTF">2018-12-2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2295</vt:i4>
  </property>
  <property fmtid="{D5CDD505-2E9C-101B-9397-08002B2CF9AE}" pid="3" name="UseTimer">
    <vt:bool>true</vt:bool>
  </property>
  <property fmtid="{D5CDD505-2E9C-101B-9397-08002B2CF9AE}" pid="4" name="LastTick">
    <vt:r8>43433.3665625</vt:r8>
  </property>
</Properties>
</file>